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8B25FFF" w14:textId="77777777" w:rsidR="00006520" w:rsidRPr="00B5136F" w:rsidRDefault="00126051" w:rsidP="00921136">
      <w:pPr>
        <w:spacing w:after="0" w:line="360" w:lineRule="auto"/>
        <w:jc w:val="both"/>
        <w:rPr>
          <w:rFonts w:cs="Arial"/>
          <w:b/>
          <w:color w:val="000000" w:themeColor="text1"/>
        </w:rPr>
      </w:pPr>
      <w:bookmarkStart w:id="0" w:name="OLE_LINK1"/>
      <w:bookmarkStart w:id="1" w:name="OLE_LINK2"/>
      <w:r w:rsidRPr="00B5136F">
        <w:rPr>
          <w:rFonts w:cs="Arial"/>
          <w:b/>
          <w:color w:val="000000" w:themeColor="text1"/>
        </w:rPr>
        <w:t>BCR</w:t>
      </w:r>
      <w:r w:rsidR="00877B97" w:rsidRPr="00B5136F">
        <w:rPr>
          <w:rFonts w:cs="Arial"/>
          <w:b/>
          <w:color w:val="000000" w:themeColor="text1"/>
        </w:rPr>
        <w:t xml:space="preserve"> </w:t>
      </w:r>
      <w:proofErr w:type="spellStart"/>
      <w:r w:rsidR="00B76AB4" w:rsidRPr="00B5136F">
        <w:rPr>
          <w:rFonts w:cs="Arial"/>
          <w:b/>
          <w:color w:val="000000" w:themeColor="text1"/>
        </w:rPr>
        <w:t>S</w:t>
      </w:r>
      <w:r w:rsidR="00995C62" w:rsidRPr="00B5136F">
        <w:rPr>
          <w:rFonts w:cs="Arial"/>
          <w:b/>
          <w:color w:val="000000" w:themeColor="text1"/>
        </w:rPr>
        <w:t>ignaling</w:t>
      </w:r>
      <w:proofErr w:type="spellEnd"/>
      <w:r w:rsidR="00D31222" w:rsidRPr="00B5136F">
        <w:rPr>
          <w:rFonts w:cs="Arial"/>
          <w:b/>
          <w:color w:val="000000" w:themeColor="text1"/>
        </w:rPr>
        <w:t xml:space="preserve"> </w:t>
      </w:r>
      <w:r w:rsidR="00745212" w:rsidRPr="00B5136F">
        <w:rPr>
          <w:rFonts w:cs="Arial"/>
          <w:b/>
          <w:color w:val="000000" w:themeColor="text1"/>
        </w:rPr>
        <w:t>Contributes to</w:t>
      </w:r>
      <w:r w:rsidR="00EA2B16" w:rsidRPr="00B5136F">
        <w:rPr>
          <w:rFonts w:cs="Arial"/>
          <w:b/>
          <w:color w:val="000000" w:themeColor="text1"/>
        </w:rPr>
        <w:t xml:space="preserve"> </w:t>
      </w:r>
      <w:r w:rsidR="00B76AB4" w:rsidRPr="00B5136F">
        <w:rPr>
          <w:rFonts w:cs="Arial"/>
          <w:b/>
          <w:color w:val="000000" w:themeColor="text1"/>
        </w:rPr>
        <w:t>A</w:t>
      </w:r>
      <w:r w:rsidR="00877B97" w:rsidRPr="00B5136F">
        <w:rPr>
          <w:rFonts w:cs="Arial"/>
          <w:b/>
          <w:color w:val="000000" w:themeColor="text1"/>
        </w:rPr>
        <w:t>utophagy</w:t>
      </w:r>
      <w:r w:rsidR="00745212" w:rsidRPr="00B5136F">
        <w:rPr>
          <w:rFonts w:cs="Arial"/>
          <w:b/>
          <w:color w:val="000000" w:themeColor="text1"/>
        </w:rPr>
        <w:t xml:space="preserve"> Regulation</w:t>
      </w:r>
      <w:r w:rsidR="00877B97" w:rsidRPr="00B5136F">
        <w:rPr>
          <w:rFonts w:cs="Arial"/>
          <w:b/>
          <w:color w:val="000000" w:themeColor="text1"/>
        </w:rPr>
        <w:t xml:space="preserve"> i</w:t>
      </w:r>
      <w:r w:rsidR="009C3B6A" w:rsidRPr="00B5136F">
        <w:rPr>
          <w:rFonts w:cs="Arial"/>
          <w:b/>
          <w:color w:val="000000" w:themeColor="text1"/>
        </w:rPr>
        <w:t>n Chronic Lymphocytic Leuk</w:t>
      </w:r>
      <w:r w:rsidR="00C77C92" w:rsidRPr="00B5136F">
        <w:rPr>
          <w:rFonts w:cs="Arial"/>
          <w:b/>
          <w:color w:val="000000" w:themeColor="text1"/>
        </w:rPr>
        <w:t>emia</w:t>
      </w:r>
    </w:p>
    <w:p w14:paraId="2E1981B8" w14:textId="77777777" w:rsidR="00122672" w:rsidRPr="00B5136F" w:rsidRDefault="00122672" w:rsidP="00921136">
      <w:pPr>
        <w:spacing w:after="0" w:line="360" w:lineRule="auto"/>
        <w:jc w:val="both"/>
        <w:rPr>
          <w:rFonts w:cs="Arial"/>
          <w:b/>
          <w:color w:val="000000" w:themeColor="text1"/>
        </w:rPr>
      </w:pPr>
    </w:p>
    <w:p w14:paraId="23923FA5" w14:textId="77777777" w:rsidR="00122672" w:rsidRPr="00B5136F" w:rsidRDefault="00443960" w:rsidP="00921136">
      <w:pPr>
        <w:spacing w:after="0" w:line="360" w:lineRule="auto"/>
        <w:jc w:val="both"/>
        <w:rPr>
          <w:rFonts w:cs="Arial"/>
          <w:color w:val="000000" w:themeColor="text1"/>
        </w:rPr>
      </w:pPr>
      <w:r w:rsidRPr="00B5136F">
        <w:rPr>
          <w:rFonts w:cs="Arial"/>
          <w:b/>
          <w:color w:val="000000" w:themeColor="text1"/>
        </w:rPr>
        <w:t>Running T</w:t>
      </w:r>
      <w:r w:rsidR="00122672" w:rsidRPr="00B5136F">
        <w:rPr>
          <w:rFonts w:cs="Arial"/>
          <w:b/>
          <w:color w:val="000000" w:themeColor="text1"/>
        </w:rPr>
        <w:t xml:space="preserve">itle: </w:t>
      </w:r>
      <w:r w:rsidR="00122672" w:rsidRPr="00B5136F">
        <w:rPr>
          <w:rFonts w:cs="Arial"/>
          <w:color w:val="000000" w:themeColor="text1"/>
        </w:rPr>
        <w:t xml:space="preserve">BCR </w:t>
      </w:r>
      <w:proofErr w:type="spellStart"/>
      <w:r w:rsidR="00122672" w:rsidRPr="00B5136F">
        <w:rPr>
          <w:rFonts w:cs="Arial"/>
          <w:color w:val="000000" w:themeColor="text1"/>
        </w:rPr>
        <w:t>signaling</w:t>
      </w:r>
      <w:proofErr w:type="spellEnd"/>
      <w:r w:rsidR="00122672" w:rsidRPr="00B5136F">
        <w:rPr>
          <w:rFonts w:cs="Arial"/>
          <w:color w:val="000000" w:themeColor="text1"/>
        </w:rPr>
        <w:t xml:space="preserve"> and autophagy.</w:t>
      </w:r>
    </w:p>
    <w:p w14:paraId="3CA06194" w14:textId="77777777" w:rsidR="00D410AF" w:rsidRPr="00B5136F" w:rsidRDefault="00D410AF" w:rsidP="00921136">
      <w:pPr>
        <w:spacing w:after="0" w:line="360" w:lineRule="auto"/>
        <w:jc w:val="both"/>
        <w:rPr>
          <w:rFonts w:cs="Arial"/>
          <w:b/>
          <w:color w:val="000000" w:themeColor="text1"/>
        </w:rPr>
      </w:pPr>
    </w:p>
    <w:bookmarkEnd w:id="0"/>
    <w:bookmarkEnd w:id="1"/>
    <w:p w14:paraId="6FCC2CED" w14:textId="77777777" w:rsidR="005B4631" w:rsidRPr="00B5136F" w:rsidRDefault="007D2D30" w:rsidP="00921136">
      <w:pPr>
        <w:spacing w:after="0" w:line="360" w:lineRule="auto"/>
        <w:jc w:val="both"/>
        <w:rPr>
          <w:rFonts w:cs="Arial"/>
          <w:color w:val="000000" w:themeColor="text1"/>
        </w:rPr>
      </w:pPr>
      <w:r w:rsidRPr="00B5136F">
        <w:rPr>
          <w:rFonts w:cs="Arial"/>
          <w:color w:val="000000" w:themeColor="text1"/>
        </w:rPr>
        <w:t>Lindsay D. Smith</w:t>
      </w:r>
      <w:r w:rsidRPr="00B5136F">
        <w:rPr>
          <w:rFonts w:cs="Arial"/>
          <w:color w:val="000000" w:themeColor="text1"/>
          <w:vertAlign w:val="superscript"/>
        </w:rPr>
        <w:t>1</w:t>
      </w:r>
      <w:r w:rsidR="00D24A88" w:rsidRPr="00B5136F">
        <w:rPr>
          <w:rFonts w:cs="Arial"/>
          <w:color w:val="000000" w:themeColor="text1"/>
        </w:rPr>
        <w:t>*</w:t>
      </w:r>
      <w:r w:rsidRPr="00B5136F">
        <w:rPr>
          <w:rFonts w:cs="Arial"/>
          <w:color w:val="000000" w:themeColor="text1"/>
        </w:rPr>
        <w:t xml:space="preserve">, </w:t>
      </w:r>
      <w:r w:rsidR="00864F78" w:rsidRPr="00B5136F">
        <w:rPr>
          <w:rFonts w:cs="Arial"/>
          <w:color w:val="000000" w:themeColor="text1"/>
        </w:rPr>
        <w:t xml:space="preserve">Annabel </w:t>
      </w:r>
      <w:r w:rsidR="00924935" w:rsidRPr="00B5136F">
        <w:rPr>
          <w:rFonts w:cs="Arial"/>
          <w:color w:val="000000" w:themeColor="text1"/>
        </w:rPr>
        <w:t xml:space="preserve">R. </w:t>
      </w:r>
      <w:r w:rsidR="00864F78" w:rsidRPr="00B5136F">
        <w:rPr>
          <w:rFonts w:cs="Arial"/>
          <w:color w:val="000000" w:themeColor="text1"/>
        </w:rPr>
        <w:t>Minton</w:t>
      </w:r>
      <w:r w:rsidR="00864F78" w:rsidRPr="00B5136F">
        <w:rPr>
          <w:rFonts w:cs="Arial"/>
          <w:color w:val="000000" w:themeColor="text1"/>
          <w:vertAlign w:val="superscript"/>
        </w:rPr>
        <w:t>1</w:t>
      </w:r>
      <w:r w:rsidR="00864F78" w:rsidRPr="00B5136F">
        <w:rPr>
          <w:rFonts w:cs="Arial"/>
          <w:color w:val="000000" w:themeColor="text1"/>
        </w:rPr>
        <w:t>,</w:t>
      </w:r>
      <w:r w:rsidR="00864F78" w:rsidRPr="00B5136F">
        <w:rPr>
          <w:rFonts w:cs="Arial"/>
          <w:color w:val="000000" w:themeColor="text1"/>
          <w:vertAlign w:val="superscript"/>
        </w:rPr>
        <w:t xml:space="preserve"> </w:t>
      </w:r>
      <w:r w:rsidR="00A84EB7" w:rsidRPr="00B5136F">
        <w:rPr>
          <w:rFonts w:cs="Arial"/>
          <w:color w:val="000000" w:themeColor="text1"/>
        </w:rPr>
        <w:t>Matthew D. Blunt</w:t>
      </w:r>
      <w:r w:rsidR="00A84EB7" w:rsidRPr="00B5136F">
        <w:rPr>
          <w:rFonts w:cs="Arial"/>
          <w:color w:val="000000" w:themeColor="text1"/>
          <w:vertAlign w:val="superscript"/>
        </w:rPr>
        <w:t>1</w:t>
      </w:r>
      <w:r w:rsidR="00A84EB7" w:rsidRPr="00B5136F">
        <w:rPr>
          <w:rFonts w:cs="Arial"/>
          <w:color w:val="000000" w:themeColor="text1"/>
        </w:rPr>
        <w:t xml:space="preserve">, </w:t>
      </w:r>
      <w:r w:rsidR="00DD064D" w:rsidRPr="00B5136F">
        <w:rPr>
          <w:rFonts w:cs="Arial"/>
          <w:color w:val="000000" w:themeColor="text1"/>
        </w:rPr>
        <w:t>Laura I</w:t>
      </w:r>
      <w:r w:rsidR="00C354B8" w:rsidRPr="00B5136F">
        <w:rPr>
          <w:rFonts w:cs="Arial"/>
          <w:color w:val="000000" w:themeColor="text1"/>
        </w:rPr>
        <w:t>.</w:t>
      </w:r>
      <w:r w:rsidR="00DD064D" w:rsidRPr="00B5136F">
        <w:rPr>
          <w:rFonts w:cs="Arial"/>
          <w:color w:val="000000" w:themeColor="text1"/>
        </w:rPr>
        <w:t xml:space="preserve"> Karydis</w:t>
      </w:r>
      <w:r w:rsidR="00DD064D" w:rsidRPr="00B5136F">
        <w:rPr>
          <w:rFonts w:cs="Arial"/>
          <w:color w:val="000000" w:themeColor="text1"/>
          <w:vertAlign w:val="superscript"/>
        </w:rPr>
        <w:t>1</w:t>
      </w:r>
      <w:r w:rsidR="00DD064D" w:rsidRPr="00B5136F">
        <w:rPr>
          <w:rFonts w:cs="Arial"/>
          <w:color w:val="000000" w:themeColor="text1"/>
        </w:rPr>
        <w:t>,</w:t>
      </w:r>
      <w:r w:rsidR="00864F78" w:rsidRPr="00B5136F">
        <w:rPr>
          <w:rFonts w:cs="Arial"/>
          <w:color w:val="000000" w:themeColor="text1"/>
        </w:rPr>
        <w:t xml:space="preserve"> </w:t>
      </w:r>
      <w:r w:rsidR="00AD4F12" w:rsidRPr="00B5136F">
        <w:rPr>
          <w:rFonts w:cs="Arial"/>
          <w:color w:val="000000" w:themeColor="text1"/>
        </w:rPr>
        <w:t xml:space="preserve">David </w:t>
      </w:r>
      <w:r w:rsidR="00D046DF" w:rsidRPr="00B5136F">
        <w:rPr>
          <w:rFonts w:cs="Arial"/>
          <w:color w:val="000000" w:themeColor="text1"/>
        </w:rPr>
        <w:t xml:space="preserve">A. </w:t>
      </w:r>
      <w:r w:rsidR="00332EF0" w:rsidRPr="00B5136F">
        <w:rPr>
          <w:rFonts w:cs="Arial"/>
          <w:color w:val="000000" w:themeColor="text1"/>
        </w:rPr>
        <w:t>Dutton</w:t>
      </w:r>
      <w:r w:rsidR="00332EF0" w:rsidRPr="00B5136F">
        <w:rPr>
          <w:rFonts w:cs="Arial"/>
          <w:color w:val="000000" w:themeColor="text1"/>
          <w:vertAlign w:val="superscript"/>
        </w:rPr>
        <w:t>1</w:t>
      </w:r>
      <w:r w:rsidR="00332EF0" w:rsidRPr="00B5136F">
        <w:rPr>
          <w:rFonts w:cs="Arial"/>
          <w:color w:val="000000" w:themeColor="text1"/>
        </w:rPr>
        <w:t>,</w:t>
      </w:r>
      <w:r w:rsidR="00AD4F12" w:rsidRPr="00B5136F">
        <w:rPr>
          <w:rFonts w:cs="Arial"/>
          <w:color w:val="000000" w:themeColor="text1"/>
        </w:rPr>
        <w:t xml:space="preserve"> </w:t>
      </w:r>
      <w:r w:rsidR="00AD7722" w:rsidRPr="00B5136F">
        <w:rPr>
          <w:rFonts w:cs="Arial"/>
          <w:color w:val="000000" w:themeColor="text1"/>
        </w:rPr>
        <w:t>Karly-Rai Rogers-Broadway</w:t>
      </w:r>
      <w:r w:rsidR="002439D7" w:rsidRPr="00B5136F">
        <w:rPr>
          <w:rFonts w:cs="Arial"/>
          <w:color w:val="000000" w:themeColor="text1"/>
          <w:vertAlign w:val="superscript"/>
        </w:rPr>
        <w:t>1</w:t>
      </w:r>
      <w:r w:rsidR="00AD7722" w:rsidRPr="00B5136F">
        <w:rPr>
          <w:rFonts w:cs="Arial"/>
          <w:color w:val="000000" w:themeColor="text1"/>
        </w:rPr>
        <w:t xml:space="preserve">, </w:t>
      </w:r>
      <w:r w:rsidR="00F70742" w:rsidRPr="00B5136F">
        <w:rPr>
          <w:rFonts w:cs="Arial"/>
          <w:color w:val="000000" w:themeColor="text1"/>
        </w:rPr>
        <w:t>Rachel Dobson</w:t>
      </w:r>
      <w:r w:rsidR="00F70742" w:rsidRPr="00B5136F">
        <w:rPr>
          <w:rFonts w:cs="Arial"/>
          <w:color w:val="000000" w:themeColor="text1"/>
          <w:vertAlign w:val="superscript"/>
        </w:rPr>
        <w:t>1</w:t>
      </w:r>
      <w:r w:rsidR="00F70742" w:rsidRPr="00B5136F">
        <w:rPr>
          <w:rFonts w:cs="Arial"/>
          <w:color w:val="000000" w:themeColor="text1"/>
        </w:rPr>
        <w:t xml:space="preserve">, </w:t>
      </w:r>
      <w:r w:rsidRPr="00B5136F">
        <w:rPr>
          <w:rFonts w:cs="Arial"/>
          <w:color w:val="000000" w:themeColor="text1"/>
        </w:rPr>
        <w:t>Rena Liu</w:t>
      </w:r>
      <w:r w:rsidRPr="00B5136F">
        <w:rPr>
          <w:rFonts w:cs="Arial"/>
          <w:color w:val="000000" w:themeColor="text1"/>
          <w:vertAlign w:val="superscript"/>
        </w:rPr>
        <w:t>1</w:t>
      </w:r>
      <w:r w:rsidRPr="00B5136F">
        <w:rPr>
          <w:rFonts w:cs="Arial"/>
          <w:color w:val="000000" w:themeColor="text1"/>
        </w:rPr>
        <w:t xml:space="preserve">, </w:t>
      </w:r>
      <w:r w:rsidR="00CC52A4" w:rsidRPr="00B5136F">
        <w:rPr>
          <w:rFonts w:cs="Arial"/>
          <w:color w:val="000000" w:themeColor="text1"/>
        </w:rPr>
        <w:t>Faith Norster</w:t>
      </w:r>
      <w:r w:rsidR="002439D7" w:rsidRPr="00B5136F">
        <w:rPr>
          <w:rFonts w:cs="Arial"/>
          <w:color w:val="000000" w:themeColor="text1"/>
          <w:vertAlign w:val="superscript"/>
        </w:rPr>
        <w:t>2</w:t>
      </w:r>
      <w:r w:rsidR="00CC52A4" w:rsidRPr="00B5136F">
        <w:rPr>
          <w:rFonts w:cs="Arial"/>
          <w:color w:val="000000" w:themeColor="text1"/>
        </w:rPr>
        <w:t>,</w:t>
      </w:r>
      <w:r w:rsidR="009E18B4" w:rsidRPr="00B5136F">
        <w:rPr>
          <w:rFonts w:cs="Arial"/>
          <w:color w:val="000000" w:themeColor="text1"/>
        </w:rPr>
        <w:t xml:space="preserve"> </w:t>
      </w:r>
      <w:r w:rsidR="00BC4605" w:rsidRPr="00B5136F">
        <w:rPr>
          <w:rFonts w:cs="Arial"/>
          <w:color w:val="000000" w:themeColor="text1"/>
        </w:rPr>
        <w:t>Elizabeth Hogg</w:t>
      </w:r>
      <w:r w:rsidR="00841765" w:rsidRPr="00B5136F">
        <w:rPr>
          <w:rFonts w:cs="Arial"/>
          <w:color w:val="000000" w:themeColor="text1"/>
          <w:vertAlign w:val="superscript"/>
        </w:rPr>
        <w:t>1</w:t>
      </w:r>
      <w:r w:rsidR="00BC4605" w:rsidRPr="00B5136F">
        <w:rPr>
          <w:rFonts w:cs="Arial"/>
          <w:color w:val="000000" w:themeColor="text1"/>
        </w:rPr>
        <w:t xml:space="preserve">, </w:t>
      </w:r>
      <w:r w:rsidR="002439D7" w:rsidRPr="00B5136F">
        <w:rPr>
          <w:rFonts w:cs="Arial"/>
          <w:color w:val="000000" w:themeColor="text1"/>
        </w:rPr>
        <w:t>Margaret Ashton-Key</w:t>
      </w:r>
      <w:r w:rsidR="002439D7" w:rsidRPr="00B5136F">
        <w:rPr>
          <w:rFonts w:cs="Arial"/>
          <w:color w:val="000000" w:themeColor="text1"/>
          <w:vertAlign w:val="superscript"/>
        </w:rPr>
        <w:t>3</w:t>
      </w:r>
      <w:r w:rsidR="002439D7" w:rsidRPr="00B5136F">
        <w:rPr>
          <w:rFonts w:cs="Arial"/>
          <w:color w:val="000000" w:themeColor="text1"/>
        </w:rPr>
        <w:t>, J</w:t>
      </w:r>
      <w:r w:rsidRPr="00B5136F">
        <w:rPr>
          <w:rFonts w:cs="Arial"/>
          <w:color w:val="000000" w:themeColor="text1"/>
        </w:rPr>
        <w:t>onathan C. Strefford</w:t>
      </w:r>
      <w:r w:rsidRPr="00B5136F">
        <w:rPr>
          <w:rFonts w:cs="Arial"/>
          <w:color w:val="000000" w:themeColor="text1"/>
          <w:vertAlign w:val="superscript"/>
        </w:rPr>
        <w:t>1</w:t>
      </w:r>
      <w:r w:rsidRPr="00B5136F">
        <w:rPr>
          <w:rFonts w:cs="Arial"/>
          <w:color w:val="000000" w:themeColor="text1"/>
        </w:rPr>
        <w:t>,</w:t>
      </w:r>
      <w:r w:rsidR="005A6B24" w:rsidRPr="00B5136F">
        <w:rPr>
          <w:rFonts w:cs="Arial"/>
          <w:color w:val="000000" w:themeColor="text1"/>
        </w:rPr>
        <w:t xml:space="preserve"> </w:t>
      </w:r>
      <w:r w:rsidR="007F013C" w:rsidRPr="00B5136F">
        <w:rPr>
          <w:rFonts w:cs="Arial"/>
          <w:color w:val="000000" w:themeColor="text1"/>
        </w:rPr>
        <w:t>Li Jia</w:t>
      </w:r>
      <w:r w:rsidR="002439D7" w:rsidRPr="00B5136F">
        <w:rPr>
          <w:rFonts w:cs="Arial"/>
          <w:color w:val="000000" w:themeColor="text1"/>
          <w:vertAlign w:val="superscript"/>
        </w:rPr>
        <w:t>2</w:t>
      </w:r>
      <w:r w:rsidR="007F013C" w:rsidRPr="00B5136F">
        <w:rPr>
          <w:rFonts w:cs="Arial"/>
          <w:color w:val="000000" w:themeColor="text1"/>
        </w:rPr>
        <w:t xml:space="preserve">, </w:t>
      </w:r>
      <w:r w:rsidR="006B1E02" w:rsidRPr="00B5136F">
        <w:rPr>
          <w:rFonts w:cs="Arial"/>
          <w:color w:val="000000" w:themeColor="text1"/>
        </w:rPr>
        <w:t xml:space="preserve">Dimitar </w:t>
      </w:r>
      <w:r w:rsidR="00C55959" w:rsidRPr="00B5136F">
        <w:rPr>
          <w:rFonts w:cs="Arial"/>
          <w:color w:val="000000" w:themeColor="text1"/>
        </w:rPr>
        <w:t xml:space="preserve">G. </w:t>
      </w:r>
      <w:r w:rsidR="006B1E02" w:rsidRPr="00B5136F">
        <w:rPr>
          <w:rFonts w:cs="Arial"/>
          <w:color w:val="000000" w:themeColor="text1"/>
        </w:rPr>
        <w:t>Efremov</w:t>
      </w:r>
      <w:r w:rsidR="00FB3CA9" w:rsidRPr="00B5136F">
        <w:rPr>
          <w:rFonts w:cs="Arial"/>
          <w:color w:val="000000" w:themeColor="text1"/>
          <w:vertAlign w:val="superscript"/>
        </w:rPr>
        <w:t>4</w:t>
      </w:r>
      <w:r w:rsidR="00F70742" w:rsidRPr="00B5136F">
        <w:rPr>
          <w:rFonts w:cs="Arial"/>
          <w:color w:val="000000" w:themeColor="text1"/>
        </w:rPr>
        <w:t xml:space="preserve">, </w:t>
      </w:r>
      <w:r w:rsidR="005A6B24" w:rsidRPr="00B5136F">
        <w:rPr>
          <w:rFonts w:cs="Arial"/>
          <w:color w:val="000000" w:themeColor="text1"/>
        </w:rPr>
        <w:t xml:space="preserve">G. </w:t>
      </w:r>
      <w:proofErr w:type="spellStart"/>
      <w:r w:rsidR="005A6B24" w:rsidRPr="00B5136F">
        <w:rPr>
          <w:rFonts w:cs="Arial"/>
          <w:color w:val="000000" w:themeColor="text1"/>
        </w:rPr>
        <w:t>Vignir</w:t>
      </w:r>
      <w:proofErr w:type="spellEnd"/>
      <w:r w:rsidR="005A6B24" w:rsidRPr="00B5136F">
        <w:rPr>
          <w:rFonts w:cs="Arial"/>
          <w:color w:val="000000" w:themeColor="text1"/>
        </w:rPr>
        <w:t xml:space="preserve"> Helgason</w:t>
      </w:r>
      <w:r w:rsidR="00FB3CA9" w:rsidRPr="00B5136F">
        <w:rPr>
          <w:rFonts w:cs="Arial"/>
          <w:color w:val="000000" w:themeColor="text1"/>
          <w:vertAlign w:val="superscript"/>
        </w:rPr>
        <w:t>5</w:t>
      </w:r>
      <w:r w:rsidR="005A6B24" w:rsidRPr="00B5136F">
        <w:rPr>
          <w:rFonts w:cs="Arial"/>
          <w:color w:val="000000" w:themeColor="text1"/>
        </w:rPr>
        <w:t xml:space="preserve">, </w:t>
      </w:r>
      <w:r w:rsidR="00504850" w:rsidRPr="00B5136F">
        <w:rPr>
          <w:rFonts w:cs="Arial"/>
          <w:color w:val="000000" w:themeColor="text1"/>
        </w:rPr>
        <w:t xml:space="preserve">Peter </w:t>
      </w:r>
      <w:r w:rsidR="006B0A81" w:rsidRPr="00B5136F">
        <w:rPr>
          <w:rFonts w:cs="Arial"/>
          <w:color w:val="000000" w:themeColor="text1"/>
        </w:rPr>
        <w:t xml:space="preserve">W. M. </w:t>
      </w:r>
      <w:r w:rsidR="00504850" w:rsidRPr="00B5136F">
        <w:rPr>
          <w:rFonts w:cs="Arial"/>
          <w:color w:val="000000" w:themeColor="text1"/>
        </w:rPr>
        <w:t>Johnson</w:t>
      </w:r>
      <w:r w:rsidR="00504850" w:rsidRPr="00B5136F">
        <w:rPr>
          <w:rFonts w:cs="Arial"/>
          <w:color w:val="000000" w:themeColor="text1"/>
          <w:vertAlign w:val="superscript"/>
        </w:rPr>
        <w:t>1</w:t>
      </w:r>
      <w:r w:rsidR="00504850" w:rsidRPr="00B5136F">
        <w:rPr>
          <w:rFonts w:cs="Arial"/>
          <w:color w:val="000000" w:themeColor="text1"/>
        </w:rPr>
        <w:t xml:space="preserve">, </w:t>
      </w:r>
      <w:r w:rsidR="00F70742" w:rsidRPr="00B5136F">
        <w:rPr>
          <w:rFonts w:cs="Arial"/>
          <w:color w:val="000000" w:themeColor="text1"/>
        </w:rPr>
        <w:t>Freda K. Stevenson</w:t>
      </w:r>
      <w:r w:rsidR="00F70742" w:rsidRPr="00B5136F">
        <w:rPr>
          <w:rFonts w:cs="Arial"/>
          <w:color w:val="000000" w:themeColor="text1"/>
          <w:vertAlign w:val="superscript"/>
        </w:rPr>
        <w:t>1</w:t>
      </w:r>
      <w:r w:rsidR="00F70742" w:rsidRPr="00B5136F">
        <w:rPr>
          <w:rFonts w:cs="Arial"/>
          <w:color w:val="000000" w:themeColor="text1"/>
        </w:rPr>
        <w:t xml:space="preserve">, </w:t>
      </w:r>
      <w:r w:rsidR="00E32EB7" w:rsidRPr="00B5136F">
        <w:rPr>
          <w:rFonts w:cs="Arial"/>
          <w:color w:val="000000" w:themeColor="text1"/>
        </w:rPr>
        <w:t>Francesco Forconi</w:t>
      </w:r>
      <w:r w:rsidR="00E32EB7" w:rsidRPr="00B5136F">
        <w:rPr>
          <w:rFonts w:cs="Arial"/>
          <w:color w:val="000000" w:themeColor="text1"/>
          <w:vertAlign w:val="superscript"/>
        </w:rPr>
        <w:t>1</w:t>
      </w:r>
      <w:r w:rsidRPr="00B5136F">
        <w:rPr>
          <w:rFonts w:cs="Arial"/>
          <w:color w:val="000000" w:themeColor="text1"/>
          <w:vertAlign w:val="subscript"/>
        </w:rPr>
        <w:t>,</w:t>
      </w:r>
      <w:r w:rsidRPr="00B5136F">
        <w:rPr>
          <w:rFonts w:cs="Arial"/>
          <w:color w:val="000000" w:themeColor="text1"/>
        </w:rPr>
        <w:t xml:space="preserve"> </w:t>
      </w:r>
      <w:r w:rsidR="007F013C" w:rsidRPr="00B5136F">
        <w:rPr>
          <w:rFonts w:cs="Arial"/>
          <w:color w:val="000000" w:themeColor="text1"/>
        </w:rPr>
        <w:t>Mark S. Cragg</w:t>
      </w:r>
      <w:r w:rsidR="007F013C" w:rsidRPr="00B5136F">
        <w:rPr>
          <w:rFonts w:cs="Arial"/>
          <w:color w:val="000000" w:themeColor="text1"/>
          <w:vertAlign w:val="superscript"/>
        </w:rPr>
        <w:t>1</w:t>
      </w:r>
      <w:r w:rsidR="007F013C" w:rsidRPr="00B5136F">
        <w:rPr>
          <w:rFonts w:cs="Arial"/>
          <w:color w:val="000000" w:themeColor="text1"/>
        </w:rPr>
        <w:t xml:space="preserve">, </w:t>
      </w:r>
      <w:r w:rsidR="00EA22DB" w:rsidRPr="00B5136F">
        <w:rPr>
          <w:rFonts w:cs="Arial"/>
          <w:color w:val="000000" w:themeColor="text1"/>
        </w:rPr>
        <w:t>David A. Tumbarello</w:t>
      </w:r>
      <w:r w:rsidR="0087223D" w:rsidRPr="00B5136F">
        <w:rPr>
          <w:rFonts w:cs="Arial"/>
          <w:color w:val="000000" w:themeColor="text1"/>
          <w:vertAlign w:val="superscript"/>
        </w:rPr>
        <w:t>6</w:t>
      </w:r>
      <w:r w:rsidR="00EA22DB" w:rsidRPr="00B5136F">
        <w:rPr>
          <w:rFonts w:cs="Arial"/>
          <w:color w:val="000000" w:themeColor="text1"/>
        </w:rPr>
        <w:t xml:space="preserve">, </w:t>
      </w:r>
      <w:r w:rsidR="007F013C" w:rsidRPr="00B5136F">
        <w:rPr>
          <w:rFonts w:cs="Arial"/>
          <w:color w:val="000000" w:themeColor="text1"/>
        </w:rPr>
        <w:t>Graham Packham</w:t>
      </w:r>
      <w:r w:rsidR="007F013C" w:rsidRPr="00B5136F">
        <w:rPr>
          <w:rFonts w:cs="Arial"/>
          <w:color w:val="000000" w:themeColor="text1"/>
          <w:vertAlign w:val="superscript"/>
        </w:rPr>
        <w:t>1</w:t>
      </w:r>
      <w:r w:rsidR="007F013C" w:rsidRPr="00B5136F">
        <w:rPr>
          <w:rFonts w:cs="Arial"/>
          <w:color w:val="000000" w:themeColor="text1"/>
        </w:rPr>
        <w:t>,</w:t>
      </w:r>
      <w:r w:rsidR="0014398D" w:rsidRPr="00B5136F">
        <w:rPr>
          <w:rFonts w:cs="Arial"/>
          <w:color w:val="000000" w:themeColor="text1"/>
        </w:rPr>
        <w:t xml:space="preserve"> </w:t>
      </w:r>
      <w:r w:rsidRPr="00B5136F">
        <w:rPr>
          <w:rFonts w:cs="Arial"/>
          <w:color w:val="000000" w:themeColor="text1"/>
        </w:rPr>
        <w:t>Andrew J. Steele</w:t>
      </w:r>
      <w:r w:rsidRPr="00B5136F">
        <w:rPr>
          <w:rFonts w:cs="Arial"/>
          <w:color w:val="000000" w:themeColor="text1"/>
          <w:vertAlign w:val="superscript"/>
        </w:rPr>
        <w:t>1</w:t>
      </w:r>
      <w:r w:rsidR="00EE6D96" w:rsidRPr="00B5136F">
        <w:rPr>
          <w:rFonts w:cs="Arial"/>
          <w:color w:val="000000" w:themeColor="text1"/>
        </w:rPr>
        <w:t>*</w:t>
      </w:r>
      <w:r w:rsidRPr="00B5136F">
        <w:rPr>
          <w:rFonts w:cs="Arial"/>
          <w:color w:val="000000" w:themeColor="text1"/>
        </w:rPr>
        <w:t>.</w:t>
      </w:r>
    </w:p>
    <w:p w14:paraId="06E468DA" w14:textId="77777777" w:rsidR="006B0A81" w:rsidRPr="00B5136F" w:rsidRDefault="006B0A81" w:rsidP="00921136">
      <w:pPr>
        <w:spacing w:after="0" w:line="360" w:lineRule="auto"/>
        <w:jc w:val="both"/>
        <w:rPr>
          <w:rFonts w:cs="Arial"/>
          <w:noProof/>
          <w:color w:val="000000" w:themeColor="text1"/>
        </w:rPr>
      </w:pPr>
    </w:p>
    <w:p w14:paraId="03972447" w14:textId="77777777" w:rsidR="002439D7" w:rsidRPr="00B5136F" w:rsidRDefault="007D2D30" w:rsidP="00921136">
      <w:pPr>
        <w:spacing w:after="0" w:line="360" w:lineRule="auto"/>
        <w:jc w:val="both"/>
        <w:rPr>
          <w:rFonts w:cs="Arial"/>
          <w:bCs/>
        </w:rPr>
      </w:pPr>
      <w:r w:rsidRPr="00B5136F">
        <w:rPr>
          <w:rFonts w:cs="Arial"/>
          <w:noProof/>
          <w:color w:val="000000" w:themeColor="text1"/>
          <w:vertAlign w:val="superscript"/>
        </w:rPr>
        <w:t>1</w:t>
      </w:r>
      <w:r w:rsidRPr="00B5136F">
        <w:rPr>
          <w:rFonts w:cs="Arial"/>
          <w:noProof/>
          <w:color w:val="000000" w:themeColor="text1"/>
        </w:rPr>
        <w:t xml:space="preserve">Cancer Sciences, University of Southampton, Somers Cancer Sciences Building, Southampton General Hospital, Southampton, SO16 6YD, </w:t>
      </w:r>
      <w:r w:rsidR="0061542B" w:rsidRPr="00B5136F">
        <w:rPr>
          <w:rFonts w:eastAsia="Times New Roman" w:cs="Times New Roman"/>
          <w:color w:val="000000"/>
        </w:rPr>
        <w:t>United Kingdom</w:t>
      </w:r>
      <w:r w:rsidRPr="00B5136F">
        <w:rPr>
          <w:rFonts w:cs="Arial"/>
          <w:noProof/>
          <w:color w:val="000000" w:themeColor="text1"/>
        </w:rPr>
        <w:t>.</w:t>
      </w:r>
      <w:r w:rsidR="00FD4DF0" w:rsidRPr="00B5136F">
        <w:rPr>
          <w:rFonts w:cs="Arial"/>
          <w:noProof/>
          <w:color w:val="000000" w:themeColor="text1"/>
        </w:rPr>
        <w:t xml:space="preserve"> </w:t>
      </w:r>
      <w:r w:rsidR="00A15199" w:rsidRPr="00B5136F">
        <w:rPr>
          <w:rFonts w:cs="Arial"/>
          <w:noProof/>
          <w:color w:val="000000" w:themeColor="text1"/>
          <w:vertAlign w:val="superscript"/>
        </w:rPr>
        <w:t>2</w:t>
      </w:r>
      <w:r w:rsidR="002439D7" w:rsidRPr="00B5136F">
        <w:rPr>
          <w:rFonts w:eastAsia="Times New Roman" w:cs="Times New Roman"/>
          <w:shd w:val="clear" w:color="auto" w:fill="FFFFFF"/>
        </w:rPr>
        <w:t>Haemato-Oncology</w:t>
      </w:r>
      <w:r w:rsidR="002439D7" w:rsidRPr="00B5136F">
        <w:rPr>
          <w:rFonts w:eastAsia="Times New Roman" w:cs="Times New Roman"/>
        </w:rPr>
        <w:t xml:space="preserve">, </w:t>
      </w:r>
      <w:proofErr w:type="spellStart"/>
      <w:r w:rsidR="002439D7" w:rsidRPr="00B5136F">
        <w:rPr>
          <w:rFonts w:cs="Arial"/>
          <w:lang w:val="en-US"/>
        </w:rPr>
        <w:t>Barts</w:t>
      </w:r>
      <w:proofErr w:type="spellEnd"/>
      <w:r w:rsidR="002439D7" w:rsidRPr="00B5136F">
        <w:rPr>
          <w:rFonts w:cs="Arial"/>
          <w:lang w:val="en-US"/>
        </w:rPr>
        <w:t xml:space="preserve"> Cancer Institute, Queen Mary University of London, London, </w:t>
      </w:r>
      <w:r w:rsidR="002439D7" w:rsidRPr="00B5136F">
        <w:rPr>
          <w:rFonts w:eastAsia="Times New Roman" w:cs="Times New Roman"/>
          <w:shd w:val="clear" w:color="auto" w:fill="FFFFFF"/>
        </w:rPr>
        <w:t>EC1M 6BQ</w:t>
      </w:r>
      <w:r w:rsidR="002439D7" w:rsidRPr="00B5136F">
        <w:rPr>
          <w:rFonts w:eastAsia="Times New Roman" w:cs="Times New Roman"/>
        </w:rPr>
        <w:t>, United Kingdom</w:t>
      </w:r>
      <w:r w:rsidR="002439D7" w:rsidRPr="00B5136F">
        <w:rPr>
          <w:rFonts w:cs="Arial"/>
          <w:lang w:val="en-US"/>
        </w:rPr>
        <w:t>.</w:t>
      </w:r>
      <w:r w:rsidR="00A15199" w:rsidRPr="00B5136F">
        <w:rPr>
          <w:rFonts w:cs="Arial"/>
          <w:noProof/>
          <w:color w:val="000000" w:themeColor="text1"/>
        </w:rPr>
        <w:t xml:space="preserve"> </w:t>
      </w:r>
      <w:r w:rsidR="00A15199" w:rsidRPr="00B5136F">
        <w:rPr>
          <w:rFonts w:cs="Arial"/>
          <w:noProof/>
          <w:color w:val="000000" w:themeColor="text1"/>
          <w:vertAlign w:val="superscript"/>
        </w:rPr>
        <w:t>3</w:t>
      </w:r>
      <w:r w:rsidR="00AD08A9" w:rsidRPr="00B5136F">
        <w:rPr>
          <w:rFonts w:eastAsia="Times New Roman" w:cs="Arial"/>
          <w:color w:val="000000"/>
          <w:lang w:eastAsia="en-US"/>
        </w:rPr>
        <w:t>Department</w:t>
      </w:r>
      <w:r w:rsidR="002439D7" w:rsidRPr="00B5136F">
        <w:rPr>
          <w:rFonts w:eastAsia="Times New Roman" w:cs="Arial"/>
          <w:color w:val="000000"/>
          <w:lang w:eastAsia="en-US"/>
        </w:rPr>
        <w:t xml:space="preserve"> of Cellular Pathology, Southampton University H</w:t>
      </w:r>
      <w:r w:rsidR="00EF0D6F" w:rsidRPr="00B5136F">
        <w:rPr>
          <w:rFonts w:eastAsia="Times New Roman" w:cs="Arial"/>
          <w:color w:val="000000"/>
          <w:lang w:eastAsia="en-US"/>
        </w:rPr>
        <w:t>ospital</w:t>
      </w:r>
      <w:r w:rsidR="00C55959" w:rsidRPr="00B5136F">
        <w:rPr>
          <w:rFonts w:eastAsia="Times New Roman" w:cs="Arial"/>
          <w:color w:val="000000"/>
          <w:lang w:eastAsia="en-US"/>
        </w:rPr>
        <w:t xml:space="preserve"> </w:t>
      </w:r>
      <w:r w:rsidR="002439D7" w:rsidRPr="00B5136F">
        <w:rPr>
          <w:rFonts w:eastAsia="Times New Roman" w:cs="Arial"/>
          <w:color w:val="000000"/>
          <w:lang w:eastAsia="en-US"/>
        </w:rPr>
        <w:t xml:space="preserve">Trust, </w:t>
      </w:r>
      <w:r w:rsidR="00D57CB9" w:rsidRPr="00B5136F">
        <w:rPr>
          <w:rFonts w:cs="Arial"/>
          <w:color w:val="000000" w:themeColor="text1"/>
          <w:shd w:val="clear" w:color="auto" w:fill="FFFFFF"/>
        </w:rPr>
        <w:t>SO17 1BJ</w:t>
      </w:r>
      <w:r w:rsidR="00D57CB9" w:rsidRPr="00B5136F">
        <w:rPr>
          <w:rFonts w:eastAsia="Times New Roman" w:cs="Arial"/>
          <w:color w:val="000000"/>
          <w:lang w:eastAsia="en-US"/>
        </w:rPr>
        <w:t>, United Kingdom.</w:t>
      </w:r>
      <w:r w:rsidR="00A15199" w:rsidRPr="00B5136F">
        <w:rPr>
          <w:rFonts w:cs="Arial"/>
          <w:bCs/>
        </w:rPr>
        <w:t xml:space="preserve"> </w:t>
      </w:r>
      <w:r w:rsidR="00A15199" w:rsidRPr="00B5136F">
        <w:rPr>
          <w:rFonts w:cs="Arial"/>
          <w:bCs/>
          <w:vertAlign w:val="superscript"/>
        </w:rPr>
        <w:t>4</w:t>
      </w:r>
      <w:r w:rsidR="002439D7" w:rsidRPr="00B5136F">
        <w:rPr>
          <w:rStyle w:val="nlm-named-content"/>
          <w:rFonts w:eastAsia="Times New Roman" w:cs="Times New Roman"/>
          <w:bdr w:val="none" w:sz="0" w:space="0" w:color="auto" w:frame="1"/>
        </w:rPr>
        <w:t xml:space="preserve">Molecular </w:t>
      </w:r>
      <w:proofErr w:type="spellStart"/>
      <w:r w:rsidR="002439D7" w:rsidRPr="00B5136F">
        <w:rPr>
          <w:rStyle w:val="nlm-named-content"/>
          <w:rFonts w:eastAsia="Times New Roman" w:cs="Times New Roman"/>
          <w:bdr w:val="none" w:sz="0" w:space="0" w:color="auto" w:frame="1"/>
        </w:rPr>
        <w:t>Hematology</w:t>
      </w:r>
      <w:proofErr w:type="spellEnd"/>
      <w:r w:rsidR="002439D7" w:rsidRPr="00B5136F">
        <w:rPr>
          <w:rStyle w:val="nlm-named-content"/>
          <w:rFonts w:eastAsia="Times New Roman" w:cs="Times New Roman"/>
          <w:bdr w:val="none" w:sz="0" w:space="0" w:color="auto" w:frame="1"/>
        </w:rPr>
        <w:t xml:space="preserve"> Uni</w:t>
      </w:r>
      <w:r w:rsidR="00C55959" w:rsidRPr="00B5136F">
        <w:rPr>
          <w:rStyle w:val="nlm-named-content"/>
          <w:rFonts w:eastAsia="Times New Roman" w:cs="Times New Roman"/>
          <w:bdr w:val="none" w:sz="0" w:space="0" w:color="auto" w:frame="1"/>
        </w:rPr>
        <w:t xml:space="preserve">t, </w:t>
      </w:r>
      <w:r w:rsidR="002439D7" w:rsidRPr="00B5136F">
        <w:rPr>
          <w:rStyle w:val="nlm-institution"/>
          <w:rFonts w:eastAsia="Times New Roman" w:cs="Times New Roman"/>
          <w:bdr w:val="none" w:sz="0" w:space="0" w:color="auto" w:frame="1"/>
        </w:rPr>
        <w:t>International Centre for Genetic Engineering &amp;</w:t>
      </w:r>
      <w:r w:rsidR="00D57CB9" w:rsidRPr="00B5136F">
        <w:rPr>
          <w:rStyle w:val="nlm-institution"/>
          <w:rFonts w:eastAsia="Times New Roman" w:cs="Times New Roman"/>
          <w:bdr w:val="none" w:sz="0" w:space="0" w:color="auto" w:frame="1"/>
        </w:rPr>
        <w:t xml:space="preserve"> </w:t>
      </w:r>
      <w:r w:rsidR="002439D7" w:rsidRPr="00B5136F">
        <w:rPr>
          <w:rStyle w:val="nlm-institution"/>
          <w:rFonts w:eastAsia="Times New Roman" w:cs="Times New Roman"/>
          <w:bdr w:val="none" w:sz="0" w:space="0" w:color="auto" w:frame="1"/>
        </w:rPr>
        <w:t>Biotechnolog</w:t>
      </w:r>
      <w:r w:rsidR="00C55959" w:rsidRPr="00B5136F">
        <w:rPr>
          <w:rStyle w:val="nlm-institution"/>
          <w:rFonts w:eastAsia="Times New Roman" w:cs="Times New Roman"/>
          <w:bdr w:val="none" w:sz="0" w:space="0" w:color="auto" w:frame="1"/>
        </w:rPr>
        <w:t xml:space="preserve">y, </w:t>
      </w:r>
      <w:proofErr w:type="spellStart"/>
      <w:r w:rsidR="002439D7" w:rsidRPr="00B5136F">
        <w:rPr>
          <w:rFonts w:eastAsia="Times New Roman" w:cs="Times New Roman"/>
          <w:shd w:val="clear" w:color="auto" w:fill="FFFFFF"/>
        </w:rPr>
        <w:t>Padriciano</w:t>
      </w:r>
      <w:proofErr w:type="spellEnd"/>
      <w:r w:rsidR="002439D7" w:rsidRPr="00B5136F">
        <w:rPr>
          <w:rFonts w:eastAsia="Times New Roman" w:cs="Times New Roman"/>
          <w:shd w:val="clear" w:color="auto" w:fill="FFFFFF"/>
        </w:rPr>
        <w:t xml:space="preserve"> 99</w:t>
      </w:r>
      <w:r w:rsidR="002439D7" w:rsidRPr="00B5136F">
        <w:rPr>
          <w:rFonts w:eastAsia="Times New Roman" w:cs="Times New Roman"/>
        </w:rPr>
        <w:t xml:space="preserve">, </w:t>
      </w:r>
      <w:r w:rsidR="002439D7" w:rsidRPr="00B5136F">
        <w:rPr>
          <w:rFonts w:eastAsia="Times New Roman" w:cs="Times New Roman"/>
          <w:shd w:val="clear" w:color="auto" w:fill="FFFFFF"/>
        </w:rPr>
        <w:t>34149 Trieste, Italy</w:t>
      </w:r>
      <w:r w:rsidR="00A15199" w:rsidRPr="00B5136F">
        <w:rPr>
          <w:rFonts w:eastAsia="Times New Roman" w:cs="Times New Roman"/>
        </w:rPr>
        <w:t xml:space="preserve">. </w:t>
      </w:r>
      <w:r w:rsidR="00A15199" w:rsidRPr="00B5136F">
        <w:rPr>
          <w:rFonts w:eastAsia="Times New Roman" w:cs="Times New Roman"/>
          <w:vertAlign w:val="superscript"/>
        </w:rPr>
        <w:t>5</w:t>
      </w:r>
      <w:r w:rsidR="00626161" w:rsidRPr="00B5136F">
        <w:rPr>
          <w:rFonts w:eastAsia="Times New Roman" w:cs="Times New Roman"/>
        </w:rPr>
        <w:t>Paul O'Gorman Leukaemia Research Centre, Institute of Cancer Sciences, College of Medical, Veterinary, and Life Sciences, University of Glasgow, Glasgow, G12 0ZD, United Kingdom.</w:t>
      </w:r>
      <w:r w:rsidR="00A15199" w:rsidRPr="00B5136F">
        <w:rPr>
          <w:rFonts w:eastAsia="Times New Roman" w:cs="Times New Roman"/>
        </w:rPr>
        <w:t xml:space="preserve"> </w:t>
      </w:r>
      <w:r w:rsidR="00A15199" w:rsidRPr="00B5136F">
        <w:rPr>
          <w:rFonts w:eastAsia="Times New Roman" w:cs="Times New Roman"/>
          <w:vertAlign w:val="superscript"/>
        </w:rPr>
        <w:t>6</w:t>
      </w:r>
      <w:r w:rsidRPr="00B5136F">
        <w:rPr>
          <w:rFonts w:cs="Arial"/>
          <w:noProof/>
          <w:color w:val="000000" w:themeColor="text1"/>
        </w:rPr>
        <w:t xml:space="preserve">Institute for Life Sciences, </w:t>
      </w:r>
      <w:r w:rsidRPr="00B5136F">
        <w:rPr>
          <w:rFonts w:cs="Arial"/>
          <w:color w:val="000000" w:themeColor="text1"/>
          <w:shd w:val="clear" w:color="auto" w:fill="FFFFFF"/>
        </w:rPr>
        <w:t>University of Southampton, University Road, Highfield Campus</w:t>
      </w:r>
      <w:r w:rsidRPr="00B5136F">
        <w:rPr>
          <w:rFonts w:cs="Arial"/>
          <w:color w:val="000000" w:themeColor="text1"/>
        </w:rPr>
        <w:t xml:space="preserve">, </w:t>
      </w:r>
      <w:r w:rsidRPr="00B5136F">
        <w:rPr>
          <w:rFonts w:cs="Arial"/>
          <w:color w:val="000000" w:themeColor="text1"/>
          <w:shd w:val="clear" w:color="auto" w:fill="FFFFFF"/>
        </w:rPr>
        <w:t xml:space="preserve">Southampton, SO17 1BJ, </w:t>
      </w:r>
      <w:r w:rsidR="0061542B" w:rsidRPr="00B5136F">
        <w:rPr>
          <w:rFonts w:eastAsia="Times New Roman" w:cs="Times New Roman"/>
          <w:color w:val="000000"/>
        </w:rPr>
        <w:t>United Kingdom</w:t>
      </w:r>
      <w:r w:rsidRPr="00B5136F">
        <w:rPr>
          <w:rFonts w:cs="Arial"/>
          <w:color w:val="000000" w:themeColor="text1"/>
          <w:shd w:val="clear" w:color="auto" w:fill="FFFFFF"/>
        </w:rPr>
        <w:t>.</w:t>
      </w:r>
    </w:p>
    <w:p w14:paraId="58576A4B" w14:textId="77777777" w:rsidR="007D0932" w:rsidRPr="00B5136F" w:rsidRDefault="007D0932" w:rsidP="00921136">
      <w:pPr>
        <w:spacing w:after="0" w:line="360" w:lineRule="auto"/>
        <w:rPr>
          <w:rFonts w:cs="Arial"/>
          <w:kern w:val="1"/>
          <w:lang w:val="en-US"/>
        </w:rPr>
      </w:pPr>
    </w:p>
    <w:p w14:paraId="2C95A96C" w14:textId="77777777" w:rsidR="007D2D30" w:rsidRPr="00B5136F" w:rsidRDefault="00EE6D96" w:rsidP="00921136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0" w:line="360" w:lineRule="auto"/>
        <w:jc w:val="both"/>
        <w:outlineLvl w:val="0"/>
        <w:rPr>
          <w:rFonts w:cs="Arial"/>
          <w:lang w:val="en-US"/>
        </w:rPr>
      </w:pPr>
      <w:r w:rsidRPr="00B5136F">
        <w:rPr>
          <w:rFonts w:cs="Arial"/>
          <w:b/>
          <w:kern w:val="1"/>
          <w:lang w:val="en-US"/>
        </w:rPr>
        <w:t>*</w:t>
      </w:r>
      <w:r w:rsidR="00FD5448" w:rsidRPr="00B5136F">
        <w:rPr>
          <w:rFonts w:cs="Arial"/>
          <w:b/>
          <w:kern w:val="1"/>
          <w:lang w:val="en-US"/>
        </w:rPr>
        <w:t>Corresponding Author</w:t>
      </w:r>
      <w:r w:rsidR="00B4601D" w:rsidRPr="00B5136F">
        <w:rPr>
          <w:rFonts w:cs="Arial"/>
          <w:b/>
          <w:kern w:val="1"/>
          <w:lang w:val="en-US"/>
        </w:rPr>
        <w:t>:</w:t>
      </w:r>
      <w:r w:rsidR="00FD5448" w:rsidRPr="00B5136F">
        <w:rPr>
          <w:rFonts w:cs="Arial"/>
          <w:b/>
          <w:kern w:val="1"/>
          <w:lang w:val="en-US"/>
        </w:rPr>
        <w:t xml:space="preserve"> </w:t>
      </w:r>
      <w:r w:rsidR="000138F3" w:rsidRPr="00B5136F">
        <w:rPr>
          <w:rFonts w:cs="Arial"/>
          <w:kern w:val="1"/>
          <w:lang w:val="en-US"/>
        </w:rPr>
        <w:t xml:space="preserve">Andrew J. Steele, Email: </w:t>
      </w:r>
      <w:hyperlink r:id="rId8" w:history="1">
        <w:r w:rsidR="000138F3" w:rsidRPr="00B5136F">
          <w:rPr>
            <w:rStyle w:val="Hyperlink"/>
            <w:rFonts w:cs="Arial"/>
            <w:kern w:val="1"/>
            <w:lang w:val="en-US"/>
          </w:rPr>
          <w:t>a.steele@soton.ac.uk</w:t>
        </w:r>
      </w:hyperlink>
      <w:r w:rsidR="000138F3" w:rsidRPr="00B5136F">
        <w:rPr>
          <w:rFonts w:cs="Arial"/>
          <w:kern w:val="1"/>
          <w:lang w:val="en-US"/>
        </w:rPr>
        <w:t xml:space="preserve">; Lindsay D. </w:t>
      </w:r>
      <w:r w:rsidR="000138F3" w:rsidRPr="00B5136F">
        <w:t>Smith</w:t>
      </w:r>
      <w:r w:rsidR="000138F3" w:rsidRPr="00B5136F">
        <w:rPr>
          <w:rFonts w:cs="Arial"/>
          <w:kern w:val="1"/>
          <w:lang w:val="en-US"/>
        </w:rPr>
        <w:t xml:space="preserve">, Email: </w:t>
      </w:r>
      <w:hyperlink r:id="rId9" w:history="1">
        <w:r w:rsidR="000138F3" w:rsidRPr="00B5136F">
          <w:rPr>
            <w:rStyle w:val="Hyperlink"/>
            <w:rFonts w:cs="Arial"/>
            <w:kern w:val="1"/>
            <w:lang w:val="en-US"/>
          </w:rPr>
          <w:t>L.D.Smith@soton.ac.uk</w:t>
        </w:r>
      </w:hyperlink>
      <w:r w:rsidR="000138F3" w:rsidRPr="00B5136F">
        <w:rPr>
          <w:rFonts w:cs="Arial"/>
          <w:kern w:val="1"/>
          <w:lang w:val="en-US"/>
        </w:rPr>
        <w:t xml:space="preserve"> </w:t>
      </w:r>
      <w:r w:rsidR="00FD5448" w:rsidRPr="00B5136F">
        <w:rPr>
          <w:rFonts w:cs="Arial"/>
          <w:kern w:val="1"/>
          <w:lang w:val="en-US"/>
        </w:rPr>
        <w:t xml:space="preserve"> </w:t>
      </w:r>
    </w:p>
    <w:p w14:paraId="0491567A" w14:textId="77777777" w:rsidR="00B4601D" w:rsidRPr="00B5136F" w:rsidRDefault="00B4601D" w:rsidP="00921136">
      <w:pPr>
        <w:spacing w:after="0" w:line="360" w:lineRule="auto"/>
        <w:jc w:val="both"/>
        <w:rPr>
          <w:rFonts w:cstheme="majorBidi"/>
          <w:bCs/>
        </w:rPr>
      </w:pPr>
      <w:r w:rsidRPr="00B5136F">
        <w:rPr>
          <w:rFonts w:cstheme="majorBidi"/>
          <w:bCs/>
        </w:rPr>
        <w:t xml:space="preserve">Somers Cancer Research Building (MP 824), Southampton General Hospital, </w:t>
      </w:r>
      <w:proofErr w:type="spellStart"/>
      <w:r w:rsidRPr="00B5136F">
        <w:rPr>
          <w:rFonts w:cstheme="majorBidi"/>
        </w:rPr>
        <w:t>Tremona</w:t>
      </w:r>
      <w:proofErr w:type="spellEnd"/>
      <w:r w:rsidRPr="00B5136F">
        <w:rPr>
          <w:rFonts w:cstheme="majorBidi"/>
        </w:rPr>
        <w:t xml:space="preserve"> Road</w:t>
      </w:r>
      <w:r w:rsidRPr="00B5136F">
        <w:rPr>
          <w:rFonts w:cstheme="majorBidi"/>
          <w:bCs/>
        </w:rPr>
        <w:t xml:space="preserve">, </w:t>
      </w:r>
      <w:r w:rsidRPr="00B5136F">
        <w:rPr>
          <w:rFonts w:cstheme="majorBidi"/>
        </w:rPr>
        <w:t>Southampton</w:t>
      </w:r>
      <w:r w:rsidRPr="00B5136F">
        <w:rPr>
          <w:rFonts w:cstheme="majorBidi"/>
          <w:bCs/>
        </w:rPr>
        <w:t xml:space="preserve">, </w:t>
      </w:r>
      <w:r w:rsidRPr="00B5136F">
        <w:rPr>
          <w:rFonts w:cstheme="majorBidi"/>
        </w:rPr>
        <w:t xml:space="preserve">SO16 6YD. Tel: </w:t>
      </w:r>
      <w:r w:rsidRPr="00B5136F">
        <w:rPr>
          <w:lang w:val="en-US"/>
        </w:rPr>
        <w:t>023 8120 5170</w:t>
      </w:r>
      <w:r w:rsidR="00FD5448" w:rsidRPr="00B5136F">
        <w:rPr>
          <w:rFonts w:cstheme="majorBidi"/>
        </w:rPr>
        <w:t xml:space="preserve">. </w:t>
      </w:r>
      <w:r w:rsidRPr="00B5136F">
        <w:rPr>
          <w:rFonts w:cstheme="majorBidi"/>
        </w:rPr>
        <w:t xml:space="preserve">Fax: </w:t>
      </w:r>
      <w:r w:rsidRPr="00B5136F">
        <w:rPr>
          <w:lang w:val="en-US"/>
        </w:rPr>
        <w:t>023 8120 5152</w:t>
      </w:r>
      <w:r w:rsidR="00FD5448" w:rsidRPr="00B5136F">
        <w:rPr>
          <w:lang w:val="en-US"/>
        </w:rPr>
        <w:t>.</w:t>
      </w:r>
      <w:r w:rsidR="00FD5448" w:rsidRPr="00B5136F">
        <w:rPr>
          <w:rFonts w:cs="Arial"/>
          <w:kern w:val="1"/>
          <w:lang w:val="en-US"/>
        </w:rPr>
        <w:tab/>
      </w:r>
    </w:p>
    <w:p w14:paraId="56AF2950" w14:textId="77777777" w:rsidR="00B4601D" w:rsidRPr="00B5136F" w:rsidRDefault="00B4601D" w:rsidP="00921136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0" w:line="360" w:lineRule="auto"/>
        <w:jc w:val="both"/>
        <w:rPr>
          <w:rFonts w:cs="Arial"/>
          <w:lang w:val="en-US"/>
        </w:rPr>
      </w:pPr>
    </w:p>
    <w:p w14:paraId="18D0B53C" w14:textId="77777777" w:rsidR="00910023" w:rsidRPr="00B5136F" w:rsidRDefault="00443960" w:rsidP="00921136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0" w:line="360" w:lineRule="auto"/>
        <w:jc w:val="both"/>
        <w:rPr>
          <w:rFonts w:cs="Arial"/>
          <w:lang w:val="en-US"/>
        </w:rPr>
      </w:pPr>
      <w:r w:rsidRPr="00B5136F">
        <w:rPr>
          <w:rFonts w:cs="Arial"/>
          <w:b/>
          <w:lang w:val="en-US"/>
        </w:rPr>
        <w:t>Competing I</w:t>
      </w:r>
      <w:r w:rsidR="00662152" w:rsidRPr="00B5136F">
        <w:rPr>
          <w:rFonts w:cs="Arial"/>
          <w:b/>
          <w:lang w:val="en-US"/>
        </w:rPr>
        <w:t>nterests:</w:t>
      </w:r>
      <w:r w:rsidR="00EE5AF8" w:rsidRPr="00B5136F">
        <w:rPr>
          <w:rFonts w:cs="Arial"/>
          <w:lang w:val="en-US"/>
        </w:rPr>
        <w:t xml:space="preserve"> The authors declare no competing financial interests</w:t>
      </w:r>
      <w:r w:rsidR="00662152" w:rsidRPr="00B5136F">
        <w:rPr>
          <w:rFonts w:cs="Arial"/>
          <w:lang w:val="en-US"/>
        </w:rPr>
        <w:t>.</w:t>
      </w:r>
    </w:p>
    <w:p w14:paraId="19C58A1A" w14:textId="77777777" w:rsidR="00910023" w:rsidRPr="00B5136F" w:rsidRDefault="00910023" w:rsidP="00921136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0" w:line="360" w:lineRule="auto"/>
        <w:jc w:val="both"/>
        <w:rPr>
          <w:rFonts w:cs="Arial"/>
          <w:lang w:val="en-US"/>
        </w:rPr>
      </w:pPr>
    </w:p>
    <w:p w14:paraId="4A4FCFFA" w14:textId="3FFF9444" w:rsidR="00910023" w:rsidRPr="00B5136F" w:rsidRDefault="00910023" w:rsidP="00921136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0" w:line="360" w:lineRule="auto"/>
        <w:jc w:val="both"/>
        <w:rPr>
          <w:rFonts w:cs="Arial"/>
          <w:lang w:val="en-US"/>
        </w:rPr>
      </w:pPr>
      <w:r w:rsidRPr="00B5136F">
        <w:rPr>
          <w:rFonts w:cs="Arial"/>
          <w:b/>
          <w:lang w:val="en-US"/>
        </w:rPr>
        <w:t>Words:</w:t>
      </w:r>
      <w:r w:rsidR="000A330A" w:rsidRPr="00B5136F">
        <w:rPr>
          <w:rFonts w:cs="Arial"/>
          <w:b/>
          <w:lang w:val="en-US"/>
        </w:rPr>
        <w:t xml:space="preserve"> </w:t>
      </w:r>
      <w:r w:rsidR="00ED4514">
        <w:rPr>
          <w:rFonts w:cs="Arial"/>
          <w:lang w:val="en-US"/>
        </w:rPr>
        <w:t>1492</w:t>
      </w:r>
    </w:p>
    <w:p w14:paraId="72EA7D10" w14:textId="77777777" w:rsidR="0082252F" w:rsidRPr="00B5136F" w:rsidRDefault="00910023" w:rsidP="004C0B5B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0" w:line="360" w:lineRule="auto"/>
        <w:jc w:val="both"/>
        <w:rPr>
          <w:rFonts w:cs="Arial"/>
          <w:lang w:val="en-US"/>
        </w:rPr>
      </w:pPr>
      <w:r w:rsidRPr="00B5136F">
        <w:rPr>
          <w:rFonts w:cs="Arial"/>
          <w:b/>
          <w:lang w:val="en-US"/>
        </w:rPr>
        <w:t>Number of Figures:</w:t>
      </w:r>
      <w:r w:rsidRPr="00B5136F">
        <w:rPr>
          <w:rFonts w:cs="Arial"/>
          <w:lang w:val="en-US"/>
        </w:rPr>
        <w:t xml:space="preserve"> </w:t>
      </w:r>
      <w:r w:rsidR="003F44D4" w:rsidRPr="00B5136F">
        <w:rPr>
          <w:rFonts w:cs="Arial"/>
          <w:lang w:val="en-US"/>
        </w:rPr>
        <w:t>2</w:t>
      </w:r>
      <w:r w:rsidR="0082252F" w:rsidRPr="00B5136F">
        <w:rPr>
          <w:rFonts w:cs="Arial"/>
          <w:bCs/>
        </w:rPr>
        <w:br w:type="page"/>
      </w:r>
    </w:p>
    <w:p w14:paraId="28CCC773" w14:textId="77777777" w:rsidR="006D47D0" w:rsidRPr="00B5136F" w:rsidRDefault="002B03F5" w:rsidP="005E26A4">
      <w:pPr>
        <w:spacing w:after="0" w:line="360" w:lineRule="auto"/>
        <w:jc w:val="both"/>
        <w:rPr>
          <w:rFonts w:cs="Arial"/>
          <w:bCs/>
        </w:rPr>
      </w:pPr>
      <w:r w:rsidRPr="00B5136F">
        <w:rPr>
          <w:rFonts w:cs="Arial"/>
          <w:bCs/>
        </w:rPr>
        <w:lastRenderedPageBreak/>
        <w:t>Chronic lymphocytic leukemia (</w:t>
      </w:r>
      <w:r w:rsidR="00E41C88" w:rsidRPr="00B5136F">
        <w:rPr>
          <w:rFonts w:cs="Arial"/>
          <w:bCs/>
        </w:rPr>
        <w:t>CLL</w:t>
      </w:r>
      <w:r w:rsidRPr="00B5136F">
        <w:rPr>
          <w:rFonts w:cs="Arial"/>
          <w:bCs/>
        </w:rPr>
        <w:t>)</w:t>
      </w:r>
      <w:r w:rsidR="00FA3F7F" w:rsidRPr="00B5136F">
        <w:rPr>
          <w:rFonts w:cs="Arial"/>
          <w:bCs/>
        </w:rPr>
        <w:t xml:space="preserve"> is</w:t>
      </w:r>
      <w:r w:rsidR="002D4E9D" w:rsidRPr="00B5136F">
        <w:rPr>
          <w:rFonts w:cs="Arial"/>
          <w:bCs/>
        </w:rPr>
        <w:t xml:space="preserve"> </w:t>
      </w:r>
      <w:r w:rsidR="008103AD" w:rsidRPr="00B5136F">
        <w:rPr>
          <w:rFonts w:cs="Arial"/>
          <w:bCs/>
        </w:rPr>
        <w:t>characterised by</w:t>
      </w:r>
      <w:r w:rsidR="00687043" w:rsidRPr="00B5136F">
        <w:rPr>
          <w:rFonts w:cs="Arial"/>
          <w:bCs/>
        </w:rPr>
        <w:t xml:space="preserve"> </w:t>
      </w:r>
      <w:r w:rsidR="003A7E6B" w:rsidRPr="00B5136F">
        <w:rPr>
          <w:rFonts w:cs="Arial"/>
          <w:bCs/>
        </w:rPr>
        <w:t xml:space="preserve">the </w:t>
      </w:r>
      <w:r w:rsidR="00687043" w:rsidRPr="00B5136F">
        <w:rPr>
          <w:rFonts w:cs="Arial"/>
          <w:bCs/>
        </w:rPr>
        <w:t xml:space="preserve">accumulation of </w:t>
      </w:r>
      <w:r w:rsidR="00DF6ED8" w:rsidRPr="00B5136F">
        <w:rPr>
          <w:rFonts w:cs="Arial"/>
          <w:bCs/>
        </w:rPr>
        <w:t>tumor</w:t>
      </w:r>
      <w:r w:rsidR="002C51C9" w:rsidRPr="00B5136F">
        <w:rPr>
          <w:rFonts w:cs="Arial"/>
          <w:bCs/>
        </w:rPr>
        <w:t xml:space="preserve"> </w:t>
      </w:r>
      <w:r w:rsidR="000D2391" w:rsidRPr="00B5136F">
        <w:rPr>
          <w:rFonts w:cs="Arial"/>
          <w:bCs/>
        </w:rPr>
        <w:t>B-</w:t>
      </w:r>
      <w:r w:rsidR="00687043" w:rsidRPr="00B5136F">
        <w:rPr>
          <w:rFonts w:cs="Arial"/>
          <w:bCs/>
        </w:rPr>
        <w:t xml:space="preserve">cells within the </w:t>
      </w:r>
      <w:r w:rsidR="000264E8" w:rsidRPr="00B5136F">
        <w:rPr>
          <w:rFonts w:cs="Arial"/>
          <w:bCs/>
        </w:rPr>
        <w:t xml:space="preserve">blood </w:t>
      </w:r>
      <w:r w:rsidR="00687043" w:rsidRPr="00B5136F">
        <w:rPr>
          <w:rFonts w:cs="Arial"/>
          <w:bCs/>
        </w:rPr>
        <w:t>and tissues</w:t>
      </w:r>
      <w:r w:rsidR="00EB0806" w:rsidRPr="00B5136F">
        <w:rPr>
          <w:rFonts w:cs="Arial"/>
          <w:bCs/>
        </w:rPr>
        <w:t>.</w:t>
      </w:r>
      <w:r w:rsidR="00946E46" w:rsidRPr="00B5136F">
        <w:rPr>
          <w:rFonts w:cs="Arial"/>
          <w:bCs/>
        </w:rPr>
        <w:fldChar w:fldCharType="begin"/>
      </w:r>
      <w:r w:rsidR="009C3B57" w:rsidRPr="00B5136F">
        <w:rPr>
          <w:rFonts w:cs="Arial"/>
          <w:bCs/>
        </w:rPr>
        <w:instrText xml:space="preserve"> ADDIN EN.CITE &lt;EndNote&gt;&lt;Cite&gt;&lt;Author&gt;Chiorazzi&lt;/Author&gt;&lt;Year&gt;2005&lt;/Year&gt;&lt;RecNum&gt;419&lt;/RecNum&gt;&lt;DisplayText&gt;&lt;style face="superscript"&gt;1&lt;/style&gt;&lt;/DisplayText&gt;&lt;record&gt;&lt;rec-number&gt;419&lt;/rec-number&gt;&lt;foreign-keys&gt;&lt;key app="EN" db-id="r0tddxzxypxxpsev05r5dv5ef0sppavefvzr" timestamp="1474300403"&gt;419&lt;/key&gt;&lt;/foreign-keys&gt;&lt;ref-type name="Journal Article"&gt;17&lt;/ref-type&gt;&lt;contributors&gt;&lt;authors&gt;&lt;author&gt;Chiorazzi, N.&lt;/author&gt;&lt;author&gt;Rai, K. R.&lt;/author&gt;&lt;author&gt;Ferrarini, M.&lt;/author&gt;&lt;/authors&gt;&lt;/contributors&gt;&lt;auth-address&gt;Institute for Medical Research, North Shore-LIJ Health System, Manhasset, NY 11030, USA. nchizzi@nshs.edu&lt;/auth-address&gt;&lt;titles&gt;&lt;title&gt;Chronic lymphocytic leukemia&lt;/title&gt;&lt;secondary-title&gt;N Engl J Med&lt;/secondary-title&gt;&lt;/titles&gt;&lt;periodical&gt;&lt;full-title&gt;N Engl J Med&lt;/full-title&gt;&lt;/periodical&gt;&lt;pages&gt;804-15&lt;/pages&gt;&lt;volume&gt;352&lt;/volume&gt;&lt;number&gt;8&lt;/number&gt;&lt;keywords&gt;&lt;keyword&gt;B-Lymphocytes/*physiology&lt;/keyword&gt;&lt;keyword&gt;Cell Transformation, Neoplastic&lt;/keyword&gt;&lt;keyword&gt;Humans&lt;/keyword&gt;&lt;keyword&gt;Leukemia, Lymphocytic, Chronic,&lt;/keyword&gt;&lt;keyword&gt;B-Cell/immunology/pathology/*physiopathology/therapy&lt;/keyword&gt;&lt;keyword&gt;Lymphocyte Activation&lt;/keyword&gt;&lt;keyword&gt;Mutation&lt;/keyword&gt;&lt;keyword&gt;Neoplasm Staging&lt;/keyword&gt;&lt;keyword&gt;Prognosis&lt;/keyword&gt;&lt;keyword&gt;Receptors, Antigen, B-Cell/chemistry&lt;/keyword&gt;&lt;keyword&gt;Signal Transduction&lt;/keyword&gt;&lt;keyword&gt;T-Lymphocytes/physiology&lt;/keyword&gt;&lt;/keywords&gt;&lt;dates&gt;&lt;year&gt;2005&lt;/year&gt;&lt;pub-dates&gt;&lt;date&gt;Feb 24&lt;/date&gt;&lt;/pub-dates&gt;&lt;/dates&gt;&lt;isbn&gt;1533-4406 (Electronic)&amp;#xD;0028-4793 (Linking)&lt;/isbn&gt;&lt;accession-num&gt;15728813&lt;/accession-num&gt;&lt;urls&gt;&lt;related-urls&gt;&lt;url&gt;http://www.ncbi.nlm.nih.gov/pubmed/15728813&lt;/url&gt;&lt;/related-urls&gt;&lt;/urls&gt;&lt;electronic-resource-num&gt;10.1056/NEJMra041720&lt;/electronic-resource-num&gt;&lt;/record&gt;&lt;/Cite&gt;&lt;/EndNote&gt;</w:instrText>
      </w:r>
      <w:r w:rsidR="00946E46" w:rsidRPr="00B5136F">
        <w:rPr>
          <w:rFonts w:cs="Arial"/>
          <w:bCs/>
        </w:rPr>
        <w:fldChar w:fldCharType="separate"/>
      </w:r>
      <w:r w:rsidR="009C3B57" w:rsidRPr="00B5136F">
        <w:rPr>
          <w:rFonts w:cs="Arial"/>
          <w:bCs/>
          <w:noProof/>
          <w:vertAlign w:val="superscript"/>
        </w:rPr>
        <w:t>1</w:t>
      </w:r>
      <w:r w:rsidR="00946E46" w:rsidRPr="00B5136F">
        <w:rPr>
          <w:rFonts w:cs="Arial"/>
          <w:bCs/>
        </w:rPr>
        <w:fldChar w:fldCharType="end"/>
      </w:r>
      <w:r w:rsidR="00687043" w:rsidRPr="00B5136F">
        <w:rPr>
          <w:rFonts w:cs="Arial"/>
          <w:bCs/>
        </w:rPr>
        <w:t xml:space="preserve"> </w:t>
      </w:r>
      <w:r w:rsidR="00FA3F7F" w:rsidRPr="00B5136F">
        <w:rPr>
          <w:rFonts w:cs="Arial"/>
          <w:bCs/>
        </w:rPr>
        <w:t>Whilst p</w:t>
      </w:r>
      <w:r w:rsidR="003E18EA" w:rsidRPr="00B5136F">
        <w:rPr>
          <w:rFonts w:cs="Arial"/>
          <w:bCs/>
        </w:rPr>
        <w:t>atient</w:t>
      </w:r>
      <w:r w:rsidR="00E76C80" w:rsidRPr="00B5136F">
        <w:rPr>
          <w:rFonts w:cs="Arial"/>
          <w:bCs/>
        </w:rPr>
        <w:t xml:space="preserve">s </w:t>
      </w:r>
      <w:r w:rsidR="00D21A1F" w:rsidRPr="00B5136F">
        <w:rPr>
          <w:rFonts w:cs="Arial"/>
          <w:bCs/>
        </w:rPr>
        <w:t>with</w:t>
      </w:r>
      <w:r w:rsidR="003E18EA" w:rsidRPr="00B5136F">
        <w:rPr>
          <w:rFonts w:cs="Arial"/>
          <w:bCs/>
        </w:rPr>
        <w:t xml:space="preserve"> unmutated</w:t>
      </w:r>
      <w:r w:rsidR="00D21A1F" w:rsidRPr="00B5136F">
        <w:rPr>
          <w:rFonts w:cs="Arial"/>
          <w:bCs/>
        </w:rPr>
        <w:t xml:space="preserve"> (U-CLL) or mutated (M-CLL) </w:t>
      </w:r>
      <w:r w:rsidR="003E18EA" w:rsidRPr="00B5136F">
        <w:rPr>
          <w:rFonts w:cs="Arial"/>
          <w:bCs/>
          <w:i/>
        </w:rPr>
        <w:t>IGHV</w:t>
      </w:r>
      <w:r w:rsidR="00C114AA" w:rsidRPr="00B5136F">
        <w:rPr>
          <w:rFonts w:cs="Arial"/>
          <w:bCs/>
        </w:rPr>
        <w:t>-</w:t>
      </w:r>
      <w:r w:rsidR="005133E1" w:rsidRPr="00B5136F">
        <w:rPr>
          <w:rFonts w:cs="Arial"/>
          <w:bCs/>
        </w:rPr>
        <w:t>gene</w:t>
      </w:r>
      <w:r w:rsidR="00DF1C8F" w:rsidRPr="00B5136F">
        <w:rPr>
          <w:rFonts w:cs="Arial"/>
          <w:bCs/>
        </w:rPr>
        <w:t>s</w:t>
      </w:r>
      <w:r w:rsidR="00D21A1F" w:rsidRPr="00B5136F">
        <w:rPr>
          <w:rFonts w:cs="Arial"/>
          <w:bCs/>
        </w:rPr>
        <w:t xml:space="preserve"> typically</w:t>
      </w:r>
      <w:r w:rsidR="003E18EA" w:rsidRPr="00B5136F">
        <w:rPr>
          <w:rFonts w:cs="Arial"/>
          <w:bCs/>
        </w:rPr>
        <w:t xml:space="preserve"> </w:t>
      </w:r>
      <w:r w:rsidR="00B74A9D" w:rsidRPr="00B5136F">
        <w:rPr>
          <w:rFonts w:cs="Arial"/>
          <w:bCs/>
        </w:rPr>
        <w:t>have</w:t>
      </w:r>
      <w:r w:rsidR="00E76C80" w:rsidRPr="00B5136F">
        <w:rPr>
          <w:rFonts w:cs="Arial"/>
          <w:bCs/>
        </w:rPr>
        <w:t xml:space="preserve"> </w:t>
      </w:r>
      <w:r w:rsidR="00D21A1F" w:rsidRPr="00B5136F">
        <w:rPr>
          <w:rFonts w:cs="Arial"/>
          <w:bCs/>
        </w:rPr>
        <w:t xml:space="preserve">a </w:t>
      </w:r>
      <w:r w:rsidR="003E18EA" w:rsidRPr="00B5136F">
        <w:rPr>
          <w:rFonts w:cs="Arial"/>
          <w:bCs/>
        </w:rPr>
        <w:t xml:space="preserve">progressive </w:t>
      </w:r>
      <w:r w:rsidR="00D21A1F" w:rsidRPr="00B5136F">
        <w:rPr>
          <w:rFonts w:cs="Arial"/>
          <w:bCs/>
        </w:rPr>
        <w:t xml:space="preserve">or indolent </w:t>
      </w:r>
      <w:r w:rsidR="003E18EA" w:rsidRPr="00B5136F">
        <w:rPr>
          <w:rFonts w:cs="Arial"/>
          <w:bCs/>
        </w:rPr>
        <w:t xml:space="preserve">disease </w:t>
      </w:r>
      <w:r w:rsidR="00D21A1F" w:rsidRPr="00B5136F">
        <w:rPr>
          <w:rFonts w:cs="Arial"/>
          <w:bCs/>
        </w:rPr>
        <w:t xml:space="preserve">respectively. </w:t>
      </w:r>
      <w:r w:rsidR="00164233" w:rsidRPr="00B5136F">
        <w:rPr>
          <w:rFonts w:cs="Arial"/>
          <w:bCs/>
        </w:rPr>
        <w:t>B-</w:t>
      </w:r>
      <w:r w:rsidR="004C0B5B" w:rsidRPr="00B5136F">
        <w:rPr>
          <w:rFonts w:cs="Arial"/>
          <w:bCs/>
        </w:rPr>
        <w:t>cell receptor (</w:t>
      </w:r>
      <w:r w:rsidR="0089399B" w:rsidRPr="00B5136F">
        <w:rPr>
          <w:rFonts w:cs="Arial"/>
          <w:bCs/>
        </w:rPr>
        <w:t>BCR</w:t>
      </w:r>
      <w:r w:rsidR="004C0B5B" w:rsidRPr="00B5136F">
        <w:rPr>
          <w:rFonts w:cs="Arial"/>
          <w:bCs/>
        </w:rPr>
        <w:t>)</w:t>
      </w:r>
      <w:r w:rsidR="00B11C29" w:rsidRPr="00B5136F">
        <w:rPr>
          <w:rFonts w:cs="Arial"/>
          <w:bCs/>
        </w:rPr>
        <w:t xml:space="preserve"> </w:t>
      </w:r>
      <w:proofErr w:type="spellStart"/>
      <w:r w:rsidR="00995C62" w:rsidRPr="00B5136F">
        <w:rPr>
          <w:rFonts w:cs="Arial"/>
          <w:bCs/>
        </w:rPr>
        <w:t>signaling</w:t>
      </w:r>
      <w:proofErr w:type="spellEnd"/>
      <w:r w:rsidR="001F74EC" w:rsidRPr="00B5136F">
        <w:rPr>
          <w:rFonts w:cs="Arial"/>
          <w:bCs/>
        </w:rPr>
        <w:t xml:space="preserve"> </w:t>
      </w:r>
      <w:r w:rsidR="002E71E3" w:rsidRPr="00B5136F">
        <w:rPr>
          <w:rFonts w:cs="Arial"/>
          <w:bCs/>
        </w:rPr>
        <w:t xml:space="preserve">adds a further complexity and </w:t>
      </w:r>
      <w:r w:rsidR="00A425D7" w:rsidRPr="00B5136F">
        <w:rPr>
          <w:rFonts w:cs="Arial"/>
          <w:bCs/>
        </w:rPr>
        <w:t xml:space="preserve">is </w:t>
      </w:r>
      <w:r w:rsidR="00BF5832" w:rsidRPr="00B5136F">
        <w:rPr>
          <w:rFonts w:cs="Arial"/>
          <w:bCs/>
        </w:rPr>
        <w:t xml:space="preserve">pivotal </w:t>
      </w:r>
      <w:r w:rsidR="007B1CCA" w:rsidRPr="00B5136F">
        <w:rPr>
          <w:rFonts w:cs="Arial"/>
          <w:bCs/>
        </w:rPr>
        <w:t xml:space="preserve">to </w:t>
      </w:r>
      <w:r w:rsidR="00431773" w:rsidRPr="00B5136F">
        <w:rPr>
          <w:rFonts w:cs="Arial"/>
          <w:bCs/>
        </w:rPr>
        <w:t>CLL pathogenesis</w:t>
      </w:r>
      <w:r w:rsidR="002E71E3" w:rsidRPr="00B5136F">
        <w:rPr>
          <w:rFonts w:cs="Arial"/>
          <w:bCs/>
        </w:rPr>
        <w:t>,</w:t>
      </w:r>
      <w:r w:rsidR="002E4907" w:rsidRPr="00B5136F">
        <w:rPr>
          <w:rFonts w:cs="Arial"/>
          <w:bCs/>
        </w:rPr>
        <w:t xml:space="preserve"> </w:t>
      </w:r>
      <w:r w:rsidR="004C0B5B" w:rsidRPr="00B5136F">
        <w:rPr>
          <w:rFonts w:cs="Arial"/>
          <w:bCs/>
        </w:rPr>
        <w:t>promoting</w:t>
      </w:r>
      <w:r w:rsidR="001F74EC" w:rsidRPr="00B5136F">
        <w:rPr>
          <w:rFonts w:cs="Arial"/>
          <w:bCs/>
        </w:rPr>
        <w:t xml:space="preserve"> </w:t>
      </w:r>
      <w:r w:rsidR="004C0B5B" w:rsidRPr="00B5136F">
        <w:rPr>
          <w:rFonts w:cs="Arial"/>
          <w:bCs/>
        </w:rPr>
        <w:t>tumour</w:t>
      </w:r>
      <w:r w:rsidR="002A0D51" w:rsidRPr="00B5136F">
        <w:rPr>
          <w:rFonts w:cs="Arial"/>
          <w:bCs/>
        </w:rPr>
        <w:t xml:space="preserve"> survival</w:t>
      </w:r>
      <w:r w:rsidR="002E71E3" w:rsidRPr="00B5136F">
        <w:rPr>
          <w:rFonts w:cs="Arial"/>
          <w:bCs/>
        </w:rPr>
        <w:t>,</w:t>
      </w:r>
      <w:r w:rsidR="00D21A1F" w:rsidRPr="00B5136F">
        <w:rPr>
          <w:rFonts w:cs="Arial"/>
          <w:bCs/>
        </w:rPr>
        <w:t xml:space="preserve"> </w:t>
      </w:r>
      <w:r w:rsidR="007759C3" w:rsidRPr="00B5136F">
        <w:rPr>
          <w:rFonts w:cs="Arial"/>
          <w:bCs/>
        </w:rPr>
        <w:t>proliferation</w:t>
      </w:r>
      <w:r w:rsidR="00713D3A" w:rsidRPr="00B5136F">
        <w:rPr>
          <w:rFonts w:cs="Arial"/>
          <w:bCs/>
        </w:rPr>
        <w:t xml:space="preserve"> </w:t>
      </w:r>
      <w:r w:rsidR="00D21A1F" w:rsidRPr="00B5136F">
        <w:rPr>
          <w:rFonts w:cs="Arial"/>
          <w:bCs/>
        </w:rPr>
        <w:t>and</w:t>
      </w:r>
      <w:r w:rsidR="000264E8" w:rsidRPr="00B5136F">
        <w:rPr>
          <w:rFonts w:cs="Arial"/>
          <w:bCs/>
        </w:rPr>
        <w:t xml:space="preserve"> </w:t>
      </w:r>
      <w:r w:rsidR="002E71E3" w:rsidRPr="00B5136F">
        <w:rPr>
          <w:rFonts w:cs="Arial"/>
          <w:bCs/>
        </w:rPr>
        <w:t xml:space="preserve">consequently </w:t>
      </w:r>
      <w:r w:rsidR="00FA3F7F" w:rsidRPr="00B5136F">
        <w:rPr>
          <w:rFonts w:cs="Arial"/>
          <w:bCs/>
        </w:rPr>
        <w:t>tumour progression.</w:t>
      </w:r>
      <w:r w:rsidR="001C1067" w:rsidRPr="00B5136F">
        <w:rPr>
          <w:rFonts w:cs="Arial"/>
          <w:bCs/>
        </w:rPr>
        <w:fldChar w:fldCharType="begin"/>
      </w:r>
      <w:r w:rsidR="001C1067">
        <w:rPr>
          <w:rFonts w:cs="Arial"/>
          <w:bCs/>
        </w:rPr>
        <w:instrText xml:space="preserve"> ADDIN EN.CITE &lt;EndNote&gt;&lt;Cite&gt;&lt;Author&gt;Stevenson&lt;/Author&gt;&lt;Year&gt;2011&lt;/Year&gt;&lt;RecNum&gt;131&lt;/RecNum&gt;&lt;DisplayText&gt;&lt;style face="superscript"&gt;2&lt;/style&gt;&lt;/DisplayText&gt;&lt;record&gt;&lt;rec-number&gt;131&lt;/rec-number&gt;&lt;foreign-keys&gt;&lt;key app="EN" db-id="r0tddxzxypxxpsev05r5dv5ef0sppavefvzr" timestamp="1458757506"&gt;131&lt;/key&gt;&lt;/foreign-keys&gt;&lt;ref-type name="Journal Article"&gt;17&lt;/ref-type&gt;&lt;contributors&gt;&lt;authors&gt;&lt;author&gt;Stevenson, F. K.&lt;/author&gt;&lt;author&gt;Krysov, S.&lt;/author&gt;&lt;author&gt;Davies, A. J.&lt;/author&gt;&lt;author&gt;Steele, A. J.&lt;/author&gt;&lt;author&gt;Packham, G.&lt;/author&gt;&lt;/authors&gt;&lt;/contributors&gt;&lt;auth-address&gt;Molecular Immunology Group, Cancer Sciences, University of Southampton Faculty of Medicine, Southampton General Hospital, Southampton, United Kingdom. fs@soton.ac.uk&lt;/auth-address&gt;&lt;titles&gt;&lt;title&gt;B-cell receptor signaling in chronic lymphocytic leukemia&lt;/title&gt;&lt;secondary-title&gt;Blood&lt;/secondary-title&gt;&lt;/titles&gt;&lt;periodical&gt;&lt;full-title&gt;Blood&lt;/full-title&gt;&lt;/periodical&gt;&lt;pages&gt;4313-20&lt;/pages&gt;&lt;volume&gt;118&lt;/volume&gt;&lt;number&gt;16&lt;/number&gt;&lt;keywords&gt;&lt;keyword&gt;Antineoplastic Agents/*therapeutic use&lt;/keyword&gt;&lt;keyword&gt;Clinical Trials as Topic&lt;/keyword&gt;&lt;keyword&gt;Gene Expression Regulation, Leukemic&lt;/keyword&gt;&lt;keyword&gt;Humans&lt;/keyword&gt;&lt;keyword&gt;Immunologic Factors/antagonists &amp;amp; inhibitors/genetics/*immunology&lt;/keyword&gt;&lt;keyword&gt;Leukemia, Lymphocytic, Chronic, B-Cell/*drug therapy/genetics/*immunology&lt;/keyword&gt;&lt;keyword&gt;Receptors, Antigen, B-Cell/antagonists &amp;amp; inhibitors/genetics/*immunology&lt;/keyword&gt;&lt;keyword&gt;Signal Transduction/drug effects&lt;/keyword&gt;&lt;/keywords&gt;&lt;dates&gt;&lt;year&gt;2011&lt;/year&gt;&lt;pub-dates&gt;&lt;date&gt;Oct 20&lt;/date&gt;&lt;/pub-dates&gt;&lt;/dates&gt;&lt;isbn&gt;1528-0020 (Electronic)&amp;#xD;0006-4971 (Linking)&lt;/isbn&gt;&lt;accession-num&gt;21816833&lt;/accession-num&gt;&lt;urls&gt;&lt;related-urls&gt;&lt;url&gt;http://www.ncbi.nlm.nih.gov/pubmed/21816833&lt;/url&gt;&lt;/related-urls&gt;&lt;/urls&gt;&lt;electronic-resource-num&gt;10.1182/blood-2011-06-338855&lt;/electronic-resource-num&gt;&lt;/record&gt;&lt;/Cite&gt;&lt;/EndNote&gt;</w:instrText>
      </w:r>
      <w:r w:rsidR="001C1067" w:rsidRPr="00B5136F">
        <w:rPr>
          <w:rFonts w:cs="Arial"/>
          <w:bCs/>
        </w:rPr>
        <w:fldChar w:fldCharType="separate"/>
      </w:r>
      <w:r w:rsidR="001C1067" w:rsidRPr="00E11877">
        <w:rPr>
          <w:rFonts w:cs="Arial"/>
          <w:bCs/>
          <w:noProof/>
          <w:vertAlign w:val="superscript"/>
        </w:rPr>
        <w:t>2</w:t>
      </w:r>
      <w:r w:rsidR="001C1067" w:rsidRPr="00B5136F">
        <w:rPr>
          <w:rFonts w:cs="Arial"/>
          <w:bCs/>
        </w:rPr>
        <w:fldChar w:fldCharType="end"/>
      </w:r>
      <w:r w:rsidR="000264E8" w:rsidRPr="00B5136F">
        <w:rPr>
          <w:rFonts w:cs="Arial"/>
          <w:bCs/>
        </w:rPr>
        <w:t xml:space="preserve"> </w:t>
      </w:r>
      <w:r w:rsidR="00FA3F7F" w:rsidRPr="00B5136F">
        <w:rPr>
          <w:rFonts w:cs="Arial"/>
          <w:bCs/>
        </w:rPr>
        <w:t>I</w:t>
      </w:r>
      <w:r w:rsidR="000264E8" w:rsidRPr="00B5136F">
        <w:rPr>
          <w:rFonts w:cs="Arial"/>
          <w:bCs/>
        </w:rPr>
        <w:t xml:space="preserve">ndeed </w:t>
      </w:r>
      <w:r w:rsidR="00D21A1F" w:rsidRPr="00B5136F">
        <w:rPr>
          <w:rFonts w:cs="Arial"/>
          <w:bCs/>
        </w:rPr>
        <w:t>inhibition</w:t>
      </w:r>
      <w:r w:rsidR="00AB430D" w:rsidRPr="00B5136F">
        <w:rPr>
          <w:rFonts w:cs="Arial"/>
          <w:bCs/>
        </w:rPr>
        <w:t xml:space="preserve"> </w:t>
      </w:r>
      <w:r w:rsidR="00FA3F7F" w:rsidRPr="00B5136F">
        <w:rPr>
          <w:rFonts w:cs="Arial"/>
          <w:bCs/>
        </w:rPr>
        <w:t xml:space="preserve">of this pathway </w:t>
      </w:r>
      <w:r w:rsidR="002E71E3" w:rsidRPr="00B5136F">
        <w:rPr>
          <w:rFonts w:cs="Arial"/>
          <w:bCs/>
        </w:rPr>
        <w:t>ha</w:t>
      </w:r>
      <w:r w:rsidR="00D21A1F" w:rsidRPr="00B5136F">
        <w:rPr>
          <w:rFonts w:cs="Arial"/>
          <w:bCs/>
        </w:rPr>
        <w:t>s revolutionis</w:t>
      </w:r>
      <w:r w:rsidR="002E71E3" w:rsidRPr="00B5136F">
        <w:rPr>
          <w:rFonts w:cs="Arial"/>
          <w:bCs/>
        </w:rPr>
        <w:t>ed</w:t>
      </w:r>
      <w:r w:rsidR="001C1917" w:rsidRPr="00B5136F">
        <w:rPr>
          <w:rFonts w:cs="Arial"/>
          <w:bCs/>
        </w:rPr>
        <w:t xml:space="preserve"> clinical</w:t>
      </w:r>
      <w:r w:rsidR="00AB430D" w:rsidRPr="00B5136F">
        <w:rPr>
          <w:rFonts w:cs="Arial"/>
          <w:bCs/>
        </w:rPr>
        <w:t xml:space="preserve"> response</w:t>
      </w:r>
      <w:r w:rsidR="001C1917" w:rsidRPr="00B5136F">
        <w:rPr>
          <w:rFonts w:cs="Arial"/>
          <w:bCs/>
        </w:rPr>
        <w:t>s</w:t>
      </w:r>
      <w:r w:rsidR="00D21A1F" w:rsidRPr="00B5136F">
        <w:rPr>
          <w:rFonts w:cs="Arial"/>
          <w:bCs/>
        </w:rPr>
        <w:t xml:space="preserve"> in patients</w:t>
      </w:r>
      <w:r w:rsidR="00EB0806" w:rsidRPr="00B5136F">
        <w:rPr>
          <w:rFonts w:cs="Arial"/>
          <w:bCs/>
        </w:rPr>
        <w:t>.</w:t>
      </w:r>
      <w:r w:rsidR="00AB430D" w:rsidRPr="00B5136F">
        <w:rPr>
          <w:rFonts w:cs="Arial"/>
          <w:bCs/>
        </w:rPr>
        <w:fldChar w:fldCharType="begin"/>
      </w:r>
      <w:r w:rsidR="00E11877">
        <w:rPr>
          <w:rFonts w:cs="Arial"/>
          <w:bCs/>
        </w:rPr>
        <w:instrText xml:space="preserve"> ADDIN EN.CITE &lt;EndNote&gt;&lt;Cite&gt;&lt;Author&gt;Woyach&lt;/Author&gt;&lt;Year&gt;2012&lt;/Year&gt;&lt;RecNum&gt;1211&lt;/RecNum&gt;&lt;DisplayText&gt;&lt;style face="superscript"&gt;3&lt;/style&gt;&lt;/DisplayText&gt;&lt;record&gt;&lt;rec-number&gt;1211&lt;/rec-number&gt;&lt;foreign-keys&gt;&lt;key app="EN" db-id="efvwzfdw5dss9bedr06xxpeov2ett2vrxser" timestamp="1416901393"&gt;1211&lt;/key&gt;&lt;/foreign-keys&gt;&lt;ref-type name="Journal Article"&gt;17&lt;/ref-type&gt;&lt;contributors&gt;&lt;authors&gt;&lt;author&gt;Woyach, J. A.&lt;/author&gt;&lt;author&gt;Johnson, A. J.&lt;/author&gt;&lt;author&gt;Byrd, J. C.&lt;/author&gt;&lt;/authors&gt;&lt;/contributors&gt;&lt;auth-address&gt;Department of Internal Medicine, Division of Hematology, Comprehensive Cancer Center, The Ohio State University, Columbus, OH, USA&lt;/auth-address&gt;&lt;titles&gt;&lt;title&gt;The B-cell receptor signaling pathway as a therapeutic target in CLL&lt;/title&gt;&lt;secondary-title&gt;Blood&lt;/secondary-title&gt;&lt;/titles&gt;&lt;periodical&gt;&lt;full-title&gt;Blood&lt;/full-title&gt;&lt;/periodical&gt;&lt;pages&gt;1175-1184&lt;/pages&gt;&lt;volume&gt;120&lt;/volume&gt;&lt;number&gt;6&lt;/number&gt;&lt;reprint-edition&gt;NOT IN FILE&lt;/reprint-edition&gt;&lt;keywords&gt;&lt;keyword&gt;Animals&lt;/keyword&gt;&lt;keyword&gt;Biology&lt;/keyword&gt;&lt;keyword&gt;Cell Adhesion&lt;/keyword&gt;&lt;keyword&gt;Chronic lymphocytic leukemia&lt;/keyword&gt;&lt;keyword&gt;Clinical Trials&lt;/keyword&gt;&lt;keyword&gt;CLL&lt;/keyword&gt;&lt;keyword&gt;Disease&lt;/keyword&gt;&lt;keyword&gt;genetics&lt;/keyword&gt;&lt;keyword&gt;Health&lt;/keyword&gt;&lt;keyword&gt;Humans&lt;/keyword&gt;&lt;keyword&gt;Integrins&lt;/keyword&gt;&lt;keyword&gt;Leukemia&lt;/keyword&gt;&lt;keyword&gt;Leukemia,Lymphocytic,Chronic,B-Cell&lt;/keyword&gt;&lt;keyword&gt;metabolism&lt;/keyword&gt;&lt;keyword&gt;Mice&lt;/keyword&gt;&lt;keyword&gt;Models,Biological&lt;/keyword&gt;&lt;keyword&gt;physiology&lt;/keyword&gt;&lt;keyword&gt;Receptors,Antigen,B-Cell&lt;/keyword&gt;&lt;keyword&gt;Research&lt;/keyword&gt;&lt;keyword&gt;Signal Transduction&lt;/keyword&gt;&lt;keyword&gt;therapy&lt;/keyword&gt;&lt;keyword&gt;Tyrosine&lt;/keyword&gt;&lt;keyword&gt;Universities&lt;/keyword&gt;&lt;keyword&gt;Validation Studies as Topic&lt;/keyword&gt;&lt;/keywords&gt;&lt;dates&gt;&lt;year&gt;2012&lt;/year&gt;&lt;/dates&gt;&lt;work-type&gt;blood-2012-02-362624 pii ;10.1182/blood-2012-02-362624 doi&lt;/work-type&gt;&lt;urls&gt;&lt;related-urls&gt;&lt;url&gt;PM:22715122&lt;/url&gt;&lt;/related-urls&gt;&lt;/urls&gt;&lt;/record&gt;&lt;/Cite&gt;&lt;/EndNote&gt;</w:instrText>
      </w:r>
      <w:r w:rsidR="00AB430D" w:rsidRPr="00B5136F">
        <w:rPr>
          <w:rFonts w:cs="Arial"/>
          <w:bCs/>
        </w:rPr>
        <w:fldChar w:fldCharType="separate"/>
      </w:r>
      <w:r w:rsidR="00E11877" w:rsidRPr="00E11877">
        <w:rPr>
          <w:rFonts w:cs="Arial"/>
          <w:bCs/>
          <w:noProof/>
          <w:vertAlign w:val="superscript"/>
        </w:rPr>
        <w:t>3</w:t>
      </w:r>
      <w:r w:rsidR="00AB430D" w:rsidRPr="00B5136F">
        <w:rPr>
          <w:rFonts w:cs="Arial"/>
          <w:bCs/>
        </w:rPr>
        <w:fldChar w:fldCharType="end"/>
      </w:r>
      <w:r w:rsidR="00AB430D" w:rsidRPr="00B5136F">
        <w:rPr>
          <w:rFonts w:cs="Arial"/>
          <w:bCs/>
        </w:rPr>
        <w:t xml:space="preserve"> </w:t>
      </w:r>
    </w:p>
    <w:p w14:paraId="530C4B56" w14:textId="77777777" w:rsidR="005E26A4" w:rsidRDefault="005E26A4" w:rsidP="005E26A4">
      <w:pPr>
        <w:spacing w:after="0" w:line="360" w:lineRule="auto"/>
        <w:jc w:val="both"/>
        <w:rPr>
          <w:rFonts w:cs="Arial"/>
          <w:bCs/>
          <w:color w:val="000000" w:themeColor="text1"/>
        </w:rPr>
      </w:pPr>
    </w:p>
    <w:p w14:paraId="19B303CD" w14:textId="77777777" w:rsidR="00492440" w:rsidRPr="00B5136F" w:rsidRDefault="004951B0" w:rsidP="005E26A4">
      <w:pPr>
        <w:spacing w:after="0" w:line="360" w:lineRule="auto"/>
        <w:jc w:val="both"/>
        <w:rPr>
          <w:rFonts w:cs="Arial"/>
          <w:bCs/>
          <w:color w:val="000000" w:themeColor="text1"/>
        </w:rPr>
      </w:pPr>
      <w:r w:rsidRPr="00B5136F">
        <w:rPr>
          <w:rFonts w:cs="Arial"/>
          <w:bCs/>
          <w:color w:val="000000" w:themeColor="text1"/>
        </w:rPr>
        <w:t xml:space="preserve">Macroautophagy (herein </w:t>
      </w:r>
      <w:r w:rsidR="000C6C74" w:rsidRPr="00B5136F">
        <w:rPr>
          <w:rFonts w:cs="Arial"/>
          <w:bCs/>
          <w:color w:val="000000" w:themeColor="text1"/>
        </w:rPr>
        <w:t>Autophagy</w:t>
      </w:r>
      <w:r w:rsidRPr="00B5136F">
        <w:rPr>
          <w:rFonts w:cs="Arial"/>
          <w:bCs/>
          <w:color w:val="000000" w:themeColor="text1"/>
        </w:rPr>
        <w:t>)</w:t>
      </w:r>
      <w:r w:rsidR="00A77B72" w:rsidRPr="00B5136F">
        <w:rPr>
          <w:rFonts w:cs="Arial"/>
          <w:bCs/>
          <w:color w:val="000000" w:themeColor="text1"/>
        </w:rPr>
        <w:t xml:space="preserve"> </w:t>
      </w:r>
      <w:r w:rsidR="00892932" w:rsidRPr="00B5136F">
        <w:rPr>
          <w:rFonts w:cs="Arial"/>
          <w:bCs/>
          <w:color w:val="000000" w:themeColor="text1"/>
        </w:rPr>
        <w:t>maintains cellular homeostasis</w:t>
      </w:r>
      <w:r w:rsidR="005F5DEB" w:rsidRPr="00B5136F">
        <w:rPr>
          <w:rFonts w:cs="Arial"/>
          <w:bCs/>
          <w:color w:val="000000" w:themeColor="text1"/>
        </w:rPr>
        <w:t xml:space="preserve"> </w:t>
      </w:r>
      <w:r w:rsidR="00892932" w:rsidRPr="00B5136F">
        <w:rPr>
          <w:rFonts w:cs="Arial"/>
          <w:bCs/>
          <w:color w:val="000000" w:themeColor="text1"/>
        </w:rPr>
        <w:t xml:space="preserve">through </w:t>
      </w:r>
      <w:r w:rsidR="000264E8" w:rsidRPr="00B5136F">
        <w:rPr>
          <w:rFonts w:cs="Arial"/>
          <w:bCs/>
          <w:color w:val="000000" w:themeColor="text1"/>
        </w:rPr>
        <w:t>bulk protein degradation</w:t>
      </w:r>
      <w:r w:rsidR="00DF3663" w:rsidRPr="00B5136F">
        <w:rPr>
          <w:rFonts w:cs="Arial"/>
          <w:bCs/>
          <w:color w:val="000000" w:themeColor="text1"/>
        </w:rPr>
        <w:t>.</w:t>
      </w:r>
      <w:r w:rsidR="00C5205D" w:rsidRPr="00B5136F">
        <w:rPr>
          <w:rFonts w:cs="Arial"/>
          <w:bCs/>
          <w:color w:val="000000" w:themeColor="text1"/>
        </w:rPr>
        <w:t xml:space="preserve"> </w:t>
      </w:r>
      <w:r w:rsidR="006D47D0" w:rsidRPr="00B5136F">
        <w:rPr>
          <w:rFonts w:cs="Arial"/>
          <w:bCs/>
          <w:color w:val="000000" w:themeColor="text1"/>
        </w:rPr>
        <w:t xml:space="preserve">During the autophagy process </w:t>
      </w:r>
      <w:r w:rsidR="00387DFE" w:rsidRPr="00B5136F">
        <w:rPr>
          <w:rFonts w:cs="Arial"/>
          <w:bCs/>
        </w:rPr>
        <w:t>LC3 (microtubule asso</w:t>
      </w:r>
      <w:r w:rsidR="00467F67">
        <w:rPr>
          <w:rFonts w:cs="Arial"/>
          <w:bCs/>
        </w:rPr>
        <w:t>ciated protein 1 light chain 3) and</w:t>
      </w:r>
      <w:r w:rsidR="00290B01">
        <w:rPr>
          <w:rFonts w:cs="Arial"/>
          <w:bCs/>
        </w:rPr>
        <w:t xml:space="preserve"> </w:t>
      </w:r>
      <w:r w:rsidR="00387DFE" w:rsidRPr="00B5136F">
        <w:rPr>
          <w:rFonts w:cs="Arial"/>
          <w:bCs/>
        </w:rPr>
        <w:t xml:space="preserve">GABARAP (GABA type A receptor proteins) </w:t>
      </w:r>
      <w:r w:rsidR="00FA29AB" w:rsidRPr="00B5136F">
        <w:rPr>
          <w:rFonts w:cs="Arial"/>
          <w:bCs/>
        </w:rPr>
        <w:t xml:space="preserve">family proteins, </w:t>
      </w:r>
      <w:r w:rsidR="00290B01">
        <w:rPr>
          <w:rFonts w:cs="Arial"/>
          <w:bCs/>
        </w:rPr>
        <w:t>ATG3 and ATG7</w:t>
      </w:r>
      <w:r w:rsidR="00290B01" w:rsidRPr="00B5136F">
        <w:rPr>
          <w:rFonts w:cs="Arial"/>
          <w:bCs/>
        </w:rPr>
        <w:t xml:space="preserve"> </w:t>
      </w:r>
      <w:r w:rsidR="00262B72">
        <w:rPr>
          <w:rFonts w:cs="Arial"/>
          <w:bCs/>
        </w:rPr>
        <w:t xml:space="preserve">are essential for </w:t>
      </w:r>
      <w:r w:rsidR="004C3E29">
        <w:rPr>
          <w:rFonts w:cs="Arial"/>
          <w:bCs/>
        </w:rPr>
        <w:t>autophagosome formation</w:t>
      </w:r>
      <w:r w:rsidR="00245AC8" w:rsidRPr="00B5136F">
        <w:rPr>
          <w:rFonts w:cs="Arial"/>
          <w:bCs/>
        </w:rPr>
        <w:t xml:space="preserve">, </w:t>
      </w:r>
      <w:r w:rsidR="00851323" w:rsidRPr="00B5136F">
        <w:rPr>
          <w:rFonts w:cs="Arial"/>
          <w:bCs/>
        </w:rPr>
        <w:t>autophagosome-lysosome fusion</w:t>
      </w:r>
      <w:r w:rsidR="00196DD9" w:rsidRPr="00B5136F">
        <w:rPr>
          <w:rFonts w:cs="Arial"/>
          <w:bCs/>
        </w:rPr>
        <w:t>,</w:t>
      </w:r>
      <w:r w:rsidR="00851323" w:rsidRPr="00B5136F">
        <w:rPr>
          <w:rFonts w:cs="Arial"/>
          <w:bCs/>
        </w:rPr>
        <w:t xml:space="preserve"> and </w:t>
      </w:r>
      <w:r w:rsidR="00B2482D" w:rsidRPr="00B5136F">
        <w:rPr>
          <w:rFonts w:cs="Arial"/>
          <w:bCs/>
        </w:rPr>
        <w:t xml:space="preserve">cargo </w:t>
      </w:r>
      <w:r w:rsidR="00851323" w:rsidRPr="00B5136F">
        <w:rPr>
          <w:rFonts w:cs="Arial"/>
          <w:bCs/>
        </w:rPr>
        <w:t>degradation</w:t>
      </w:r>
      <w:r w:rsidR="00C91FE8">
        <w:rPr>
          <w:rFonts w:cs="Arial"/>
          <w:bCs/>
        </w:rPr>
        <w:t xml:space="preserve"> (</w:t>
      </w:r>
      <w:r w:rsidR="00C91FE8" w:rsidRPr="00C91FE8">
        <w:rPr>
          <w:rFonts w:cs="Arial"/>
          <w:b/>
          <w:bCs/>
        </w:rPr>
        <w:t>Supplementary Figure S1</w:t>
      </w:r>
      <w:r w:rsidR="00C91FE8">
        <w:rPr>
          <w:rFonts w:cs="Arial"/>
          <w:bCs/>
        </w:rPr>
        <w:t>)</w:t>
      </w:r>
      <w:r w:rsidR="0033142D" w:rsidRPr="00B5136F">
        <w:rPr>
          <w:rFonts w:cs="Arial"/>
          <w:bCs/>
        </w:rPr>
        <w:t>.</w:t>
      </w:r>
      <w:r w:rsidR="0077266C" w:rsidRPr="00B5136F">
        <w:rPr>
          <w:rFonts w:cs="Arial"/>
          <w:bCs/>
        </w:rPr>
        <w:fldChar w:fldCharType="begin"/>
      </w:r>
      <w:r w:rsidR="004C3E29">
        <w:rPr>
          <w:rFonts w:cs="Arial"/>
          <w:bCs/>
        </w:rPr>
        <w:instrText xml:space="preserve"> ADDIN EN.CITE &lt;EndNote&gt;&lt;Cite&gt;&lt;Author&gt;Yu&lt;/Author&gt;&lt;Year&gt;2018&lt;/Year&gt;&lt;RecNum&gt;2488&lt;/RecNum&gt;&lt;DisplayText&gt;&lt;style face="superscript"&gt;4&lt;/style&gt;&lt;/DisplayText&gt;&lt;record&gt;&lt;rec-number&gt;2488&lt;/rec-number&gt;&lt;foreign-keys&gt;&lt;key app="EN" db-id="r0tddxzxypxxpsev05r5dv5ef0sppavefvzr" timestamp="1528804495"&gt;2488&lt;/key&gt;&lt;/foreign-keys&gt;&lt;ref-type name="Journal Article"&gt;17&lt;/ref-type&gt;&lt;contributors&gt;&lt;authors&gt;&lt;author&gt;Yu, L.&lt;/author&gt;&lt;author&gt;Chen, Y.&lt;/author&gt;&lt;author&gt;Tooze, S. A.&lt;/author&gt;&lt;/authors&gt;&lt;/contributors&gt;&lt;auth-address&gt;a State Key Laboratory of Membrane Biology, Tsinghua University-Peking University Joint Center for Life Sciences, School of Life Sciences , Tsinghua University , Beijing , China.&amp;#xD;b Molecular Cell Biology of Autophagy , The Francis Crick Institute , London , United Kingdom.&lt;/auth-address&gt;&lt;titles&gt;&lt;title&gt;Autophagy pathway: Cellular and molecular mechanisms&lt;/title&gt;&lt;secondary-title&gt;Autophagy&lt;/secondary-title&gt;&lt;/titles&gt;&lt;periodical&gt;&lt;full-title&gt;Autophagy&lt;/full-title&gt;&lt;/periodical&gt;&lt;pages&gt;207-215&lt;/pages&gt;&lt;volume&gt;14&lt;/volume&gt;&lt;number&gt;2&lt;/number&gt;&lt;keywords&gt;&lt;keyword&gt;ATG proteins&lt;/keyword&gt;&lt;keyword&gt;RAB protein&lt;/keyword&gt;&lt;keyword&gt;Snare&lt;/keyword&gt;&lt;keyword&gt;autophagic lysosome reformation&lt;/keyword&gt;&lt;keyword&gt;omegasome&lt;/keyword&gt;&lt;keyword&gt;phagophore&lt;/keyword&gt;&lt;/keywords&gt;&lt;dates&gt;&lt;year&gt;2018&lt;/year&gt;&lt;/dates&gt;&lt;isbn&gt;1554-8635 (Electronic)&amp;#xD;1554-8627 (Linking)&lt;/isbn&gt;&lt;accession-num&gt;28933638&lt;/accession-num&gt;&lt;urls&gt;&lt;related-urls&gt;&lt;url&gt;http://www.ncbi.nlm.nih.gov/pubmed/28933638&lt;/url&gt;&lt;/related-urls&gt;&lt;/urls&gt;&lt;custom2&gt;PMC5902171&lt;/custom2&gt;&lt;electronic-resource-num&gt;10.1080/15548627.2017.1378838&lt;/electronic-resource-num&gt;&lt;/record&gt;&lt;/Cite&gt;&lt;/EndNote&gt;</w:instrText>
      </w:r>
      <w:r w:rsidR="0077266C" w:rsidRPr="00B5136F">
        <w:rPr>
          <w:rFonts w:cs="Arial"/>
          <w:bCs/>
        </w:rPr>
        <w:fldChar w:fldCharType="separate"/>
      </w:r>
      <w:r w:rsidR="004C3E29" w:rsidRPr="004C3E29">
        <w:rPr>
          <w:rFonts w:cs="Arial"/>
          <w:bCs/>
          <w:noProof/>
          <w:vertAlign w:val="superscript"/>
        </w:rPr>
        <w:t>4</w:t>
      </w:r>
      <w:r w:rsidR="0077266C" w:rsidRPr="00B5136F">
        <w:rPr>
          <w:rFonts w:cs="Arial"/>
          <w:bCs/>
        </w:rPr>
        <w:fldChar w:fldCharType="end"/>
      </w:r>
      <w:r w:rsidR="00FA3F7F" w:rsidRPr="00B5136F">
        <w:rPr>
          <w:rFonts w:cs="Arial"/>
          <w:bCs/>
        </w:rPr>
        <w:t xml:space="preserve"> </w:t>
      </w:r>
      <w:r w:rsidR="00EB5D3A" w:rsidRPr="00B5136F">
        <w:rPr>
          <w:rFonts w:cs="Arial"/>
          <w:bCs/>
          <w:color w:val="000000" w:themeColor="text1"/>
        </w:rPr>
        <w:t xml:space="preserve">In CLL, </w:t>
      </w:r>
      <w:r w:rsidR="005D145E" w:rsidRPr="00B5136F">
        <w:rPr>
          <w:rFonts w:cs="Arial"/>
          <w:bCs/>
          <w:color w:val="000000" w:themeColor="text1"/>
        </w:rPr>
        <w:t>high</w:t>
      </w:r>
      <w:r w:rsidR="00315B2F" w:rsidRPr="00B5136F">
        <w:rPr>
          <w:rFonts w:cs="Arial"/>
          <w:bCs/>
          <w:color w:val="000000" w:themeColor="text1"/>
        </w:rPr>
        <w:t xml:space="preserve"> </w:t>
      </w:r>
      <w:r w:rsidR="00A17F63" w:rsidRPr="00B5136F">
        <w:rPr>
          <w:rFonts w:cs="Arial"/>
          <w:bCs/>
          <w:color w:val="000000" w:themeColor="text1"/>
        </w:rPr>
        <w:t>b</w:t>
      </w:r>
      <w:r w:rsidR="00D14A1F" w:rsidRPr="00B5136F">
        <w:rPr>
          <w:rFonts w:cs="Arial"/>
          <w:bCs/>
        </w:rPr>
        <w:t>asal expression of autophagy gene</w:t>
      </w:r>
      <w:r w:rsidR="00EB1E72" w:rsidRPr="00B5136F">
        <w:rPr>
          <w:rFonts w:cs="Arial"/>
          <w:bCs/>
        </w:rPr>
        <w:t>s,</w:t>
      </w:r>
      <w:r w:rsidR="00117D58" w:rsidRPr="00B5136F">
        <w:rPr>
          <w:rFonts w:cs="Arial"/>
          <w:bCs/>
        </w:rPr>
        <w:t xml:space="preserve"> </w:t>
      </w:r>
      <w:r w:rsidR="00EB1E72" w:rsidRPr="00B5136F">
        <w:rPr>
          <w:rFonts w:cs="Arial"/>
          <w:bCs/>
        </w:rPr>
        <w:t>BECN1, PIK3C3 and PIK3R4, have</w:t>
      </w:r>
      <w:r w:rsidR="00D14A1F" w:rsidRPr="00B5136F">
        <w:rPr>
          <w:rFonts w:cs="Arial"/>
          <w:bCs/>
        </w:rPr>
        <w:t xml:space="preserve"> been assoc</w:t>
      </w:r>
      <w:r w:rsidR="00502975" w:rsidRPr="00B5136F">
        <w:rPr>
          <w:rFonts w:cs="Arial"/>
          <w:bCs/>
        </w:rPr>
        <w:t>iated with a shorter</w:t>
      </w:r>
      <w:r w:rsidR="00423583" w:rsidRPr="00B5136F">
        <w:rPr>
          <w:rFonts w:cs="Arial"/>
          <w:bCs/>
        </w:rPr>
        <w:t xml:space="preserve"> </w:t>
      </w:r>
      <w:r w:rsidR="002D7349" w:rsidRPr="00B5136F">
        <w:rPr>
          <w:rFonts w:cs="Arial"/>
          <w:bCs/>
        </w:rPr>
        <w:t>time-to-first treatment (</w:t>
      </w:r>
      <w:r w:rsidR="00502975" w:rsidRPr="00B5136F">
        <w:rPr>
          <w:rFonts w:cs="Arial"/>
          <w:bCs/>
        </w:rPr>
        <w:t>TTFT</w:t>
      </w:r>
      <w:r w:rsidR="002634B0" w:rsidRPr="00B5136F">
        <w:rPr>
          <w:rFonts w:cs="Arial"/>
          <w:bCs/>
        </w:rPr>
        <w:t>)</w:t>
      </w:r>
      <w:r w:rsidR="00D14A1F" w:rsidRPr="00B5136F">
        <w:rPr>
          <w:rFonts w:cs="Arial"/>
          <w:bCs/>
        </w:rPr>
        <w:t xml:space="preserve"> and worse overall survival in patients</w:t>
      </w:r>
      <w:r w:rsidR="00EC63CA" w:rsidRPr="00B5136F">
        <w:rPr>
          <w:rFonts w:cs="Arial"/>
          <w:bCs/>
        </w:rPr>
        <w:t>.</w:t>
      </w:r>
      <w:r w:rsidR="00D14A1F" w:rsidRPr="00B5136F">
        <w:rPr>
          <w:rFonts w:cs="Arial"/>
          <w:bCs/>
        </w:rPr>
        <w:fldChar w:fldCharType="begin">
          <w:fldData xml:space="preserve">PEVuZE5vdGU+PENpdGU+PEF1dGhvcj5LcmlzdGVuc2VuPC9BdXRob3I+PFllYXI+MjAxNTwvWWVh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</w:fldData>
        </w:fldChar>
      </w:r>
      <w:r w:rsidR="004C3E29">
        <w:rPr>
          <w:rFonts w:cs="Arial"/>
          <w:bCs/>
        </w:rPr>
        <w:instrText xml:space="preserve"> ADDIN EN.CITE </w:instrText>
      </w:r>
      <w:r w:rsidR="004C3E29">
        <w:rPr>
          <w:rFonts w:cs="Arial"/>
          <w:bCs/>
        </w:rPr>
        <w:fldChar w:fldCharType="begin">
          <w:fldData xml:space="preserve">PEVuZE5vdGU+PENpdGU+PEF1dGhvcj5LcmlzdGVuc2VuPC9BdXRob3I+PFllYXI+MjAxNTwvWWVh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</w:fldData>
        </w:fldChar>
      </w:r>
      <w:r w:rsidR="004C3E29">
        <w:rPr>
          <w:rFonts w:cs="Arial"/>
          <w:bCs/>
        </w:rPr>
        <w:instrText xml:space="preserve"> ADDIN EN.CITE.DATA </w:instrText>
      </w:r>
      <w:r w:rsidR="004C3E29">
        <w:rPr>
          <w:rFonts w:cs="Arial"/>
          <w:bCs/>
        </w:rPr>
      </w:r>
      <w:r w:rsidR="004C3E29">
        <w:rPr>
          <w:rFonts w:cs="Arial"/>
          <w:bCs/>
        </w:rPr>
        <w:fldChar w:fldCharType="end"/>
      </w:r>
      <w:r w:rsidR="00D14A1F" w:rsidRPr="00B5136F">
        <w:rPr>
          <w:rFonts w:cs="Arial"/>
          <w:bCs/>
        </w:rPr>
      </w:r>
      <w:r w:rsidR="00D14A1F" w:rsidRPr="00B5136F">
        <w:rPr>
          <w:rFonts w:cs="Arial"/>
          <w:bCs/>
        </w:rPr>
        <w:fldChar w:fldCharType="separate"/>
      </w:r>
      <w:r w:rsidR="004C3E29" w:rsidRPr="004C3E29">
        <w:rPr>
          <w:rFonts w:cs="Arial"/>
          <w:bCs/>
          <w:noProof/>
          <w:vertAlign w:val="superscript"/>
        </w:rPr>
        <w:t>5</w:t>
      </w:r>
      <w:r w:rsidR="00D14A1F" w:rsidRPr="00B5136F">
        <w:rPr>
          <w:rFonts w:cs="Arial"/>
          <w:bCs/>
        </w:rPr>
        <w:fldChar w:fldCharType="end"/>
      </w:r>
      <w:r w:rsidR="00D14A1F" w:rsidRPr="00B5136F">
        <w:rPr>
          <w:rFonts w:cs="Arial"/>
          <w:bCs/>
        </w:rPr>
        <w:t xml:space="preserve"> </w:t>
      </w:r>
      <w:r w:rsidR="002E71E3" w:rsidRPr="00B5136F">
        <w:rPr>
          <w:rFonts w:cs="Arial"/>
          <w:bCs/>
        </w:rPr>
        <w:t xml:space="preserve">Furthermore, </w:t>
      </w:r>
      <w:r w:rsidR="00117D58" w:rsidRPr="00B5136F">
        <w:rPr>
          <w:rFonts w:cs="Arial"/>
          <w:bCs/>
        </w:rPr>
        <w:t xml:space="preserve">BECN1 and ATG5 </w:t>
      </w:r>
      <w:r w:rsidR="00FA3F7F" w:rsidRPr="00B5136F">
        <w:rPr>
          <w:rFonts w:cs="Arial"/>
          <w:bCs/>
        </w:rPr>
        <w:t>RNA</w:t>
      </w:r>
      <w:r w:rsidR="00F422E4" w:rsidRPr="00B5136F">
        <w:rPr>
          <w:rFonts w:cs="Arial"/>
          <w:bCs/>
        </w:rPr>
        <w:t xml:space="preserve"> expression </w:t>
      </w:r>
      <w:r w:rsidR="000D2391" w:rsidRPr="00B5136F">
        <w:rPr>
          <w:rFonts w:cs="Arial"/>
          <w:bCs/>
        </w:rPr>
        <w:t>have been</w:t>
      </w:r>
      <w:r w:rsidR="00492440" w:rsidRPr="00B5136F">
        <w:rPr>
          <w:rFonts w:cs="Arial"/>
          <w:bCs/>
        </w:rPr>
        <w:t xml:space="preserve"> </w:t>
      </w:r>
      <w:r w:rsidR="00E613F2" w:rsidRPr="00B5136F">
        <w:rPr>
          <w:rFonts w:cs="Arial"/>
          <w:bCs/>
        </w:rPr>
        <w:t xml:space="preserve">shown to </w:t>
      </w:r>
      <w:r w:rsidR="00FA3F7F" w:rsidRPr="00B5136F">
        <w:rPr>
          <w:rFonts w:cs="Arial"/>
          <w:bCs/>
        </w:rPr>
        <w:t xml:space="preserve">correlate with </w:t>
      </w:r>
      <w:r w:rsidR="00492440" w:rsidRPr="00B5136F">
        <w:rPr>
          <w:rFonts w:cs="Arial"/>
          <w:bCs/>
        </w:rPr>
        <w:t xml:space="preserve">poorer </w:t>
      </w:r>
      <w:r w:rsidR="00FA3F7F" w:rsidRPr="00B5136F">
        <w:rPr>
          <w:rFonts w:cs="Arial"/>
          <w:bCs/>
        </w:rPr>
        <w:t>clinical outcome</w:t>
      </w:r>
      <w:r w:rsidR="006D47D0" w:rsidRPr="00B5136F">
        <w:rPr>
          <w:rFonts w:cs="Arial"/>
          <w:bCs/>
        </w:rPr>
        <w:t>,</w:t>
      </w:r>
      <w:r w:rsidR="003D6168" w:rsidRPr="00B5136F">
        <w:rPr>
          <w:rFonts w:cs="Arial"/>
          <w:bCs/>
        </w:rPr>
        <w:fldChar w:fldCharType="begin">
          <w:fldData xml:space="preserve">PEVuZE5vdGU+PENpdGU+PEF1dGhvcj5Lb25nPC9BdXRob3I+PFllYXI+MjAxODwvWWVhcj48UmVj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</w:fldData>
        </w:fldChar>
      </w:r>
      <w:r w:rsidR="004C3E29">
        <w:rPr>
          <w:rFonts w:cs="Arial"/>
          <w:bCs/>
        </w:rPr>
        <w:instrText xml:space="preserve"> ADDIN EN.CITE </w:instrText>
      </w:r>
      <w:r w:rsidR="004C3E29">
        <w:rPr>
          <w:rFonts w:cs="Arial"/>
          <w:bCs/>
        </w:rPr>
        <w:fldChar w:fldCharType="begin">
          <w:fldData xml:space="preserve">PEVuZE5vdGU+PENpdGU+PEF1dGhvcj5Lb25nPC9BdXRob3I+PFllYXI+MjAxODwvWWVhcj48UmVj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</w:fldData>
        </w:fldChar>
      </w:r>
      <w:r w:rsidR="004C3E29">
        <w:rPr>
          <w:rFonts w:cs="Arial"/>
          <w:bCs/>
        </w:rPr>
        <w:instrText xml:space="preserve"> ADDIN EN.CITE.DATA </w:instrText>
      </w:r>
      <w:r w:rsidR="004C3E29">
        <w:rPr>
          <w:rFonts w:cs="Arial"/>
          <w:bCs/>
        </w:rPr>
      </w:r>
      <w:r w:rsidR="004C3E29">
        <w:rPr>
          <w:rFonts w:cs="Arial"/>
          <w:bCs/>
        </w:rPr>
        <w:fldChar w:fldCharType="end"/>
      </w:r>
      <w:r w:rsidR="003D6168" w:rsidRPr="00B5136F">
        <w:rPr>
          <w:rFonts w:cs="Arial"/>
          <w:bCs/>
        </w:rPr>
      </w:r>
      <w:r w:rsidR="003D6168" w:rsidRPr="00B5136F">
        <w:rPr>
          <w:rFonts w:cs="Arial"/>
          <w:bCs/>
        </w:rPr>
        <w:fldChar w:fldCharType="separate"/>
      </w:r>
      <w:r w:rsidR="004C3E29" w:rsidRPr="004C3E29">
        <w:rPr>
          <w:rFonts w:cs="Arial"/>
          <w:bCs/>
          <w:noProof/>
          <w:vertAlign w:val="superscript"/>
        </w:rPr>
        <w:t>6</w:t>
      </w:r>
      <w:r w:rsidR="003D6168" w:rsidRPr="00B5136F">
        <w:rPr>
          <w:rFonts w:cs="Arial"/>
          <w:bCs/>
        </w:rPr>
        <w:fldChar w:fldCharType="end"/>
      </w:r>
      <w:r w:rsidR="003D6168" w:rsidRPr="00B5136F">
        <w:rPr>
          <w:rFonts w:cs="Arial"/>
          <w:bCs/>
        </w:rPr>
        <w:t xml:space="preserve"> </w:t>
      </w:r>
      <w:r w:rsidR="006D47D0" w:rsidRPr="00B5136F">
        <w:rPr>
          <w:rFonts w:cs="Arial"/>
          <w:bCs/>
        </w:rPr>
        <w:t xml:space="preserve">and autophagy was shown to reduce </w:t>
      </w:r>
      <w:r w:rsidR="000D2391" w:rsidRPr="00B5136F">
        <w:rPr>
          <w:rFonts w:cs="Arial"/>
          <w:bCs/>
          <w:color w:val="000000" w:themeColor="text1"/>
        </w:rPr>
        <w:t>therapy-</w:t>
      </w:r>
      <w:r w:rsidR="006D47D0" w:rsidRPr="00B5136F">
        <w:rPr>
          <w:rFonts w:cs="Arial"/>
          <w:bCs/>
          <w:color w:val="000000" w:themeColor="text1"/>
        </w:rPr>
        <w:t>induced apoptosis.</w:t>
      </w:r>
      <w:r w:rsidR="006D47D0" w:rsidRPr="00B5136F">
        <w:rPr>
          <w:rFonts w:cs="Arial"/>
          <w:bCs/>
          <w:color w:val="000000" w:themeColor="text1"/>
        </w:rPr>
        <w:fldChar w:fldCharType="begin">
          <w:fldData xml:space="preserve">PEVuZE5vdGU+PENpdGU+PEF1dGhvcj5NYWhvbmV5PC9BdXRob3I+PFllYXI+MjAxMjwvWWVhcj48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</w:fldData>
        </w:fldChar>
      </w:r>
      <w:r w:rsidR="004C3E29">
        <w:rPr>
          <w:rFonts w:cs="Arial"/>
          <w:bCs/>
          <w:color w:val="000000" w:themeColor="text1"/>
        </w:rPr>
        <w:instrText xml:space="preserve"> ADDIN EN.CITE </w:instrText>
      </w:r>
      <w:r w:rsidR="004C3E29">
        <w:rPr>
          <w:rFonts w:cs="Arial"/>
          <w:bCs/>
          <w:color w:val="000000" w:themeColor="text1"/>
        </w:rPr>
        <w:fldChar w:fldCharType="begin">
          <w:fldData xml:space="preserve">PEVuZE5vdGU+PENpdGU+PEF1dGhvcj5NYWhvbmV5PC9BdXRob3I+PFllYXI+MjAxMjwvWWVhcj48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</w:fldData>
        </w:fldChar>
      </w:r>
      <w:r w:rsidR="004C3E29">
        <w:rPr>
          <w:rFonts w:cs="Arial"/>
          <w:bCs/>
          <w:color w:val="000000" w:themeColor="text1"/>
        </w:rPr>
        <w:instrText xml:space="preserve"> ADDIN EN.CITE.DATA </w:instrText>
      </w:r>
      <w:r w:rsidR="004C3E29">
        <w:rPr>
          <w:rFonts w:cs="Arial"/>
          <w:bCs/>
          <w:color w:val="000000" w:themeColor="text1"/>
        </w:rPr>
      </w:r>
      <w:r w:rsidR="004C3E29">
        <w:rPr>
          <w:rFonts w:cs="Arial"/>
          <w:bCs/>
          <w:color w:val="000000" w:themeColor="text1"/>
        </w:rPr>
        <w:fldChar w:fldCharType="end"/>
      </w:r>
      <w:r w:rsidR="006D47D0" w:rsidRPr="00B5136F">
        <w:rPr>
          <w:rFonts w:cs="Arial"/>
          <w:bCs/>
          <w:color w:val="000000" w:themeColor="text1"/>
        </w:rPr>
      </w:r>
      <w:r w:rsidR="006D47D0" w:rsidRPr="00B5136F">
        <w:rPr>
          <w:rFonts w:cs="Arial"/>
          <w:bCs/>
          <w:color w:val="000000" w:themeColor="text1"/>
        </w:rPr>
        <w:fldChar w:fldCharType="separate"/>
      </w:r>
      <w:r w:rsidR="004C3E29" w:rsidRPr="004C3E29">
        <w:rPr>
          <w:rFonts w:cs="Arial"/>
          <w:bCs/>
          <w:noProof/>
          <w:color w:val="000000" w:themeColor="text1"/>
          <w:vertAlign w:val="superscript"/>
        </w:rPr>
        <w:t>7</w:t>
      </w:r>
      <w:r w:rsidR="006D47D0" w:rsidRPr="00B5136F">
        <w:rPr>
          <w:rFonts w:cs="Arial"/>
          <w:bCs/>
          <w:color w:val="000000" w:themeColor="text1"/>
        </w:rPr>
        <w:fldChar w:fldCharType="end"/>
      </w:r>
      <w:r w:rsidR="006D47D0" w:rsidRPr="00B5136F">
        <w:rPr>
          <w:rFonts w:cs="Arial"/>
          <w:bCs/>
          <w:color w:val="000000" w:themeColor="text1"/>
        </w:rPr>
        <w:t xml:space="preserve"> </w:t>
      </w:r>
      <w:r w:rsidR="00FA3F7F" w:rsidRPr="00B5136F">
        <w:rPr>
          <w:rFonts w:cs="Arial"/>
          <w:bCs/>
        </w:rPr>
        <w:t>However,</w:t>
      </w:r>
      <w:r w:rsidR="009D4A1A" w:rsidRPr="00B5136F">
        <w:rPr>
          <w:rFonts w:cs="Arial"/>
          <w:bCs/>
        </w:rPr>
        <w:t xml:space="preserve"> </w:t>
      </w:r>
      <w:r w:rsidR="00FA3F7F" w:rsidRPr="00B5136F">
        <w:rPr>
          <w:rFonts w:cs="Arial"/>
          <w:bCs/>
        </w:rPr>
        <w:t xml:space="preserve">how </w:t>
      </w:r>
      <w:r w:rsidR="00164233" w:rsidRPr="00B5136F">
        <w:rPr>
          <w:rFonts w:cs="Arial"/>
          <w:bCs/>
        </w:rPr>
        <w:t>BCR</w:t>
      </w:r>
      <w:r w:rsidR="009D4A1A" w:rsidRPr="00B5136F">
        <w:rPr>
          <w:rFonts w:cs="Arial"/>
          <w:bCs/>
        </w:rPr>
        <w:t xml:space="preserve"> activation </w:t>
      </w:r>
      <w:r w:rsidR="00A6436B" w:rsidRPr="00B5136F">
        <w:rPr>
          <w:rFonts w:cs="Arial"/>
          <w:bCs/>
        </w:rPr>
        <w:t>regulat</w:t>
      </w:r>
      <w:r w:rsidR="00FA3F7F" w:rsidRPr="00B5136F">
        <w:rPr>
          <w:rFonts w:cs="Arial"/>
          <w:bCs/>
        </w:rPr>
        <w:t>es</w:t>
      </w:r>
      <w:r w:rsidR="00A6436B" w:rsidRPr="00B5136F">
        <w:rPr>
          <w:rFonts w:cs="Arial"/>
          <w:bCs/>
        </w:rPr>
        <w:t xml:space="preserve"> </w:t>
      </w:r>
      <w:r w:rsidR="00C36707" w:rsidRPr="00B5136F">
        <w:rPr>
          <w:rFonts w:cs="Arial"/>
          <w:bCs/>
        </w:rPr>
        <w:t>autophagy in CLL has</w:t>
      </w:r>
      <w:r w:rsidR="002E52CA" w:rsidRPr="00B5136F">
        <w:rPr>
          <w:rFonts w:cs="Arial"/>
          <w:bCs/>
        </w:rPr>
        <w:t xml:space="preserve"> </w:t>
      </w:r>
      <w:r w:rsidR="00DF6ED8" w:rsidRPr="00B5136F">
        <w:rPr>
          <w:rFonts w:cs="Arial"/>
          <w:bCs/>
        </w:rPr>
        <w:t>not</w:t>
      </w:r>
      <w:r w:rsidR="00B00892" w:rsidRPr="00B5136F">
        <w:rPr>
          <w:rFonts w:cs="Arial"/>
          <w:bCs/>
        </w:rPr>
        <w:t xml:space="preserve"> </w:t>
      </w:r>
      <w:r w:rsidR="00492440" w:rsidRPr="00B5136F">
        <w:rPr>
          <w:rFonts w:cs="Arial"/>
          <w:bCs/>
        </w:rPr>
        <w:t>previously been</w:t>
      </w:r>
      <w:r w:rsidR="008902A8" w:rsidRPr="00B5136F">
        <w:rPr>
          <w:rFonts w:cs="Arial"/>
          <w:bCs/>
        </w:rPr>
        <w:t xml:space="preserve"> </w:t>
      </w:r>
      <w:r w:rsidR="002C2F1A" w:rsidRPr="00B5136F">
        <w:rPr>
          <w:rFonts w:cs="Arial"/>
          <w:bCs/>
        </w:rPr>
        <w:t>evaluated</w:t>
      </w:r>
      <w:r w:rsidR="00FA3F7F" w:rsidRPr="00B5136F">
        <w:rPr>
          <w:rFonts w:cs="Arial"/>
          <w:bCs/>
        </w:rPr>
        <w:t>.</w:t>
      </w:r>
      <w:r w:rsidR="002E52CA" w:rsidRPr="00B5136F">
        <w:rPr>
          <w:rFonts w:cs="Arial"/>
          <w:bCs/>
        </w:rPr>
        <w:t xml:space="preserve"> </w:t>
      </w:r>
    </w:p>
    <w:p w14:paraId="03A595FC" w14:textId="77777777" w:rsidR="005E26A4" w:rsidRDefault="005E26A4" w:rsidP="005E26A4">
      <w:pPr>
        <w:spacing w:after="0" w:line="360" w:lineRule="auto"/>
        <w:jc w:val="both"/>
        <w:rPr>
          <w:rFonts w:cs="Arial"/>
        </w:rPr>
      </w:pPr>
    </w:p>
    <w:p w14:paraId="3CBB8618" w14:textId="00E7DF8E" w:rsidR="00BD1608" w:rsidRDefault="00913613" w:rsidP="00F95293">
      <w:pPr>
        <w:spacing w:after="0" w:line="360" w:lineRule="auto"/>
        <w:jc w:val="both"/>
        <w:rPr>
          <w:rFonts w:cs="Arial"/>
        </w:rPr>
      </w:pPr>
      <w:r w:rsidRPr="00B5136F">
        <w:rPr>
          <w:rFonts w:cs="Arial"/>
        </w:rPr>
        <w:t>E</w:t>
      </w:r>
      <w:r w:rsidR="00B177C9" w:rsidRPr="00B5136F">
        <w:rPr>
          <w:rFonts w:cs="Arial"/>
        </w:rPr>
        <w:t>valuat</w:t>
      </w:r>
      <w:r w:rsidRPr="00B5136F">
        <w:rPr>
          <w:rFonts w:cs="Arial"/>
        </w:rPr>
        <w:t>ion of</w:t>
      </w:r>
      <w:r w:rsidR="00B177C9" w:rsidRPr="00B5136F">
        <w:rPr>
          <w:rFonts w:cs="Arial"/>
        </w:rPr>
        <w:t xml:space="preserve"> b</w:t>
      </w:r>
      <w:r w:rsidR="00024772" w:rsidRPr="00B5136F">
        <w:rPr>
          <w:rFonts w:cs="Arial"/>
        </w:rPr>
        <w:t xml:space="preserve">asal </w:t>
      </w:r>
      <w:r w:rsidR="00467F67">
        <w:rPr>
          <w:rFonts w:cs="Arial"/>
        </w:rPr>
        <w:t>autophagy-</w:t>
      </w:r>
      <w:r w:rsidR="001C2F4E" w:rsidRPr="00B5136F">
        <w:rPr>
          <w:rFonts w:cs="Arial"/>
        </w:rPr>
        <w:t xml:space="preserve">protein levels </w:t>
      </w:r>
      <w:r w:rsidRPr="00B5136F">
        <w:rPr>
          <w:rFonts w:cs="Arial"/>
        </w:rPr>
        <w:t xml:space="preserve">demonstrated significantly greater </w:t>
      </w:r>
      <w:r w:rsidR="00024772" w:rsidRPr="00B5136F">
        <w:rPr>
          <w:rFonts w:cs="Arial"/>
        </w:rPr>
        <w:t>LC3B-</w:t>
      </w:r>
      <w:r w:rsidRPr="00B5136F">
        <w:rPr>
          <w:rFonts w:cs="Arial"/>
        </w:rPr>
        <w:t>II, GABARAPL2</w:t>
      </w:r>
      <w:r w:rsidR="00024772" w:rsidRPr="00B5136F">
        <w:rPr>
          <w:rFonts w:cs="Arial"/>
        </w:rPr>
        <w:t xml:space="preserve">, </w:t>
      </w:r>
      <w:r w:rsidR="00FA3FF5" w:rsidRPr="00B5136F">
        <w:rPr>
          <w:rFonts w:cs="Arial"/>
        </w:rPr>
        <w:t>ATG3</w:t>
      </w:r>
      <w:r w:rsidR="00E374AD" w:rsidRPr="00B5136F">
        <w:rPr>
          <w:rFonts w:cs="Arial"/>
        </w:rPr>
        <w:t xml:space="preserve"> and </w:t>
      </w:r>
      <w:r w:rsidR="001C2F4E" w:rsidRPr="00B5136F">
        <w:rPr>
          <w:rFonts w:cs="Arial"/>
        </w:rPr>
        <w:t>ATG7</w:t>
      </w:r>
      <w:r w:rsidR="001C3754" w:rsidRPr="00B5136F">
        <w:rPr>
          <w:rFonts w:cs="Arial"/>
        </w:rPr>
        <w:t xml:space="preserve"> </w:t>
      </w:r>
      <w:r w:rsidR="00024772" w:rsidRPr="00B5136F">
        <w:rPr>
          <w:rFonts w:cs="Arial"/>
        </w:rPr>
        <w:t xml:space="preserve">in CLL </w:t>
      </w:r>
      <w:r w:rsidR="000373C0" w:rsidRPr="00B5136F">
        <w:rPr>
          <w:rFonts w:cs="Arial"/>
        </w:rPr>
        <w:t xml:space="preserve">cases </w:t>
      </w:r>
      <w:r w:rsidR="001C2F4E" w:rsidRPr="00B5136F">
        <w:rPr>
          <w:rFonts w:cs="Arial"/>
        </w:rPr>
        <w:t>(</w:t>
      </w:r>
      <w:r w:rsidR="00D5201E">
        <w:rPr>
          <w:rFonts w:cs="Arial"/>
          <w:b/>
        </w:rPr>
        <w:t xml:space="preserve">Supplementary </w:t>
      </w:r>
      <w:r w:rsidR="00D5201E" w:rsidRPr="00353601">
        <w:rPr>
          <w:rFonts w:cs="Arial"/>
          <w:b/>
        </w:rPr>
        <w:t>Table S1</w:t>
      </w:r>
      <w:r w:rsidR="00353601" w:rsidRPr="00353601">
        <w:rPr>
          <w:rFonts w:cs="Arial"/>
          <w:b/>
        </w:rPr>
        <w:t xml:space="preserve">; </w:t>
      </w:r>
      <w:r w:rsidR="00353601" w:rsidRPr="00353601">
        <w:rPr>
          <w:rFonts w:ascii="Calibri" w:hAnsi="Calibri" w:cs="Calibri"/>
          <w:lang w:val="en-US"/>
        </w:rPr>
        <w:t xml:space="preserve">for antibody information see </w:t>
      </w:r>
      <w:r w:rsidR="00353601" w:rsidRPr="00353601">
        <w:rPr>
          <w:rFonts w:ascii="Calibri" w:hAnsi="Calibri" w:cs="Calibri"/>
          <w:b/>
          <w:lang w:val="en-US"/>
        </w:rPr>
        <w:t>Supplementary Table S2</w:t>
      </w:r>
      <w:r w:rsidR="001C2F4E" w:rsidRPr="00353601">
        <w:rPr>
          <w:rFonts w:cs="Arial"/>
          <w:b/>
        </w:rPr>
        <w:t xml:space="preserve">) </w:t>
      </w:r>
      <w:r w:rsidR="00B177C9" w:rsidRPr="00353601">
        <w:rPr>
          <w:rFonts w:cs="Arial"/>
        </w:rPr>
        <w:t>compared</w:t>
      </w:r>
      <w:r w:rsidR="00B177C9" w:rsidRPr="00B5136F">
        <w:rPr>
          <w:rFonts w:cs="Arial"/>
        </w:rPr>
        <w:t xml:space="preserve"> to </w:t>
      </w:r>
      <w:r w:rsidR="00D53759">
        <w:rPr>
          <w:rFonts w:cs="Arial"/>
        </w:rPr>
        <w:t>h</w:t>
      </w:r>
      <w:r w:rsidR="001C2F4E" w:rsidRPr="00B5136F">
        <w:rPr>
          <w:rFonts w:cs="Arial"/>
        </w:rPr>
        <w:t>ealthy donor B-cells (H</w:t>
      </w:r>
      <w:r w:rsidR="00024772" w:rsidRPr="00B5136F">
        <w:rPr>
          <w:rFonts w:cs="Arial"/>
        </w:rPr>
        <w:t>D</w:t>
      </w:r>
      <w:r w:rsidR="001B75E8" w:rsidRPr="00B5136F">
        <w:rPr>
          <w:rFonts w:cs="Arial"/>
        </w:rPr>
        <w:t>B</w:t>
      </w:r>
      <w:r w:rsidR="001C2F4E" w:rsidRPr="00B5136F">
        <w:rPr>
          <w:rFonts w:cs="Arial"/>
        </w:rPr>
        <w:t>)</w:t>
      </w:r>
      <w:r w:rsidRPr="00B5136F">
        <w:rPr>
          <w:rFonts w:cs="Arial"/>
        </w:rPr>
        <w:t xml:space="preserve"> (</w:t>
      </w:r>
      <w:r w:rsidR="00F95293" w:rsidRPr="00B5136F">
        <w:rPr>
          <w:rFonts w:cs="Arial"/>
          <w:b/>
        </w:rPr>
        <w:t>Figure 1A</w:t>
      </w:r>
      <w:r w:rsidR="00F95293">
        <w:rPr>
          <w:rFonts w:cs="Arial"/>
          <w:b/>
        </w:rPr>
        <w:t xml:space="preserve">; </w:t>
      </w:r>
      <w:r w:rsidR="00804B63">
        <w:rPr>
          <w:rFonts w:cs="Arial"/>
          <w:b/>
        </w:rPr>
        <w:t>Supplementary Figure S2A</w:t>
      </w:r>
      <w:r w:rsidRPr="00B5136F">
        <w:rPr>
          <w:rFonts w:cs="Arial"/>
        </w:rPr>
        <w:t>)</w:t>
      </w:r>
      <w:r w:rsidR="006B50ED" w:rsidRPr="00B5136F">
        <w:rPr>
          <w:rFonts w:cs="Arial"/>
        </w:rPr>
        <w:t xml:space="preserve">. </w:t>
      </w:r>
      <w:r w:rsidR="00024815" w:rsidRPr="00B5136F">
        <w:rPr>
          <w:rFonts w:cs="Arial"/>
        </w:rPr>
        <w:t>T</w:t>
      </w:r>
      <w:r w:rsidR="006B50ED" w:rsidRPr="00B5136F">
        <w:rPr>
          <w:rFonts w:cs="Arial"/>
        </w:rPr>
        <w:t xml:space="preserve">he basal </w:t>
      </w:r>
      <w:r w:rsidR="008750EA" w:rsidRPr="00B5136F">
        <w:rPr>
          <w:rFonts w:cs="Arial"/>
        </w:rPr>
        <w:t>level</w:t>
      </w:r>
      <w:r w:rsidR="002E71E3" w:rsidRPr="00B5136F">
        <w:rPr>
          <w:rFonts w:cs="Arial"/>
        </w:rPr>
        <w:t>s</w:t>
      </w:r>
      <w:r w:rsidR="00AA2081" w:rsidRPr="00B5136F">
        <w:rPr>
          <w:rFonts w:cs="Arial"/>
        </w:rPr>
        <w:t xml:space="preserve"> </w:t>
      </w:r>
      <w:r w:rsidR="006B50ED" w:rsidRPr="00B5136F">
        <w:rPr>
          <w:rFonts w:cs="Arial"/>
        </w:rPr>
        <w:t>of LC3B-II</w:t>
      </w:r>
      <w:r w:rsidR="002511D8" w:rsidRPr="00B5136F">
        <w:rPr>
          <w:rFonts w:cs="Arial"/>
        </w:rPr>
        <w:t xml:space="preserve">, but not GABARAPL2, ATG3 </w:t>
      </w:r>
      <w:r w:rsidR="00E47E69" w:rsidRPr="00B5136F">
        <w:rPr>
          <w:rFonts w:cs="Arial"/>
        </w:rPr>
        <w:t>or</w:t>
      </w:r>
      <w:r w:rsidR="002511D8" w:rsidRPr="00B5136F">
        <w:rPr>
          <w:rFonts w:cs="Arial"/>
        </w:rPr>
        <w:t xml:space="preserve"> ATG7, </w:t>
      </w:r>
      <w:r w:rsidR="006B50ED" w:rsidRPr="00B5136F">
        <w:rPr>
          <w:rFonts w:cs="Arial"/>
        </w:rPr>
        <w:t>w</w:t>
      </w:r>
      <w:r w:rsidR="002E71E3" w:rsidRPr="00B5136F">
        <w:rPr>
          <w:rFonts w:cs="Arial"/>
        </w:rPr>
        <w:t>ere</w:t>
      </w:r>
      <w:r w:rsidR="006B50ED" w:rsidRPr="00B5136F">
        <w:rPr>
          <w:rFonts w:cs="Arial"/>
        </w:rPr>
        <w:t xml:space="preserve"> </w:t>
      </w:r>
      <w:r w:rsidR="00131B9E">
        <w:rPr>
          <w:rFonts w:cs="Arial"/>
        </w:rPr>
        <w:t xml:space="preserve">significantly </w:t>
      </w:r>
      <w:r w:rsidR="006B50ED" w:rsidRPr="00B5136F">
        <w:rPr>
          <w:rFonts w:cs="Arial"/>
        </w:rPr>
        <w:t xml:space="preserve">greater </w:t>
      </w:r>
      <w:r w:rsidR="00532491" w:rsidRPr="00B5136F">
        <w:rPr>
          <w:rFonts w:cs="Arial"/>
        </w:rPr>
        <w:t xml:space="preserve">still </w:t>
      </w:r>
      <w:r w:rsidR="006B50ED" w:rsidRPr="00B5136F">
        <w:rPr>
          <w:rFonts w:cs="Arial"/>
        </w:rPr>
        <w:t>in U-CLL compared to M-CLL</w:t>
      </w:r>
      <w:r w:rsidR="0007109B" w:rsidRPr="00B5136F">
        <w:rPr>
          <w:rFonts w:cs="Arial"/>
        </w:rPr>
        <w:t xml:space="preserve"> (</w:t>
      </w:r>
      <w:r w:rsidR="008C67F6" w:rsidRPr="00B5136F">
        <w:rPr>
          <w:rFonts w:cs="Arial"/>
          <w:b/>
        </w:rPr>
        <w:t>Fig</w:t>
      </w:r>
      <w:r w:rsidR="001F4ABA" w:rsidRPr="00B5136F">
        <w:rPr>
          <w:rFonts w:cs="Arial"/>
          <w:b/>
        </w:rPr>
        <w:t>ure 1</w:t>
      </w:r>
      <w:r w:rsidR="001C2F4E" w:rsidRPr="00B5136F">
        <w:rPr>
          <w:rFonts w:cs="Arial"/>
          <w:b/>
        </w:rPr>
        <w:t>B</w:t>
      </w:r>
      <w:r w:rsidR="00804B63">
        <w:rPr>
          <w:rFonts w:cs="Arial"/>
          <w:b/>
        </w:rPr>
        <w:t>; Supplementary Figure S2B</w:t>
      </w:r>
      <w:r w:rsidR="0007109B" w:rsidRPr="00B5136F">
        <w:rPr>
          <w:rFonts w:cs="Arial"/>
        </w:rPr>
        <w:t>)</w:t>
      </w:r>
      <w:r w:rsidR="00532491" w:rsidRPr="00B5136F">
        <w:rPr>
          <w:rFonts w:cs="Arial"/>
        </w:rPr>
        <w:t>.</w:t>
      </w:r>
      <w:r w:rsidR="006B50ED" w:rsidRPr="00B5136F">
        <w:rPr>
          <w:rFonts w:cs="Arial"/>
        </w:rPr>
        <w:t xml:space="preserve"> </w:t>
      </w:r>
      <w:r w:rsidR="00805B67" w:rsidRPr="00B5136F">
        <w:rPr>
          <w:rFonts w:cs="Arial"/>
        </w:rPr>
        <w:t xml:space="preserve">Additionally, </w:t>
      </w:r>
      <w:r w:rsidRPr="00B5136F">
        <w:rPr>
          <w:rFonts w:cs="Arial"/>
        </w:rPr>
        <w:t>LC3B-II</w:t>
      </w:r>
      <w:r w:rsidR="00690489" w:rsidRPr="00B5136F">
        <w:rPr>
          <w:rFonts w:cs="Arial"/>
        </w:rPr>
        <w:t xml:space="preserve"> and ATG3 </w:t>
      </w:r>
      <w:r w:rsidRPr="00B5136F">
        <w:rPr>
          <w:rFonts w:cs="Arial"/>
        </w:rPr>
        <w:t>levels</w:t>
      </w:r>
      <w:r w:rsidR="00164233" w:rsidRPr="00B5136F">
        <w:rPr>
          <w:rFonts w:cs="Arial"/>
        </w:rPr>
        <w:t xml:space="preserve">, but not GABARAPL2 or ATG7, </w:t>
      </w:r>
      <w:r w:rsidR="00805B67" w:rsidRPr="00B5136F">
        <w:rPr>
          <w:rFonts w:cs="Arial"/>
        </w:rPr>
        <w:t>associated</w:t>
      </w:r>
      <w:r w:rsidRPr="00B5136F">
        <w:rPr>
          <w:rFonts w:cs="Arial"/>
        </w:rPr>
        <w:t xml:space="preserve"> with</w:t>
      </w:r>
      <w:r w:rsidR="00805B67" w:rsidRPr="00B5136F">
        <w:rPr>
          <w:rFonts w:cs="Arial"/>
        </w:rPr>
        <w:t xml:space="preserve"> </w:t>
      </w:r>
      <w:r w:rsidRPr="00B5136F">
        <w:rPr>
          <w:rFonts w:cs="Arial"/>
        </w:rPr>
        <w:t xml:space="preserve">BCR </w:t>
      </w:r>
      <w:proofErr w:type="spellStart"/>
      <w:r w:rsidRPr="00B5136F">
        <w:rPr>
          <w:rFonts w:cs="Arial"/>
        </w:rPr>
        <w:t>signaling</w:t>
      </w:r>
      <w:proofErr w:type="spellEnd"/>
      <w:r w:rsidR="00805B67" w:rsidRPr="00B5136F">
        <w:rPr>
          <w:rFonts w:cs="Arial"/>
        </w:rPr>
        <w:t xml:space="preserve"> capacity </w:t>
      </w:r>
      <w:r w:rsidR="00846212" w:rsidRPr="00B5136F">
        <w:rPr>
          <w:rFonts w:cs="Arial"/>
        </w:rPr>
        <w:t>(</w:t>
      </w:r>
      <w:r w:rsidR="00846212" w:rsidRPr="00B5136F">
        <w:rPr>
          <w:rFonts w:cs="Arial"/>
          <w:b/>
        </w:rPr>
        <w:t>Figure 1C</w:t>
      </w:r>
      <w:r w:rsidR="002B4F81">
        <w:rPr>
          <w:rFonts w:cs="Arial"/>
          <w:b/>
        </w:rPr>
        <w:t xml:space="preserve">; Supplementary Figure </w:t>
      </w:r>
      <w:r w:rsidR="002B4F81" w:rsidRPr="00BB6AD3">
        <w:rPr>
          <w:rFonts w:cs="Arial"/>
          <w:b/>
        </w:rPr>
        <w:t>S2C</w:t>
      </w:r>
      <w:r w:rsidR="00846212" w:rsidRPr="00BB6AD3">
        <w:rPr>
          <w:rFonts w:cs="Arial"/>
        </w:rPr>
        <w:t>)</w:t>
      </w:r>
      <w:r w:rsidRPr="00BB6AD3">
        <w:rPr>
          <w:rFonts w:cs="Arial"/>
        </w:rPr>
        <w:t>.</w:t>
      </w:r>
      <w:r w:rsidR="002E71E3" w:rsidRPr="00BB6AD3">
        <w:rPr>
          <w:rFonts w:cs="Arial"/>
        </w:rPr>
        <w:t xml:space="preserve"> </w:t>
      </w:r>
      <w:r w:rsidR="00D02F42" w:rsidRPr="00BB6AD3">
        <w:rPr>
          <w:rFonts w:cs="Arial"/>
        </w:rPr>
        <w:t>With significantly greater levels of LC3B-II and ATG3 observed within</w:t>
      </w:r>
      <w:r w:rsidR="00690489" w:rsidRPr="00BB6AD3">
        <w:rPr>
          <w:rFonts w:cs="Arial"/>
        </w:rPr>
        <w:t xml:space="preserve"> U-CLL</w:t>
      </w:r>
      <w:r w:rsidR="0087151C" w:rsidRPr="00BB6AD3">
        <w:rPr>
          <w:rFonts w:cs="Arial"/>
        </w:rPr>
        <w:t xml:space="preserve"> </w:t>
      </w:r>
      <w:r w:rsidR="00D02F42" w:rsidRPr="00BB6AD3">
        <w:rPr>
          <w:rFonts w:cs="Arial"/>
        </w:rPr>
        <w:t>compared</w:t>
      </w:r>
      <w:r w:rsidR="00044FA4" w:rsidRPr="00BB6AD3">
        <w:rPr>
          <w:rFonts w:cs="Arial"/>
        </w:rPr>
        <w:t xml:space="preserve"> </w:t>
      </w:r>
      <w:r w:rsidR="00D02F42" w:rsidRPr="00BB6AD3">
        <w:rPr>
          <w:rFonts w:cs="Arial"/>
        </w:rPr>
        <w:t>to MCLL-LS</w:t>
      </w:r>
      <w:r w:rsidR="009E201D" w:rsidRPr="00BB6AD3">
        <w:rPr>
          <w:rFonts w:cs="Arial"/>
        </w:rPr>
        <w:t xml:space="preserve"> </w:t>
      </w:r>
      <w:r w:rsidR="0059680B" w:rsidRPr="00BB6AD3">
        <w:rPr>
          <w:rFonts w:cs="Arial"/>
        </w:rPr>
        <w:t xml:space="preserve">due to the </w:t>
      </w:r>
      <w:r w:rsidR="00370CB3" w:rsidRPr="00BB6AD3">
        <w:rPr>
          <w:rFonts w:cs="Arial"/>
        </w:rPr>
        <w:t xml:space="preserve">contrasting </w:t>
      </w:r>
      <w:r w:rsidR="0059680B" w:rsidRPr="00BB6AD3">
        <w:rPr>
          <w:rFonts w:cs="Arial"/>
        </w:rPr>
        <w:t xml:space="preserve">extremes of </w:t>
      </w:r>
      <w:r w:rsidR="00564F74" w:rsidRPr="00BB6AD3">
        <w:rPr>
          <w:rFonts w:cs="Arial"/>
        </w:rPr>
        <w:t xml:space="preserve">anti-IgM-mediated </w:t>
      </w:r>
      <w:proofErr w:type="spellStart"/>
      <w:r w:rsidR="0059680B" w:rsidRPr="00BB6AD3">
        <w:rPr>
          <w:rFonts w:cs="Arial"/>
        </w:rPr>
        <w:t>signaling</w:t>
      </w:r>
      <w:proofErr w:type="spellEnd"/>
      <w:r w:rsidR="00564F74" w:rsidRPr="00BB6AD3">
        <w:rPr>
          <w:rFonts w:cs="Arial"/>
        </w:rPr>
        <w:t xml:space="preserve"> between these two subgroups</w:t>
      </w:r>
      <w:r w:rsidR="006B50ED" w:rsidRPr="00BB6AD3">
        <w:rPr>
          <w:rFonts w:cs="Arial"/>
        </w:rPr>
        <w:t xml:space="preserve">. </w:t>
      </w:r>
      <w:r w:rsidR="00FF6142" w:rsidRPr="00BB6AD3">
        <w:rPr>
          <w:rFonts w:cs="Arial"/>
        </w:rPr>
        <w:t>M-CLL</w:t>
      </w:r>
      <w:r w:rsidR="00D02F42" w:rsidRPr="00BB6AD3">
        <w:rPr>
          <w:rFonts w:cs="Arial"/>
        </w:rPr>
        <w:t>-S</w:t>
      </w:r>
      <w:r w:rsidR="00FF6142" w:rsidRPr="00BB6AD3">
        <w:rPr>
          <w:rFonts w:cs="Arial"/>
        </w:rPr>
        <w:t xml:space="preserve"> </w:t>
      </w:r>
      <w:r w:rsidR="00B556FC" w:rsidRPr="00BB6AD3">
        <w:rPr>
          <w:rFonts w:cs="Arial"/>
        </w:rPr>
        <w:t>samples</w:t>
      </w:r>
      <w:r w:rsidR="00B556FC" w:rsidRPr="00B5136F">
        <w:rPr>
          <w:rFonts w:cs="Arial"/>
        </w:rPr>
        <w:t xml:space="preserve"> </w:t>
      </w:r>
      <w:r w:rsidR="00866082" w:rsidRPr="00B5136F">
        <w:rPr>
          <w:rFonts w:cs="Arial"/>
        </w:rPr>
        <w:t xml:space="preserve">that </w:t>
      </w:r>
      <w:r w:rsidR="00B556FC" w:rsidRPr="00B5136F">
        <w:rPr>
          <w:rFonts w:cs="Arial"/>
        </w:rPr>
        <w:t xml:space="preserve">retained </w:t>
      </w:r>
      <w:r w:rsidR="0087151C" w:rsidRPr="00B5136F">
        <w:rPr>
          <w:rFonts w:cs="Arial"/>
        </w:rPr>
        <w:t>anti-</w:t>
      </w:r>
      <w:r w:rsidR="00B57A87" w:rsidRPr="00B5136F">
        <w:rPr>
          <w:rFonts w:cs="Arial"/>
        </w:rPr>
        <w:t>IgM</w:t>
      </w:r>
      <w:r w:rsidR="00B556FC" w:rsidRPr="00B5136F">
        <w:rPr>
          <w:rFonts w:cs="Arial"/>
        </w:rPr>
        <w:t xml:space="preserve"> </w:t>
      </w:r>
      <w:proofErr w:type="spellStart"/>
      <w:r w:rsidR="00B97AB4" w:rsidRPr="00B5136F">
        <w:rPr>
          <w:rFonts w:cs="Arial"/>
        </w:rPr>
        <w:t>signal</w:t>
      </w:r>
      <w:r w:rsidR="0087151C" w:rsidRPr="00B5136F">
        <w:rPr>
          <w:rFonts w:cs="Arial"/>
        </w:rPr>
        <w:t>ing</w:t>
      </w:r>
      <w:proofErr w:type="spellEnd"/>
      <w:r w:rsidR="00122EDC" w:rsidRPr="00B5136F">
        <w:rPr>
          <w:rFonts w:cs="Arial"/>
        </w:rPr>
        <w:t xml:space="preserve"> capacity</w:t>
      </w:r>
      <w:r w:rsidR="00C344A4" w:rsidRPr="00B5136F">
        <w:rPr>
          <w:rFonts w:cs="Arial"/>
        </w:rPr>
        <w:t xml:space="preserve"> </w:t>
      </w:r>
      <w:r w:rsidR="00FF6142" w:rsidRPr="00B5136F">
        <w:rPr>
          <w:rFonts w:cs="Arial"/>
        </w:rPr>
        <w:t>expressed LC3B</w:t>
      </w:r>
      <w:r w:rsidR="001719C9" w:rsidRPr="00B5136F">
        <w:rPr>
          <w:rFonts w:cs="Arial"/>
        </w:rPr>
        <w:t>-II</w:t>
      </w:r>
      <w:r w:rsidR="00FF6142" w:rsidRPr="00B5136F">
        <w:rPr>
          <w:rFonts w:cs="Arial"/>
        </w:rPr>
        <w:t xml:space="preserve"> at </w:t>
      </w:r>
      <w:r w:rsidR="0087250B" w:rsidRPr="00B5136F">
        <w:rPr>
          <w:rFonts w:cs="Arial"/>
        </w:rPr>
        <w:t xml:space="preserve">an </w:t>
      </w:r>
      <w:r w:rsidR="00D74632" w:rsidRPr="00B5136F">
        <w:rPr>
          <w:rFonts w:cs="Arial"/>
        </w:rPr>
        <w:t>i</w:t>
      </w:r>
      <w:r w:rsidR="00FF6142" w:rsidRPr="00B5136F">
        <w:rPr>
          <w:rFonts w:cs="Arial"/>
        </w:rPr>
        <w:t>ntermediate level between</w:t>
      </w:r>
      <w:r w:rsidR="00D74632" w:rsidRPr="00B5136F">
        <w:rPr>
          <w:rFonts w:cs="Arial"/>
        </w:rPr>
        <w:t xml:space="preserve"> </w:t>
      </w:r>
      <w:r w:rsidR="00B1436A" w:rsidRPr="00B5136F">
        <w:rPr>
          <w:rFonts w:cs="Arial"/>
        </w:rPr>
        <w:t>U-CLL and M-CLL</w:t>
      </w:r>
      <w:r w:rsidR="002D630C" w:rsidRPr="00B5136F">
        <w:rPr>
          <w:rFonts w:cs="Arial"/>
        </w:rPr>
        <w:t xml:space="preserve">-LS </w:t>
      </w:r>
      <w:r w:rsidR="0087151C" w:rsidRPr="00B5136F">
        <w:rPr>
          <w:rFonts w:cs="Arial"/>
        </w:rPr>
        <w:t>cases</w:t>
      </w:r>
      <w:r w:rsidR="00B1436A" w:rsidRPr="00B5136F">
        <w:rPr>
          <w:rFonts w:cs="Arial"/>
        </w:rPr>
        <w:t xml:space="preserve"> </w:t>
      </w:r>
      <w:r w:rsidR="008C67F6" w:rsidRPr="00B5136F">
        <w:rPr>
          <w:rFonts w:cs="Arial"/>
        </w:rPr>
        <w:t>(</w:t>
      </w:r>
      <w:r w:rsidR="008C67F6" w:rsidRPr="00B5136F">
        <w:rPr>
          <w:rFonts w:cs="Arial"/>
          <w:b/>
        </w:rPr>
        <w:t>Fig</w:t>
      </w:r>
      <w:r w:rsidR="001F4ABA" w:rsidRPr="00B5136F">
        <w:rPr>
          <w:rFonts w:cs="Arial"/>
          <w:b/>
        </w:rPr>
        <w:t>ure</w:t>
      </w:r>
      <w:r w:rsidR="00656E89" w:rsidRPr="00B5136F">
        <w:rPr>
          <w:rFonts w:cs="Arial"/>
          <w:b/>
        </w:rPr>
        <w:t xml:space="preserve"> 1</w:t>
      </w:r>
      <w:r w:rsidR="00564F74" w:rsidRPr="00B5136F">
        <w:rPr>
          <w:rFonts w:cs="Arial"/>
          <w:b/>
        </w:rPr>
        <w:t>C</w:t>
      </w:r>
      <w:r w:rsidR="00656E89" w:rsidRPr="00B5136F">
        <w:rPr>
          <w:rFonts w:cs="Arial"/>
        </w:rPr>
        <w:t>)</w:t>
      </w:r>
      <w:r w:rsidR="008F54CD" w:rsidRPr="00B5136F">
        <w:rPr>
          <w:rFonts w:cs="Arial"/>
        </w:rPr>
        <w:t xml:space="preserve">; </w:t>
      </w:r>
      <w:r w:rsidR="006E41DE" w:rsidRPr="00B5136F">
        <w:rPr>
          <w:rFonts w:cs="Arial"/>
        </w:rPr>
        <w:t>suggest</w:t>
      </w:r>
      <w:r w:rsidR="008F54CD" w:rsidRPr="00B5136F">
        <w:rPr>
          <w:rFonts w:cs="Arial"/>
        </w:rPr>
        <w:t>ing</w:t>
      </w:r>
      <w:r w:rsidR="006E41DE" w:rsidRPr="00B5136F">
        <w:rPr>
          <w:rFonts w:cs="Arial"/>
        </w:rPr>
        <w:t xml:space="preserve"> </w:t>
      </w:r>
      <w:r w:rsidR="00CE023E" w:rsidRPr="00B5136F">
        <w:rPr>
          <w:rFonts w:cs="Arial"/>
        </w:rPr>
        <w:t xml:space="preserve">LC3B-II </w:t>
      </w:r>
      <w:r w:rsidR="001719C9" w:rsidRPr="00B5136F">
        <w:rPr>
          <w:rFonts w:cs="Arial"/>
        </w:rPr>
        <w:t xml:space="preserve">levels </w:t>
      </w:r>
      <w:r w:rsidR="0087151C" w:rsidRPr="00B5136F">
        <w:rPr>
          <w:rFonts w:cs="Arial"/>
        </w:rPr>
        <w:t xml:space="preserve">were </w:t>
      </w:r>
      <w:r w:rsidR="0050307C" w:rsidRPr="00B5136F">
        <w:rPr>
          <w:rFonts w:cs="Arial"/>
        </w:rPr>
        <w:t>influenced</w:t>
      </w:r>
      <w:r w:rsidR="00CE023E" w:rsidRPr="00B5136F">
        <w:rPr>
          <w:rFonts w:cs="Arial"/>
        </w:rPr>
        <w:t xml:space="preserve"> by </w:t>
      </w:r>
      <w:r w:rsidR="008F54CD" w:rsidRPr="00B5136F">
        <w:rPr>
          <w:rFonts w:cs="Arial"/>
        </w:rPr>
        <w:t>both</w:t>
      </w:r>
      <w:r w:rsidR="0050307C" w:rsidRPr="00B5136F">
        <w:rPr>
          <w:rFonts w:cs="Arial"/>
        </w:rPr>
        <w:t xml:space="preserve"> </w:t>
      </w:r>
      <w:r w:rsidR="00E543CC">
        <w:rPr>
          <w:rFonts w:cs="Arial"/>
        </w:rPr>
        <w:t xml:space="preserve">inherent </w:t>
      </w:r>
      <w:r w:rsidR="00CE023E" w:rsidRPr="00B5136F">
        <w:rPr>
          <w:rFonts w:cs="Arial"/>
        </w:rPr>
        <w:t>BCR</w:t>
      </w:r>
      <w:r w:rsidR="0050307C" w:rsidRPr="00B5136F">
        <w:rPr>
          <w:rFonts w:cs="Arial"/>
        </w:rPr>
        <w:t xml:space="preserve"> </w:t>
      </w:r>
      <w:proofErr w:type="spellStart"/>
      <w:r w:rsidR="00E75C18" w:rsidRPr="00B5136F">
        <w:rPr>
          <w:rFonts w:cs="Arial"/>
        </w:rPr>
        <w:t>signaling</w:t>
      </w:r>
      <w:proofErr w:type="spellEnd"/>
      <w:r w:rsidR="008F54CD" w:rsidRPr="00B5136F">
        <w:rPr>
          <w:rFonts w:cs="Arial"/>
        </w:rPr>
        <w:t xml:space="preserve"> </w:t>
      </w:r>
      <w:r w:rsidR="00343AB8" w:rsidRPr="00B5136F">
        <w:rPr>
          <w:rFonts w:cs="Arial"/>
        </w:rPr>
        <w:t xml:space="preserve">and </w:t>
      </w:r>
      <w:r w:rsidR="00246570" w:rsidRPr="00B5136F">
        <w:rPr>
          <w:rFonts w:cs="Arial"/>
        </w:rPr>
        <w:t xml:space="preserve">the </w:t>
      </w:r>
      <w:r w:rsidR="001C3754" w:rsidRPr="00B5136F">
        <w:rPr>
          <w:rFonts w:cs="Arial"/>
        </w:rPr>
        <w:t>cell</w:t>
      </w:r>
      <w:r w:rsidR="007A7243" w:rsidRPr="00B5136F">
        <w:rPr>
          <w:rFonts w:cs="Arial"/>
        </w:rPr>
        <w:t>s</w:t>
      </w:r>
      <w:r w:rsidR="00644B77" w:rsidRPr="00B5136F">
        <w:rPr>
          <w:rFonts w:cs="Arial"/>
        </w:rPr>
        <w:t xml:space="preserve"> </w:t>
      </w:r>
      <w:r w:rsidR="00246570" w:rsidRPr="00B5136F">
        <w:rPr>
          <w:rFonts w:cs="Arial"/>
        </w:rPr>
        <w:t>origin</w:t>
      </w:r>
      <w:r w:rsidR="00343AB8" w:rsidRPr="00B5136F">
        <w:rPr>
          <w:rFonts w:cs="Arial"/>
        </w:rPr>
        <w:t>.</w:t>
      </w:r>
      <w:r w:rsidR="00437368" w:rsidRPr="00B5136F">
        <w:rPr>
          <w:rFonts w:cs="Arial"/>
        </w:rPr>
        <w:t xml:space="preserve"> </w:t>
      </w:r>
      <w:r w:rsidR="00B97AB4" w:rsidRPr="00B5136F">
        <w:rPr>
          <w:rFonts w:cs="Arial"/>
        </w:rPr>
        <w:t xml:space="preserve">Indeed, </w:t>
      </w:r>
      <w:r w:rsidR="004441F9" w:rsidRPr="00B5136F">
        <w:rPr>
          <w:rFonts w:cs="Arial"/>
        </w:rPr>
        <w:t>g</w:t>
      </w:r>
      <w:r w:rsidR="00EB1CC4" w:rsidRPr="00B5136F">
        <w:rPr>
          <w:rFonts w:cs="Arial"/>
        </w:rPr>
        <w:t xml:space="preserve">reater </w:t>
      </w:r>
      <w:r w:rsidR="00D73540" w:rsidRPr="00B5136F">
        <w:rPr>
          <w:rFonts w:cs="Arial"/>
        </w:rPr>
        <w:t xml:space="preserve">LC3B-II </w:t>
      </w:r>
      <w:r w:rsidR="003E018B" w:rsidRPr="00B5136F">
        <w:rPr>
          <w:rFonts w:cs="Arial"/>
        </w:rPr>
        <w:t>levels</w:t>
      </w:r>
      <w:r w:rsidR="00866082" w:rsidRPr="00B5136F">
        <w:rPr>
          <w:rFonts w:cs="Arial"/>
        </w:rPr>
        <w:t xml:space="preserve"> </w:t>
      </w:r>
      <w:r w:rsidR="000B3895" w:rsidRPr="00B5136F">
        <w:rPr>
          <w:rFonts w:cs="Arial"/>
        </w:rPr>
        <w:t>w</w:t>
      </w:r>
      <w:r w:rsidR="001C3754" w:rsidRPr="00B5136F">
        <w:rPr>
          <w:rFonts w:cs="Arial"/>
        </w:rPr>
        <w:t>ere</w:t>
      </w:r>
      <w:r w:rsidR="000B3895" w:rsidRPr="00B5136F">
        <w:rPr>
          <w:rFonts w:cs="Arial"/>
        </w:rPr>
        <w:t xml:space="preserve"> associated with a </w:t>
      </w:r>
      <w:r w:rsidR="0087151C" w:rsidRPr="00B5136F">
        <w:rPr>
          <w:rFonts w:cs="Arial"/>
        </w:rPr>
        <w:t xml:space="preserve">significantly </w:t>
      </w:r>
      <w:r w:rsidR="000B3895" w:rsidRPr="00B5136F">
        <w:rPr>
          <w:rFonts w:cs="Arial"/>
        </w:rPr>
        <w:t>shorter</w:t>
      </w:r>
      <w:r w:rsidR="00644B77" w:rsidRPr="00B5136F">
        <w:rPr>
          <w:rFonts w:cs="Arial"/>
        </w:rPr>
        <w:t xml:space="preserve"> </w:t>
      </w:r>
      <w:r w:rsidR="00BB06DA" w:rsidRPr="00B5136F">
        <w:rPr>
          <w:rFonts w:cs="Arial"/>
        </w:rPr>
        <w:t>TTFT</w:t>
      </w:r>
      <w:r w:rsidR="00044FA4" w:rsidRPr="00B5136F">
        <w:rPr>
          <w:rFonts w:cs="Arial"/>
        </w:rPr>
        <w:t xml:space="preserve"> f</w:t>
      </w:r>
      <w:r w:rsidR="0059680B" w:rsidRPr="00B5136F">
        <w:rPr>
          <w:rFonts w:cs="Arial"/>
        </w:rPr>
        <w:t>rom first lymphocytosis</w:t>
      </w:r>
      <w:r w:rsidR="00440A2B" w:rsidRPr="00B5136F">
        <w:rPr>
          <w:rFonts w:cs="Arial"/>
        </w:rPr>
        <w:t xml:space="preserve"> (</w:t>
      </w:r>
      <w:r w:rsidR="000A7B16" w:rsidRPr="002B4F81">
        <w:rPr>
          <w:rFonts w:cs="Arial"/>
          <w:b/>
        </w:rPr>
        <w:t>Supplementary</w:t>
      </w:r>
      <w:r w:rsidR="000A7B16">
        <w:rPr>
          <w:rFonts w:cs="Arial"/>
        </w:rPr>
        <w:t xml:space="preserve"> </w:t>
      </w:r>
      <w:r w:rsidR="008C67F6" w:rsidRPr="00B5136F">
        <w:rPr>
          <w:rFonts w:cs="Arial"/>
          <w:b/>
        </w:rPr>
        <w:t>Fig</w:t>
      </w:r>
      <w:r w:rsidR="001F4ABA" w:rsidRPr="00B5136F">
        <w:rPr>
          <w:rFonts w:cs="Arial"/>
          <w:b/>
        </w:rPr>
        <w:t>ure</w:t>
      </w:r>
      <w:r w:rsidR="002B4F81">
        <w:rPr>
          <w:rFonts w:cs="Arial"/>
          <w:b/>
        </w:rPr>
        <w:t xml:space="preserve"> S3A</w:t>
      </w:r>
      <w:r w:rsidR="00440A2B" w:rsidRPr="00B5136F">
        <w:rPr>
          <w:rFonts w:cs="Arial"/>
          <w:b/>
        </w:rPr>
        <w:t>)</w:t>
      </w:r>
      <w:r w:rsidR="0089500B" w:rsidRPr="00B5136F">
        <w:rPr>
          <w:rFonts w:cs="Arial"/>
          <w:b/>
        </w:rPr>
        <w:t xml:space="preserve"> </w:t>
      </w:r>
      <w:r w:rsidR="0089500B" w:rsidRPr="00B5136F">
        <w:rPr>
          <w:rFonts w:cs="Arial"/>
        </w:rPr>
        <w:t xml:space="preserve">irrespective of </w:t>
      </w:r>
      <w:r w:rsidR="0089500B" w:rsidRPr="00B5136F">
        <w:rPr>
          <w:rFonts w:cs="Arial"/>
          <w:i/>
        </w:rPr>
        <w:t>IGHV</w:t>
      </w:r>
      <w:r w:rsidR="0089500B" w:rsidRPr="00B5136F">
        <w:rPr>
          <w:rFonts w:cs="Arial"/>
        </w:rPr>
        <w:t xml:space="preserve"> mutational status, since both cohorts expressed a mixture of U-CLL and M-CLL cases</w:t>
      </w:r>
      <w:r w:rsidR="0089500B" w:rsidRPr="00B5136F">
        <w:rPr>
          <w:rFonts w:cs="Arial"/>
          <w:b/>
        </w:rPr>
        <w:t xml:space="preserve">. </w:t>
      </w:r>
      <w:r w:rsidR="0089500B" w:rsidRPr="00B5136F">
        <w:rPr>
          <w:rFonts w:cs="Arial"/>
        </w:rPr>
        <w:t>Intriguingly,</w:t>
      </w:r>
      <w:r w:rsidR="007E3FA6" w:rsidRPr="00B5136F">
        <w:rPr>
          <w:rFonts w:cs="Arial"/>
        </w:rPr>
        <w:t xml:space="preserve"> although numbers were</w:t>
      </w:r>
      <w:r w:rsidR="003C7159" w:rsidRPr="00B5136F">
        <w:rPr>
          <w:rFonts w:cs="Arial"/>
        </w:rPr>
        <w:t xml:space="preserve"> small, </w:t>
      </w:r>
      <w:r w:rsidR="0089500B" w:rsidRPr="00B5136F">
        <w:rPr>
          <w:rFonts w:cs="Arial"/>
        </w:rPr>
        <w:t>LC3B</w:t>
      </w:r>
      <w:r w:rsidR="00644B77" w:rsidRPr="00B5136F">
        <w:rPr>
          <w:rFonts w:cs="Arial"/>
        </w:rPr>
        <w:t>-</w:t>
      </w:r>
      <w:r w:rsidR="0089500B" w:rsidRPr="00B5136F">
        <w:rPr>
          <w:rFonts w:cs="Arial"/>
        </w:rPr>
        <w:t xml:space="preserve">II expression </w:t>
      </w:r>
      <w:r w:rsidR="00376F5C" w:rsidRPr="00B5136F">
        <w:rPr>
          <w:rFonts w:cs="Arial"/>
        </w:rPr>
        <w:t xml:space="preserve">also </w:t>
      </w:r>
      <w:r w:rsidR="00273219" w:rsidRPr="00B5136F">
        <w:rPr>
          <w:rFonts w:cs="Arial"/>
        </w:rPr>
        <w:t xml:space="preserve">appeared to </w:t>
      </w:r>
      <w:r w:rsidR="00131B9E">
        <w:rPr>
          <w:rFonts w:cs="Arial"/>
        </w:rPr>
        <w:t>identify</w:t>
      </w:r>
      <w:r w:rsidR="000B3895" w:rsidRPr="00B5136F">
        <w:rPr>
          <w:rFonts w:cs="Arial"/>
        </w:rPr>
        <w:t xml:space="preserve"> </w:t>
      </w:r>
      <w:r w:rsidR="00D73540" w:rsidRPr="00B5136F">
        <w:rPr>
          <w:rFonts w:cs="Arial"/>
        </w:rPr>
        <w:t>M</w:t>
      </w:r>
      <w:r w:rsidR="00BB12D4" w:rsidRPr="00B5136F">
        <w:rPr>
          <w:rFonts w:cs="Arial"/>
        </w:rPr>
        <w:t>-</w:t>
      </w:r>
      <w:r w:rsidR="00D73540" w:rsidRPr="00B5136F">
        <w:rPr>
          <w:rFonts w:cs="Arial"/>
        </w:rPr>
        <w:t xml:space="preserve">CLL </w:t>
      </w:r>
      <w:r w:rsidR="0019704E" w:rsidRPr="00B5136F">
        <w:rPr>
          <w:rFonts w:cs="Arial"/>
        </w:rPr>
        <w:t>patients</w:t>
      </w:r>
      <w:r w:rsidR="002B4F81">
        <w:rPr>
          <w:rFonts w:cs="Arial"/>
        </w:rPr>
        <w:t>, but not U-CLL patients,</w:t>
      </w:r>
      <w:r w:rsidR="000B3895" w:rsidRPr="00B5136F">
        <w:rPr>
          <w:rFonts w:cs="Arial"/>
        </w:rPr>
        <w:t xml:space="preserve"> that </w:t>
      </w:r>
      <w:r w:rsidR="00851899" w:rsidRPr="00B5136F">
        <w:rPr>
          <w:rFonts w:cs="Arial"/>
        </w:rPr>
        <w:t>require</w:t>
      </w:r>
      <w:r w:rsidR="0059680B" w:rsidRPr="00B5136F">
        <w:rPr>
          <w:rFonts w:cs="Arial"/>
        </w:rPr>
        <w:t>d</w:t>
      </w:r>
      <w:r w:rsidR="000B3895" w:rsidRPr="00B5136F">
        <w:rPr>
          <w:rFonts w:cs="Arial"/>
        </w:rPr>
        <w:t xml:space="preserve"> earlier treatment</w:t>
      </w:r>
      <w:r w:rsidR="00437368" w:rsidRPr="00B5136F">
        <w:rPr>
          <w:rFonts w:cs="Arial"/>
        </w:rPr>
        <w:t xml:space="preserve"> (</w:t>
      </w:r>
      <w:r w:rsidR="00845DBD" w:rsidRPr="00B5136F">
        <w:rPr>
          <w:rFonts w:cs="Arial"/>
          <w:b/>
        </w:rPr>
        <w:t>Supplementary</w:t>
      </w:r>
      <w:r w:rsidR="001F4ABA" w:rsidRPr="00B5136F">
        <w:rPr>
          <w:rFonts w:cs="Arial"/>
          <w:b/>
        </w:rPr>
        <w:t xml:space="preserve"> </w:t>
      </w:r>
      <w:r w:rsidR="008C67F6" w:rsidRPr="00B5136F">
        <w:rPr>
          <w:rFonts w:cs="Arial"/>
          <w:b/>
        </w:rPr>
        <w:t>Fig</w:t>
      </w:r>
      <w:r w:rsidR="001F4ABA" w:rsidRPr="00B5136F">
        <w:rPr>
          <w:rFonts w:cs="Arial"/>
          <w:b/>
        </w:rPr>
        <w:t>ure</w:t>
      </w:r>
      <w:r w:rsidR="00437368" w:rsidRPr="00B5136F">
        <w:rPr>
          <w:rFonts w:cs="Arial"/>
          <w:b/>
        </w:rPr>
        <w:t xml:space="preserve"> </w:t>
      </w:r>
      <w:r w:rsidR="00DA3070" w:rsidRPr="00B5136F">
        <w:rPr>
          <w:rFonts w:cs="Arial"/>
          <w:b/>
        </w:rPr>
        <w:t>S</w:t>
      </w:r>
      <w:r w:rsidR="002B4F81">
        <w:rPr>
          <w:rFonts w:cs="Arial"/>
          <w:b/>
        </w:rPr>
        <w:t>3B</w:t>
      </w:r>
      <w:r w:rsidR="00437368" w:rsidRPr="00B5136F">
        <w:rPr>
          <w:rFonts w:cs="Arial"/>
          <w:b/>
        </w:rPr>
        <w:t>)</w:t>
      </w:r>
      <w:r w:rsidR="00851899" w:rsidRPr="00B5136F">
        <w:rPr>
          <w:rFonts w:cs="Arial"/>
        </w:rPr>
        <w:t>.</w:t>
      </w:r>
      <w:r w:rsidR="0076738C" w:rsidRPr="00B5136F">
        <w:rPr>
          <w:rFonts w:cs="Arial"/>
          <w:b/>
        </w:rPr>
        <w:t xml:space="preserve"> </w:t>
      </w:r>
      <w:r w:rsidR="00851899" w:rsidRPr="00B5136F">
        <w:rPr>
          <w:rFonts w:cs="Arial"/>
        </w:rPr>
        <w:t>H</w:t>
      </w:r>
      <w:r w:rsidR="000B3895" w:rsidRPr="00B5136F">
        <w:rPr>
          <w:rFonts w:cs="Arial"/>
        </w:rPr>
        <w:t>owever</w:t>
      </w:r>
      <w:r w:rsidR="00866082" w:rsidRPr="00B5136F">
        <w:rPr>
          <w:rFonts w:cs="Arial"/>
        </w:rPr>
        <w:t xml:space="preserve">, </w:t>
      </w:r>
      <w:r w:rsidR="00B97AB4" w:rsidRPr="00B5136F">
        <w:rPr>
          <w:rFonts w:cs="Arial"/>
        </w:rPr>
        <w:t>further work in a larger trial using</w:t>
      </w:r>
      <w:r w:rsidR="00643845" w:rsidRPr="00B5136F">
        <w:rPr>
          <w:rFonts w:cs="Arial"/>
        </w:rPr>
        <w:t xml:space="preserve"> a fully quantitative</w:t>
      </w:r>
      <w:r w:rsidR="0087151C" w:rsidRPr="00B5136F">
        <w:rPr>
          <w:rFonts w:cs="Arial"/>
        </w:rPr>
        <w:t xml:space="preserve"> technique </w:t>
      </w:r>
      <w:r w:rsidR="00FD3218" w:rsidRPr="00B5136F">
        <w:rPr>
          <w:rFonts w:cs="Arial"/>
        </w:rPr>
        <w:t xml:space="preserve">is </w:t>
      </w:r>
      <w:r w:rsidR="00643845" w:rsidRPr="00B5136F">
        <w:rPr>
          <w:rFonts w:cs="Arial"/>
        </w:rPr>
        <w:t xml:space="preserve">required to identify </w:t>
      </w:r>
      <w:r w:rsidR="00B97AB4" w:rsidRPr="00B5136F">
        <w:rPr>
          <w:rFonts w:cs="Arial"/>
        </w:rPr>
        <w:t>the</w:t>
      </w:r>
      <w:r w:rsidR="00643845" w:rsidRPr="00B5136F">
        <w:rPr>
          <w:rFonts w:cs="Arial"/>
        </w:rPr>
        <w:t xml:space="preserve"> potential </w:t>
      </w:r>
      <w:r w:rsidR="00B97AB4" w:rsidRPr="00B5136F">
        <w:rPr>
          <w:rFonts w:cs="Arial"/>
        </w:rPr>
        <w:t xml:space="preserve">of LC3B-II </w:t>
      </w:r>
      <w:r w:rsidR="00643845" w:rsidRPr="00B5136F">
        <w:rPr>
          <w:rFonts w:cs="Arial"/>
        </w:rPr>
        <w:t>as a biomarker</w:t>
      </w:r>
      <w:r w:rsidR="00B97AB4" w:rsidRPr="00B5136F">
        <w:rPr>
          <w:rFonts w:cs="Arial"/>
        </w:rPr>
        <w:t xml:space="preserve">. </w:t>
      </w:r>
    </w:p>
    <w:p w14:paraId="24CAA72F" w14:textId="77777777" w:rsidR="00BD1608" w:rsidRDefault="00BD1608" w:rsidP="00F95293">
      <w:pPr>
        <w:spacing w:after="0" w:line="360" w:lineRule="auto"/>
        <w:jc w:val="both"/>
        <w:rPr>
          <w:rFonts w:cs="Arial"/>
        </w:rPr>
      </w:pPr>
    </w:p>
    <w:p w14:paraId="0277951B" w14:textId="0114092F" w:rsidR="002A1CCA" w:rsidRPr="00B5136F" w:rsidRDefault="00643845" w:rsidP="00F95293">
      <w:pPr>
        <w:spacing w:after="0" w:line="360" w:lineRule="auto"/>
        <w:jc w:val="both"/>
        <w:rPr>
          <w:rFonts w:cs="Arial"/>
        </w:rPr>
      </w:pPr>
      <w:r w:rsidRPr="00B5136F">
        <w:rPr>
          <w:rFonts w:cs="Arial"/>
        </w:rPr>
        <w:lastRenderedPageBreak/>
        <w:t>To de</w:t>
      </w:r>
      <w:r w:rsidR="00304B3B" w:rsidRPr="00B5136F">
        <w:rPr>
          <w:rFonts w:cs="Arial"/>
        </w:rPr>
        <w:t>termine whether</w:t>
      </w:r>
      <w:r w:rsidRPr="00B5136F">
        <w:rPr>
          <w:rFonts w:cs="Arial"/>
        </w:rPr>
        <w:t xml:space="preserve"> </w:t>
      </w:r>
      <w:r w:rsidR="00E66A86" w:rsidRPr="00B5136F">
        <w:rPr>
          <w:rFonts w:cs="Arial"/>
        </w:rPr>
        <w:t>autophagy</w:t>
      </w:r>
      <w:r w:rsidR="006C05E0" w:rsidRPr="00B5136F">
        <w:rPr>
          <w:rFonts w:cs="Arial"/>
        </w:rPr>
        <w:t xml:space="preserve"> occurred </w:t>
      </w:r>
      <w:r w:rsidR="006C05E0" w:rsidRPr="00B5136F">
        <w:rPr>
          <w:rFonts w:cs="Arial"/>
          <w:i/>
        </w:rPr>
        <w:t>in vivo</w:t>
      </w:r>
      <w:r w:rsidR="00BC7598" w:rsidRPr="00B5136F">
        <w:rPr>
          <w:rFonts w:cs="Arial"/>
        </w:rPr>
        <w:t>,</w:t>
      </w:r>
      <w:r w:rsidR="00304B3B" w:rsidRPr="00B5136F">
        <w:rPr>
          <w:rFonts w:cs="Arial"/>
        </w:rPr>
        <w:t xml:space="preserve"> we performed immunohistochemistry</w:t>
      </w:r>
      <w:r w:rsidRPr="00B5136F">
        <w:rPr>
          <w:rFonts w:cs="Arial"/>
        </w:rPr>
        <w:t xml:space="preserve"> on lymph node tissue from </w:t>
      </w:r>
      <w:r w:rsidR="00346E97">
        <w:rPr>
          <w:rFonts w:cs="Arial"/>
        </w:rPr>
        <w:t xml:space="preserve">CLL </w:t>
      </w:r>
      <w:r w:rsidRPr="00B5136F">
        <w:rPr>
          <w:rFonts w:cs="Arial"/>
        </w:rPr>
        <w:t>patients</w:t>
      </w:r>
      <w:r w:rsidR="006C05E0" w:rsidRPr="00B5136F">
        <w:rPr>
          <w:rFonts w:cs="Arial"/>
        </w:rPr>
        <w:t xml:space="preserve"> </w:t>
      </w:r>
      <w:r w:rsidR="00346E97">
        <w:rPr>
          <w:rFonts w:cs="Arial"/>
        </w:rPr>
        <w:t>a</w:t>
      </w:r>
      <w:r w:rsidR="00BC7598" w:rsidRPr="00B5136F">
        <w:rPr>
          <w:rFonts w:cs="Arial"/>
        </w:rPr>
        <w:t xml:space="preserve">nd control tissue from </w:t>
      </w:r>
      <w:r w:rsidR="00744294" w:rsidRPr="00B5136F">
        <w:rPr>
          <w:rFonts w:cs="Arial"/>
        </w:rPr>
        <w:t xml:space="preserve">healthy, reactive </w:t>
      </w:r>
      <w:r w:rsidR="00C33376" w:rsidRPr="00B5136F">
        <w:rPr>
          <w:rFonts w:cs="Arial"/>
        </w:rPr>
        <w:t>nodes</w:t>
      </w:r>
      <w:r w:rsidRPr="00B5136F">
        <w:rPr>
          <w:rFonts w:cs="Arial"/>
        </w:rPr>
        <w:t>.</w:t>
      </w:r>
      <w:r w:rsidR="00E66A86" w:rsidRPr="00B5136F">
        <w:rPr>
          <w:rFonts w:cs="Arial"/>
        </w:rPr>
        <w:t xml:space="preserve"> </w:t>
      </w:r>
      <w:r w:rsidR="002F4DEB" w:rsidRPr="00B5136F">
        <w:rPr>
          <w:rFonts w:cs="Arial"/>
        </w:rPr>
        <w:t xml:space="preserve">LC3B </w:t>
      </w:r>
      <w:r w:rsidR="00C7270F" w:rsidRPr="00B5136F">
        <w:rPr>
          <w:rFonts w:cs="Arial"/>
        </w:rPr>
        <w:t xml:space="preserve">expression </w:t>
      </w:r>
      <w:r w:rsidR="002F4DEB" w:rsidRPr="00B5136F">
        <w:rPr>
          <w:rFonts w:cs="Arial"/>
        </w:rPr>
        <w:t xml:space="preserve">was detected </w:t>
      </w:r>
      <w:r w:rsidR="00C7270F" w:rsidRPr="00B5136F">
        <w:rPr>
          <w:rFonts w:cs="Arial"/>
        </w:rPr>
        <w:t xml:space="preserve">most strongly </w:t>
      </w:r>
      <w:r w:rsidR="002F4DEB" w:rsidRPr="00B5136F">
        <w:rPr>
          <w:rFonts w:cs="Arial"/>
        </w:rPr>
        <w:t xml:space="preserve">within </w:t>
      </w:r>
      <w:r w:rsidR="00D74632" w:rsidRPr="00B5136F">
        <w:rPr>
          <w:rFonts w:cs="Arial"/>
        </w:rPr>
        <w:t>pr</w:t>
      </w:r>
      <w:r w:rsidR="00B87F08" w:rsidRPr="00B5136F">
        <w:rPr>
          <w:rFonts w:cs="Arial"/>
        </w:rPr>
        <w:t xml:space="preserve">oliferation </w:t>
      </w:r>
      <w:r w:rsidR="00D04FB1" w:rsidRPr="00B5136F">
        <w:rPr>
          <w:rFonts w:cs="Arial"/>
        </w:rPr>
        <w:t>centres</w:t>
      </w:r>
      <w:r w:rsidR="00BC7598" w:rsidRPr="00B5136F">
        <w:rPr>
          <w:rFonts w:cs="Arial"/>
        </w:rPr>
        <w:t xml:space="preserve"> </w:t>
      </w:r>
      <w:r w:rsidR="00B87F08" w:rsidRPr="00B5136F">
        <w:rPr>
          <w:rFonts w:cs="Arial"/>
        </w:rPr>
        <w:t xml:space="preserve">from </w:t>
      </w:r>
      <w:r w:rsidR="00D74632" w:rsidRPr="00B5136F">
        <w:rPr>
          <w:rFonts w:cs="Arial"/>
        </w:rPr>
        <w:t>sequential</w:t>
      </w:r>
      <w:r w:rsidR="00B87F08" w:rsidRPr="00B5136F">
        <w:rPr>
          <w:rFonts w:cs="Arial"/>
        </w:rPr>
        <w:t xml:space="preserve"> tissue sections</w:t>
      </w:r>
      <w:r w:rsidR="00D74632" w:rsidRPr="00B5136F">
        <w:rPr>
          <w:rFonts w:cs="Arial"/>
        </w:rPr>
        <w:t xml:space="preserve"> </w:t>
      </w:r>
      <w:r w:rsidR="00B87F08" w:rsidRPr="00B5136F">
        <w:rPr>
          <w:rFonts w:cs="Arial"/>
        </w:rPr>
        <w:t>labelled</w:t>
      </w:r>
      <w:r w:rsidR="00D74632" w:rsidRPr="00B5136F">
        <w:rPr>
          <w:rFonts w:cs="Arial"/>
        </w:rPr>
        <w:t xml:space="preserve"> </w:t>
      </w:r>
      <w:r w:rsidR="00B87F08" w:rsidRPr="00B5136F">
        <w:rPr>
          <w:rFonts w:cs="Arial"/>
        </w:rPr>
        <w:t>with</w:t>
      </w:r>
      <w:r w:rsidR="00D74632" w:rsidRPr="00B5136F">
        <w:rPr>
          <w:rFonts w:cs="Arial"/>
        </w:rPr>
        <w:t xml:space="preserve"> Ki67</w:t>
      </w:r>
      <w:r w:rsidR="003768DD" w:rsidRPr="00B5136F">
        <w:rPr>
          <w:rFonts w:cs="Arial"/>
        </w:rPr>
        <w:t xml:space="preserve"> (</w:t>
      </w:r>
      <w:r w:rsidR="008E7A64" w:rsidRPr="00B5136F">
        <w:rPr>
          <w:rFonts w:cs="Arial"/>
          <w:b/>
        </w:rPr>
        <w:t>Supplementary</w:t>
      </w:r>
      <w:r w:rsidR="008E7A64" w:rsidRPr="00B5136F">
        <w:rPr>
          <w:rFonts w:cs="Arial"/>
        </w:rPr>
        <w:t xml:space="preserve"> </w:t>
      </w:r>
      <w:r w:rsidR="008C67F6" w:rsidRPr="00B5136F">
        <w:rPr>
          <w:rFonts w:cs="Arial"/>
          <w:b/>
        </w:rPr>
        <w:t>Fig</w:t>
      </w:r>
      <w:r w:rsidR="00B84538" w:rsidRPr="00B5136F">
        <w:rPr>
          <w:rFonts w:cs="Arial"/>
          <w:b/>
        </w:rPr>
        <w:t>ure</w:t>
      </w:r>
      <w:r w:rsidR="002B4F81">
        <w:rPr>
          <w:rFonts w:cs="Arial"/>
          <w:b/>
        </w:rPr>
        <w:t xml:space="preserve"> S4</w:t>
      </w:r>
      <w:proofErr w:type="gramStart"/>
      <w:r w:rsidR="00923A94" w:rsidRPr="00B5136F">
        <w:rPr>
          <w:rFonts w:cs="Arial"/>
          <w:b/>
        </w:rPr>
        <w:t>A</w:t>
      </w:r>
      <w:r w:rsidR="00FE4582">
        <w:rPr>
          <w:rFonts w:cs="Arial"/>
          <w:b/>
        </w:rPr>
        <w:t>,B</w:t>
      </w:r>
      <w:proofErr w:type="gramEnd"/>
      <w:r w:rsidR="003768DD" w:rsidRPr="00B5136F">
        <w:rPr>
          <w:rFonts w:cs="Arial"/>
        </w:rPr>
        <w:t>)</w:t>
      </w:r>
      <w:r w:rsidR="00923CB9">
        <w:rPr>
          <w:rFonts w:cs="Arial"/>
        </w:rPr>
        <w:t xml:space="preserve">, </w:t>
      </w:r>
      <w:r w:rsidR="006C05E0" w:rsidRPr="00B5136F">
        <w:rPr>
          <w:rFonts w:cs="Arial"/>
        </w:rPr>
        <w:t xml:space="preserve">and in </w:t>
      </w:r>
      <w:r w:rsidR="00C33376" w:rsidRPr="00B5136F">
        <w:rPr>
          <w:rFonts w:cs="Arial"/>
        </w:rPr>
        <w:t>reactive node</w:t>
      </w:r>
      <w:r w:rsidR="00BC7598" w:rsidRPr="00B5136F">
        <w:rPr>
          <w:rFonts w:cs="Arial"/>
        </w:rPr>
        <w:t xml:space="preserve"> </w:t>
      </w:r>
      <w:r w:rsidR="006C05E0" w:rsidRPr="00B5136F">
        <w:rPr>
          <w:rFonts w:cs="Arial"/>
        </w:rPr>
        <w:t xml:space="preserve">germinal </w:t>
      </w:r>
      <w:proofErr w:type="spellStart"/>
      <w:r w:rsidR="006C05E0" w:rsidRPr="00B5136F">
        <w:rPr>
          <w:rFonts w:cs="Arial"/>
        </w:rPr>
        <w:t>centers</w:t>
      </w:r>
      <w:proofErr w:type="spellEnd"/>
      <w:r w:rsidR="008E7A64" w:rsidRPr="00B5136F">
        <w:rPr>
          <w:rFonts w:cs="Arial"/>
        </w:rPr>
        <w:t xml:space="preserve"> (</w:t>
      </w:r>
      <w:r w:rsidR="002B4F81">
        <w:rPr>
          <w:rFonts w:cs="Arial"/>
          <w:b/>
        </w:rPr>
        <w:t>Supplementary Figure S4</w:t>
      </w:r>
      <w:r w:rsidR="00FE4582">
        <w:rPr>
          <w:rFonts w:cs="Arial"/>
          <w:b/>
        </w:rPr>
        <w:t>D</w:t>
      </w:r>
      <w:r w:rsidR="008E7A64" w:rsidRPr="00B5136F">
        <w:rPr>
          <w:rFonts w:cs="Arial"/>
        </w:rPr>
        <w:t>)</w:t>
      </w:r>
      <w:r w:rsidR="006C05E0" w:rsidRPr="00B5136F">
        <w:rPr>
          <w:rFonts w:cs="Arial"/>
        </w:rPr>
        <w:t xml:space="preserve">. </w:t>
      </w:r>
      <w:r w:rsidR="008E7A64" w:rsidRPr="00B5136F">
        <w:rPr>
          <w:rFonts w:cs="Arial"/>
        </w:rPr>
        <w:t xml:space="preserve">This shows </w:t>
      </w:r>
      <w:r w:rsidR="002F4DEB" w:rsidRPr="00B5136F">
        <w:rPr>
          <w:rFonts w:cs="Arial"/>
        </w:rPr>
        <w:t>that</w:t>
      </w:r>
      <w:r w:rsidR="007E62FC" w:rsidRPr="00B5136F">
        <w:rPr>
          <w:rFonts w:cs="Arial"/>
        </w:rPr>
        <w:t xml:space="preserve"> </w:t>
      </w:r>
      <w:r w:rsidR="0059680B" w:rsidRPr="00B5136F">
        <w:rPr>
          <w:rFonts w:cs="Arial"/>
        </w:rPr>
        <w:t>LC3B</w:t>
      </w:r>
      <w:r w:rsidR="006C05E0" w:rsidRPr="00B5136F">
        <w:rPr>
          <w:rFonts w:cs="Arial"/>
        </w:rPr>
        <w:t xml:space="preserve"> </w:t>
      </w:r>
      <w:r w:rsidR="0059680B" w:rsidRPr="00B5136F">
        <w:rPr>
          <w:rFonts w:cs="Arial"/>
        </w:rPr>
        <w:t>expression</w:t>
      </w:r>
      <w:r w:rsidR="00B87F08" w:rsidRPr="00B5136F">
        <w:rPr>
          <w:rFonts w:cs="Arial"/>
        </w:rPr>
        <w:t xml:space="preserve"> </w:t>
      </w:r>
      <w:r w:rsidR="008E7A64" w:rsidRPr="00B5136F">
        <w:rPr>
          <w:rFonts w:cs="Arial"/>
        </w:rPr>
        <w:t xml:space="preserve">is </w:t>
      </w:r>
      <w:r w:rsidR="0059680B" w:rsidRPr="00B5136F">
        <w:rPr>
          <w:rFonts w:cs="Arial"/>
        </w:rPr>
        <w:t>associated with</w:t>
      </w:r>
      <w:r w:rsidR="00B87F08" w:rsidRPr="00B5136F">
        <w:rPr>
          <w:rFonts w:cs="Arial"/>
        </w:rPr>
        <w:t xml:space="preserve"> </w:t>
      </w:r>
      <w:r w:rsidR="00DC00FC" w:rsidRPr="00B5136F">
        <w:rPr>
          <w:rFonts w:cs="Arial"/>
        </w:rPr>
        <w:t xml:space="preserve">CLL </w:t>
      </w:r>
      <w:r w:rsidR="00743EE6" w:rsidRPr="00B5136F">
        <w:rPr>
          <w:rFonts w:cs="Arial"/>
        </w:rPr>
        <w:t>cell</w:t>
      </w:r>
      <w:r w:rsidR="0023191F" w:rsidRPr="00B5136F">
        <w:rPr>
          <w:rFonts w:cs="Arial"/>
        </w:rPr>
        <w:t>s</w:t>
      </w:r>
      <w:r w:rsidR="008E7A64" w:rsidRPr="00B5136F">
        <w:rPr>
          <w:rFonts w:cs="Arial"/>
        </w:rPr>
        <w:t xml:space="preserve"> and B-</w:t>
      </w:r>
      <w:r w:rsidR="006C05E0" w:rsidRPr="00B5136F">
        <w:rPr>
          <w:rFonts w:cs="Arial"/>
        </w:rPr>
        <w:t>cells</w:t>
      </w:r>
      <w:r w:rsidR="00743EE6" w:rsidRPr="00B5136F">
        <w:rPr>
          <w:rFonts w:cs="Arial"/>
        </w:rPr>
        <w:t xml:space="preserve"> </w:t>
      </w:r>
      <w:r w:rsidR="008E7A64" w:rsidRPr="00B5136F">
        <w:rPr>
          <w:rFonts w:cs="Arial"/>
        </w:rPr>
        <w:t>that</w:t>
      </w:r>
      <w:r w:rsidR="00D21EB8" w:rsidRPr="00B5136F">
        <w:rPr>
          <w:rFonts w:cs="Arial"/>
        </w:rPr>
        <w:t xml:space="preserve"> </w:t>
      </w:r>
      <w:r w:rsidR="0059680B" w:rsidRPr="00B5136F">
        <w:rPr>
          <w:rFonts w:cs="Arial"/>
        </w:rPr>
        <w:t>had</w:t>
      </w:r>
      <w:r w:rsidR="00D21EB8" w:rsidRPr="00B5136F">
        <w:rPr>
          <w:rFonts w:cs="Arial"/>
        </w:rPr>
        <w:t xml:space="preserve"> undergo</w:t>
      </w:r>
      <w:r w:rsidR="0059680B" w:rsidRPr="00B5136F">
        <w:rPr>
          <w:rFonts w:cs="Arial"/>
        </w:rPr>
        <w:t>ne</w:t>
      </w:r>
      <w:r w:rsidR="00A15875" w:rsidRPr="00B5136F">
        <w:rPr>
          <w:rFonts w:cs="Arial"/>
        </w:rPr>
        <w:t xml:space="preserve"> </w:t>
      </w:r>
      <w:r w:rsidR="00EC2D88" w:rsidRPr="00B5136F">
        <w:rPr>
          <w:rFonts w:cs="Arial"/>
        </w:rPr>
        <w:t>antigen-</w:t>
      </w:r>
      <w:r w:rsidR="0063518E" w:rsidRPr="00B5136F">
        <w:rPr>
          <w:rFonts w:cs="Arial"/>
        </w:rPr>
        <w:t>engagement</w:t>
      </w:r>
      <w:r w:rsidR="007E62FC" w:rsidRPr="00B5136F">
        <w:rPr>
          <w:rFonts w:cs="Arial"/>
        </w:rPr>
        <w:t>.</w:t>
      </w:r>
      <w:r w:rsidR="009132F3" w:rsidRPr="00B5136F">
        <w:rPr>
          <w:rFonts w:cs="Arial"/>
        </w:rPr>
        <w:t xml:space="preserve"> </w:t>
      </w:r>
      <w:r w:rsidR="00A924B2" w:rsidRPr="00B5136F">
        <w:rPr>
          <w:rFonts w:cs="Arial"/>
        </w:rPr>
        <w:t>These cells appeared to be B-</w:t>
      </w:r>
      <w:r w:rsidR="00BC7598" w:rsidRPr="00B5136F">
        <w:rPr>
          <w:rFonts w:cs="Arial"/>
        </w:rPr>
        <w:t xml:space="preserve">cells given that </w:t>
      </w:r>
      <w:r w:rsidR="00C33376" w:rsidRPr="00B5136F">
        <w:rPr>
          <w:rFonts w:cs="Arial"/>
        </w:rPr>
        <w:t>the majority of cells were</w:t>
      </w:r>
      <w:r w:rsidR="00BC7598" w:rsidRPr="00B5136F">
        <w:rPr>
          <w:rFonts w:cs="Arial"/>
        </w:rPr>
        <w:t xml:space="preserve"> CD20+ in </w:t>
      </w:r>
      <w:r w:rsidR="00594E26">
        <w:rPr>
          <w:rFonts w:cs="Arial"/>
        </w:rPr>
        <w:t>sequential</w:t>
      </w:r>
      <w:r w:rsidR="00BC7598" w:rsidRPr="00B5136F">
        <w:rPr>
          <w:rFonts w:cs="Arial"/>
        </w:rPr>
        <w:t xml:space="preserve"> tissue </w:t>
      </w:r>
      <w:r w:rsidR="00594E26">
        <w:rPr>
          <w:rFonts w:cs="Arial"/>
        </w:rPr>
        <w:t>sections</w:t>
      </w:r>
      <w:r w:rsidR="00FE4582">
        <w:rPr>
          <w:rFonts w:cs="Arial"/>
        </w:rPr>
        <w:t xml:space="preserve"> (</w:t>
      </w:r>
      <w:r w:rsidR="00FE4582">
        <w:rPr>
          <w:rFonts w:cs="Arial"/>
          <w:b/>
        </w:rPr>
        <w:t>Supplementary Figure S4</w:t>
      </w:r>
      <w:proofErr w:type="gramStart"/>
      <w:r w:rsidR="00FE4582">
        <w:rPr>
          <w:rFonts w:cs="Arial"/>
          <w:b/>
        </w:rPr>
        <w:t>C,D</w:t>
      </w:r>
      <w:proofErr w:type="gramEnd"/>
      <w:r w:rsidR="00FE4582" w:rsidRPr="00FE4582">
        <w:rPr>
          <w:rFonts w:cs="Arial"/>
        </w:rPr>
        <w:t>)</w:t>
      </w:r>
      <w:r w:rsidR="00923A94" w:rsidRPr="00B5136F">
        <w:rPr>
          <w:rFonts w:cs="Arial"/>
        </w:rPr>
        <w:t>.</w:t>
      </w:r>
    </w:p>
    <w:p w14:paraId="409FD4E5" w14:textId="77777777" w:rsidR="009A5144" w:rsidRDefault="009A5144" w:rsidP="009A5144">
      <w:pPr>
        <w:spacing w:after="0" w:line="360" w:lineRule="auto"/>
        <w:jc w:val="both"/>
        <w:rPr>
          <w:rFonts w:cs="Arial"/>
        </w:rPr>
      </w:pPr>
    </w:p>
    <w:p w14:paraId="4EB735DA" w14:textId="14389161" w:rsidR="00267B18" w:rsidRPr="00B5136F" w:rsidRDefault="00BC7598" w:rsidP="009A5144">
      <w:pPr>
        <w:spacing w:after="0" w:line="360" w:lineRule="auto"/>
        <w:jc w:val="both"/>
        <w:rPr>
          <w:rFonts w:cs="Arial"/>
        </w:rPr>
      </w:pPr>
      <w:r w:rsidRPr="00B5136F">
        <w:rPr>
          <w:rFonts w:cs="Arial"/>
        </w:rPr>
        <w:t xml:space="preserve">Consequently, we </w:t>
      </w:r>
      <w:r w:rsidR="00601568" w:rsidRPr="00B5136F">
        <w:rPr>
          <w:rFonts w:cs="Arial"/>
        </w:rPr>
        <w:t>assessed</w:t>
      </w:r>
      <w:r w:rsidR="00FA544F" w:rsidRPr="00B5136F">
        <w:rPr>
          <w:rFonts w:cs="Arial"/>
        </w:rPr>
        <w:t xml:space="preserve"> </w:t>
      </w:r>
      <w:r w:rsidR="00357154" w:rsidRPr="00B5136F">
        <w:rPr>
          <w:rFonts w:cs="Arial"/>
        </w:rPr>
        <w:t>whether</w:t>
      </w:r>
      <w:r w:rsidR="00FA544F" w:rsidRPr="00B5136F">
        <w:rPr>
          <w:rFonts w:cs="Arial"/>
        </w:rPr>
        <w:t xml:space="preserve"> BCR</w:t>
      </w:r>
      <w:r w:rsidR="008B7FD7" w:rsidRPr="00B5136F">
        <w:rPr>
          <w:rFonts w:cs="Arial"/>
        </w:rPr>
        <w:t>-</w:t>
      </w:r>
      <w:r w:rsidR="00FA544F" w:rsidRPr="00B5136F">
        <w:rPr>
          <w:rFonts w:cs="Arial"/>
        </w:rPr>
        <w:t xml:space="preserve">engagement </w:t>
      </w:r>
      <w:r w:rsidR="00EC0D20" w:rsidRPr="00B5136F">
        <w:rPr>
          <w:rFonts w:cs="Arial"/>
        </w:rPr>
        <w:t>for 2, 4 or 24 hours with bead-</w:t>
      </w:r>
      <w:r w:rsidR="0050121A" w:rsidRPr="00B5136F">
        <w:rPr>
          <w:rFonts w:cs="Arial"/>
        </w:rPr>
        <w:t>bound</w:t>
      </w:r>
      <w:r w:rsidR="00EC0D20" w:rsidRPr="00B5136F">
        <w:rPr>
          <w:rFonts w:cs="Arial"/>
        </w:rPr>
        <w:t xml:space="preserve"> anti-IgM or anti-</w:t>
      </w:r>
      <w:proofErr w:type="spellStart"/>
      <w:r w:rsidR="00EC0D20" w:rsidRPr="00B5136F">
        <w:rPr>
          <w:rFonts w:cs="Arial"/>
        </w:rPr>
        <w:t>IgD</w:t>
      </w:r>
      <w:proofErr w:type="spellEnd"/>
      <w:r w:rsidR="00EC0D20" w:rsidRPr="00B5136F">
        <w:rPr>
          <w:rFonts w:cs="Arial"/>
        </w:rPr>
        <w:t xml:space="preserve"> </w:t>
      </w:r>
      <w:r w:rsidR="00357154" w:rsidRPr="00B5136F">
        <w:rPr>
          <w:rFonts w:cs="Arial"/>
        </w:rPr>
        <w:t xml:space="preserve">could modify </w:t>
      </w:r>
      <w:r w:rsidRPr="00B5136F">
        <w:rPr>
          <w:rFonts w:cs="Arial"/>
        </w:rPr>
        <w:t xml:space="preserve">expression of key autophagy proteins </w:t>
      </w:r>
      <w:r w:rsidR="004E792F" w:rsidRPr="00B5136F">
        <w:rPr>
          <w:rFonts w:cs="Arial"/>
        </w:rPr>
        <w:t>LC3B-I</w:t>
      </w:r>
      <w:r w:rsidR="00EC0D20" w:rsidRPr="00B5136F">
        <w:rPr>
          <w:rFonts w:cs="Arial"/>
        </w:rPr>
        <w:t xml:space="preserve">I, GABARAPL2, ATG3 and ATG7 in </w:t>
      </w:r>
      <w:r w:rsidR="00024772" w:rsidRPr="00B5136F">
        <w:rPr>
          <w:rFonts w:cs="Arial"/>
        </w:rPr>
        <w:t>CLL cells</w:t>
      </w:r>
      <w:r w:rsidR="00EC0D20" w:rsidRPr="00B5136F">
        <w:rPr>
          <w:rFonts w:cs="Arial"/>
        </w:rPr>
        <w:t xml:space="preserve"> </w:t>
      </w:r>
      <w:r w:rsidR="00EC0D20" w:rsidRPr="00B5136F">
        <w:rPr>
          <w:rFonts w:cs="Arial"/>
          <w:b/>
        </w:rPr>
        <w:t>(Figure</w:t>
      </w:r>
      <w:r w:rsidR="002B4F81">
        <w:rPr>
          <w:rFonts w:cs="Arial"/>
          <w:b/>
        </w:rPr>
        <w:t xml:space="preserve"> 1D</w:t>
      </w:r>
      <w:r w:rsidR="0050121A" w:rsidRPr="00B5136F">
        <w:rPr>
          <w:rFonts w:cs="Arial"/>
          <w:b/>
        </w:rPr>
        <w:t>; Supplementary Figure S</w:t>
      </w:r>
      <w:r w:rsidR="002B4F81">
        <w:rPr>
          <w:rFonts w:cs="Arial"/>
          <w:b/>
        </w:rPr>
        <w:t>5</w:t>
      </w:r>
      <w:proofErr w:type="gramStart"/>
      <w:r w:rsidR="0050121A" w:rsidRPr="00B5136F">
        <w:rPr>
          <w:rFonts w:cs="Arial"/>
          <w:b/>
        </w:rPr>
        <w:t>A,B</w:t>
      </w:r>
      <w:proofErr w:type="gramEnd"/>
      <w:r w:rsidR="00EC0D20" w:rsidRPr="00B5136F">
        <w:rPr>
          <w:rFonts w:cs="Arial"/>
          <w:b/>
        </w:rPr>
        <w:t>)</w:t>
      </w:r>
      <w:r w:rsidR="00EC0D20" w:rsidRPr="00B5136F">
        <w:rPr>
          <w:rFonts w:cs="Arial"/>
        </w:rPr>
        <w:t>.</w:t>
      </w:r>
      <w:r w:rsidR="00024772" w:rsidRPr="00B5136F">
        <w:rPr>
          <w:rFonts w:cs="Arial"/>
        </w:rPr>
        <w:t xml:space="preserve"> </w:t>
      </w:r>
      <w:r w:rsidR="007473E6" w:rsidRPr="00B5136F">
        <w:rPr>
          <w:rFonts w:cs="Arial"/>
        </w:rPr>
        <w:t>Significant increases i</w:t>
      </w:r>
      <w:r w:rsidR="006C05E0" w:rsidRPr="00B5136F">
        <w:rPr>
          <w:rFonts w:cs="Arial"/>
        </w:rPr>
        <w:t xml:space="preserve">n </w:t>
      </w:r>
      <w:r w:rsidR="0050121A" w:rsidRPr="00B5136F">
        <w:rPr>
          <w:rFonts w:cs="Arial"/>
        </w:rPr>
        <w:t>the level</w:t>
      </w:r>
      <w:r w:rsidR="006C05E0" w:rsidRPr="00B5136F">
        <w:rPr>
          <w:rFonts w:cs="Arial"/>
        </w:rPr>
        <w:t xml:space="preserve"> of all proteins w</w:t>
      </w:r>
      <w:r w:rsidRPr="00B5136F">
        <w:rPr>
          <w:rFonts w:cs="Arial"/>
        </w:rPr>
        <w:t>ere</w:t>
      </w:r>
      <w:r w:rsidR="007473E6" w:rsidRPr="00B5136F">
        <w:rPr>
          <w:rFonts w:cs="Arial"/>
        </w:rPr>
        <w:t xml:space="preserve"> </w:t>
      </w:r>
      <w:r w:rsidR="006C05E0" w:rsidRPr="00B5136F">
        <w:rPr>
          <w:rFonts w:cs="Arial"/>
        </w:rPr>
        <w:t>observed</w:t>
      </w:r>
      <w:r w:rsidR="0050121A" w:rsidRPr="00B5136F">
        <w:rPr>
          <w:rFonts w:cs="Arial"/>
        </w:rPr>
        <w:t xml:space="preserve"> </w:t>
      </w:r>
      <w:r w:rsidR="007473E6" w:rsidRPr="00B5136F">
        <w:rPr>
          <w:rFonts w:cs="Arial"/>
        </w:rPr>
        <w:t>24</w:t>
      </w:r>
      <w:r w:rsidR="006565C4">
        <w:rPr>
          <w:rFonts w:cs="Arial"/>
        </w:rPr>
        <w:t xml:space="preserve"> </w:t>
      </w:r>
      <w:r w:rsidR="007473E6" w:rsidRPr="00B5136F">
        <w:rPr>
          <w:rFonts w:cs="Arial"/>
        </w:rPr>
        <w:t>h</w:t>
      </w:r>
      <w:r w:rsidR="006565C4">
        <w:rPr>
          <w:rFonts w:cs="Arial"/>
        </w:rPr>
        <w:t>ours</w:t>
      </w:r>
      <w:r w:rsidR="007473E6" w:rsidRPr="00B5136F">
        <w:rPr>
          <w:rFonts w:cs="Arial"/>
        </w:rPr>
        <w:t xml:space="preserve"> following treatment with anti-IgM. Whilst significant increases in GABARAP</w:t>
      </w:r>
      <w:r w:rsidR="0050121A" w:rsidRPr="00B5136F">
        <w:rPr>
          <w:rFonts w:cs="Arial"/>
        </w:rPr>
        <w:t>L2</w:t>
      </w:r>
      <w:r w:rsidR="007473E6" w:rsidRPr="00B5136F">
        <w:rPr>
          <w:rFonts w:cs="Arial"/>
        </w:rPr>
        <w:t xml:space="preserve"> and LC3B</w:t>
      </w:r>
      <w:r w:rsidR="0050121A" w:rsidRPr="00B5136F">
        <w:rPr>
          <w:rFonts w:cs="Arial"/>
        </w:rPr>
        <w:t>-</w:t>
      </w:r>
      <w:r w:rsidR="007473E6" w:rsidRPr="00B5136F">
        <w:rPr>
          <w:rFonts w:cs="Arial"/>
        </w:rPr>
        <w:t xml:space="preserve">II also occurred </w:t>
      </w:r>
      <w:r w:rsidRPr="00B5136F">
        <w:rPr>
          <w:rFonts w:cs="Arial"/>
        </w:rPr>
        <w:t xml:space="preserve">earlier </w:t>
      </w:r>
      <w:r w:rsidR="007473E6" w:rsidRPr="00B5136F">
        <w:rPr>
          <w:rFonts w:cs="Arial"/>
        </w:rPr>
        <w:t>between 2-4</w:t>
      </w:r>
      <w:r w:rsidR="008310B7">
        <w:rPr>
          <w:rFonts w:cs="Arial"/>
        </w:rPr>
        <w:t xml:space="preserve"> </w:t>
      </w:r>
      <w:r w:rsidR="007473E6" w:rsidRPr="00B5136F">
        <w:rPr>
          <w:rFonts w:cs="Arial"/>
        </w:rPr>
        <w:t>h</w:t>
      </w:r>
      <w:r w:rsidR="008310B7">
        <w:rPr>
          <w:rFonts w:cs="Arial"/>
        </w:rPr>
        <w:t>ours</w:t>
      </w:r>
      <w:r w:rsidR="007473E6" w:rsidRPr="00B5136F">
        <w:rPr>
          <w:rFonts w:cs="Arial"/>
        </w:rPr>
        <w:t>, ATG3 and ATG7</w:t>
      </w:r>
      <w:r w:rsidR="00FC3152" w:rsidRPr="00B5136F">
        <w:rPr>
          <w:rFonts w:cs="Arial"/>
        </w:rPr>
        <w:t xml:space="preserve"> only demonstrated trends for increased expression</w:t>
      </w:r>
      <w:r w:rsidR="007473E6" w:rsidRPr="00B5136F">
        <w:rPr>
          <w:rFonts w:cs="Arial"/>
        </w:rPr>
        <w:t>. S</w:t>
      </w:r>
      <w:r w:rsidR="002A42DE" w:rsidRPr="00B5136F">
        <w:rPr>
          <w:rFonts w:cs="Arial"/>
        </w:rPr>
        <w:t>ubsequent</w:t>
      </w:r>
      <w:r w:rsidR="007473E6" w:rsidRPr="00B5136F">
        <w:rPr>
          <w:rFonts w:cs="Arial"/>
        </w:rPr>
        <w:t xml:space="preserve"> </w:t>
      </w:r>
      <w:r w:rsidR="00B43CC3" w:rsidRPr="00B5136F">
        <w:rPr>
          <w:rFonts w:cs="Arial"/>
        </w:rPr>
        <w:t>evaluat</w:t>
      </w:r>
      <w:r w:rsidR="007473E6" w:rsidRPr="00B5136F">
        <w:rPr>
          <w:rFonts w:cs="Arial"/>
        </w:rPr>
        <w:t>ion of</w:t>
      </w:r>
      <w:r w:rsidR="00B43CC3" w:rsidRPr="00B5136F">
        <w:rPr>
          <w:rFonts w:cs="Arial"/>
        </w:rPr>
        <w:t xml:space="preserve"> LC3B-II </w:t>
      </w:r>
      <w:r w:rsidR="007473E6" w:rsidRPr="00B5136F">
        <w:rPr>
          <w:rFonts w:cs="Arial"/>
        </w:rPr>
        <w:t>expression</w:t>
      </w:r>
      <w:r w:rsidR="00071B96" w:rsidRPr="00B5136F">
        <w:rPr>
          <w:rFonts w:cs="Arial"/>
        </w:rPr>
        <w:t xml:space="preserve"> </w:t>
      </w:r>
      <w:r w:rsidR="00B43CC3" w:rsidRPr="00B5136F">
        <w:rPr>
          <w:rFonts w:cs="Arial"/>
        </w:rPr>
        <w:t xml:space="preserve">in a </w:t>
      </w:r>
      <w:r w:rsidR="00C31D99" w:rsidRPr="00B5136F">
        <w:rPr>
          <w:rFonts w:cs="Arial"/>
        </w:rPr>
        <w:t>larger cohort of patients</w:t>
      </w:r>
      <w:r w:rsidR="003B6B6E" w:rsidRPr="00B5136F">
        <w:rPr>
          <w:rFonts w:cs="Arial"/>
        </w:rPr>
        <w:t xml:space="preserve"> </w:t>
      </w:r>
      <w:r w:rsidR="0050121A" w:rsidRPr="00B5136F">
        <w:rPr>
          <w:rFonts w:cs="Arial"/>
        </w:rPr>
        <w:t>treated with bead-bound</w:t>
      </w:r>
      <w:r w:rsidR="003B6B6E" w:rsidRPr="00B5136F">
        <w:rPr>
          <w:rFonts w:cs="Arial"/>
        </w:rPr>
        <w:t xml:space="preserve"> </w:t>
      </w:r>
      <w:r w:rsidR="00652880" w:rsidRPr="00B5136F">
        <w:rPr>
          <w:rFonts w:cs="Arial"/>
        </w:rPr>
        <w:t>anti-</w:t>
      </w:r>
      <w:r w:rsidR="00BF2F09" w:rsidRPr="00B5136F">
        <w:rPr>
          <w:rFonts w:cs="Arial"/>
        </w:rPr>
        <w:t>IgM</w:t>
      </w:r>
      <w:r w:rsidR="009A5144">
        <w:rPr>
          <w:rFonts w:cs="Arial"/>
        </w:rPr>
        <w:t xml:space="preserve"> for 24</w:t>
      </w:r>
      <w:r w:rsidR="006565C4">
        <w:rPr>
          <w:rFonts w:cs="Arial"/>
        </w:rPr>
        <w:t xml:space="preserve"> </w:t>
      </w:r>
      <w:r w:rsidR="009A5144">
        <w:rPr>
          <w:rFonts w:cs="Arial"/>
        </w:rPr>
        <w:t>h</w:t>
      </w:r>
      <w:r w:rsidR="006565C4">
        <w:rPr>
          <w:rFonts w:cs="Arial"/>
        </w:rPr>
        <w:t>ours</w:t>
      </w:r>
      <w:r w:rsidR="007473E6" w:rsidRPr="00B5136F">
        <w:rPr>
          <w:rFonts w:cs="Arial"/>
        </w:rPr>
        <w:t xml:space="preserve"> demonstrated that the </w:t>
      </w:r>
      <w:r w:rsidR="00B43CC3" w:rsidRPr="00B5136F">
        <w:rPr>
          <w:rFonts w:cs="Arial"/>
        </w:rPr>
        <w:t xml:space="preserve">majority of </w:t>
      </w:r>
      <w:r w:rsidRPr="00B5136F">
        <w:rPr>
          <w:rFonts w:cs="Arial"/>
        </w:rPr>
        <w:t xml:space="preserve">CLL </w:t>
      </w:r>
      <w:r w:rsidR="00B43CC3" w:rsidRPr="00B5136F">
        <w:rPr>
          <w:rFonts w:cs="Arial"/>
        </w:rPr>
        <w:t>cases</w:t>
      </w:r>
      <w:r w:rsidR="007473E6" w:rsidRPr="00B5136F">
        <w:rPr>
          <w:rFonts w:cs="Arial"/>
        </w:rPr>
        <w:t xml:space="preserve"> </w:t>
      </w:r>
      <w:r w:rsidRPr="00B5136F">
        <w:rPr>
          <w:rFonts w:cs="Arial"/>
        </w:rPr>
        <w:t>activated their autop</w:t>
      </w:r>
      <w:r w:rsidR="0050121A" w:rsidRPr="00B5136F">
        <w:rPr>
          <w:rFonts w:cs="Arial"/>
        </w:rPr>
        <w:t>hagy pathway in response to BCR-engagement (</w:t>
      </w:r>
      <w:r w:rsidR="002B4F81">
        <w:rPr>
          <w:rFonts w:cs="Arial"/>
          <w:b/>
        </w:rPr>
        <w:t>Supplementary Figure S5</w:t>
      </w:r>
      <w:r w:rsidR="0050121A" w:rsidRPr="00B5136F">
        <w:rPr>
          <w:rFonts w:cs="Arial"/>
          <w:b/>
        </w:rPr>
        <w:t>C</w:t>
      </w:r>
      <w:r w:rsidR="0050121A" w:rsidRPr="00B5136F">
        <w:rPr>
          <w:rFonts w:cs="Arial"/>
        </w:rPr>
        <w:t>)</w:t>
      </w:r>
      <w:r w:rsidR="00B43CC3" w:rsidRPr="00B5136F">
        <w:rPr>
          <w:rFonts w:cs="Arial"/>
        </w:rPr>
        <w:t xml:space="preserve">. </w:t>
      </w:r>
      <w:r w:rsidR="00992DED" w:rsidRPr="00B5136F">
        <w:rPr>
          <w:rFonts w:cs="Arial"/>
        </w:rPr>
        <w:t xml:space="preserve">Furthermore, </w:t>
      </w:r>
      <w:r w:rsidR="005F43C1" w:rsidRPr="00B5136F">
        <w:rPr>
          <w:rFonts w:cs="Arial"/>
        </w:rPr>
        <w:t xml:space="preserve">U-CLL cases expressed greater levels of LC3B-II in response to </w:t>
      </w:r>
      <w:r w:rsidR="00652880" w:rsidRPr="00B5136F">
        <w:rPr>
          <w:rFonts w:cs="Arial"/>
        </w:rPr>
        <w:t>anti-</w:t>
      </w:r>
      <w:r w:rsidR="00BF2F09" w:rsidRPr="00B5136F">
        <w:rPr>
          <w:rFonts w:cs="Arial"/>
        </w:rPr>
        <w:t>IgM</w:t>
      </w:r>
      <w:r w:rsidR="005F43C1" w:rsidRPr="00B5136F">
        <w:rPr>
          <w:rFonts w:cs="Arial"/>
        </w:rPr>
        <w:t xml:space="preserve"> compared to M-CLL cases</w:t>
      </w:r>
      <w:r w:rsidR="004E792F" w:rsidRPr="00B5136F">
        <w:rPr>
          <w:rFonts w:cs="Arial"/>
        </w:rPr>
        <w:t xml:space="preserve"> (</w:t>
      </w:r>
      <w:r w:rsidR="005F43C1" w:rsidRPr="00B5136F">
        <w:rPr>
          <w:rFonts w:cs="Arial"/>
        </w:rPr>
        <w:t xml:space="preserve">median fold-increase of </w:t>
      </w:r>
      <w:r w:rsidR="0032583E" w:rsidRPr="00B5136F">
        <w:rPr>
          <w:rFonts w:cs="Arial"/>
        </w:rPr>
        <w:t>5</w:t>
      </w:r>
      <w:r w:rsidR="005F43C1" w:rsidRPr="00B5136F">
        <w:rPr>
          <w:rFonts w:cs="Arial"/>
        </w:rPr>
        <w:t>.</w:t>
      </w:r>
      <w:r w:rsidR="0032583E" w:rsidRPr="00B5136F">
        <w:rPr>
          <w:rFonts w:cs="Arial"/>
        </w:rPr>
        <w:t>4 and 3</w:t>
      </w:r>
      <w:r w:rsidR="005F43C1" w:rsidRPr="00B5136F">
        <w:rPr>
          <w:rFonts w:cs="Arial"/>
        </w:rPr>
        <w:t>.5 respectively</w:t>
      </w:r>
      <w:r w:rsidR="004E792F" w:rsidRPr="00B5136F">
        <w:rPr>
          <w:rFonts w:cs="Arial"/>
        </w:rPr>
        <w:t xml:space="preserve">; </w:t>
      </w:r>
      <w:r w:rsidR="00992DED" w:rsidRPr="00B5136F">
        <w:rPr>
          <w:rFonts w:cs="Arial"/>
          <w:b/>
        </w:rPr>
        <w:t>Figure 1</w:t>
      </w:r>
      <w:r w:rsidR="002B4F81">
        <w:rPr>
          <w:rFonts w:cs="Arial"/>
          <w:b/>
        </w:rPr>
        <w:t>E</w:t>
      </w:r>
      <w:r w:rsidR="00992DED" w:rsidRPr="00B5136F">
        <w:rPr>
          <w:rFonts w:cs="Arial"/>
        </w:rPr>
        <w:t>)</w:t>
      </w:r>
      <w:r w:rsidRPr="00B5136F">
        <w:rPr>
          <w:rFonts w:cs="Arial"/>
        </w:rPr>
        <w:t>.</w:t>
      </w:r>
      <w:r w:rsidR="00FC3152" w:rsidRPr="00B5136F">
        <w:rPr>
          <w:rFonts w:cs="Arial"/>
        </w:rPr>
        <w:t xml:space="preserve"> </w:t>
      </w:r>
      <w:r w:rsidRPr="00B5136F">
        <w:rPr>
          <w:rFonts w:cs="Arial"/>
        </w:rPr>
        <w:t xml:space="preserve">Some </w:t>
      </w:r>
      <w:r w:rsidR="00992DED" w:rsidRPr="00B5136F">
        <w:rPr>
          <w:rFonts w:cs="Arial"/>
        </w:rPr>
        <w:t xml:space="preserve">overlap </w:t>
      </w:r>
      <w:r w:rsidR="004E792F" w:rsidRPr="00B5136F">
        <w:rPr>
          <w:rFonts w:cs="Arial"/>
        </w:rPr>
        <w:t xml:space="preserve">in </w:t>
      </w:r>
      <w:r w:rsidR="009330D8" w:rsidRPr="00B5136F">
        <w:rPr>
          <w:rFonts w:cs="Arial"/>
        </w:rPr>
        <w:t xml:space="preserve">the </w:t>
      </w:r>
      <w:r w:rsidR="004E792F" w:rsidRPr="00B5136F">
        <w:rPr>
          <w:rFonts w:cs="Arial"/>
        </w:rPr>
        <w:t xml:space="preserve">anti-IgM-mediated </w:t>
      </w:r>
      <w:r w:rsidR="00992DED" w:rsidRPr="00B5136F">
        <w:rPr>
          <w:rFonts w:cs="Arial"/>
        </w:rPr>
        <w:t>LC3B-II level</w:t>
      </w:r>
      <w:r w:rsidR="009A5144">
        <w:rPr>
          <w:rFonts w:cs="Arial"/>
        </w:rPr>
        <w:t>s</w:t>
      </w:r>
      <w:r w:rsidR="00992DED" w:rsidRPr="00B5136F">
        <w:rPr>
          <w:rFonts w:cs="Arial"/>
        </w:rPr>
        <w:t xml:space="preserve"> was </w:t>
      </w:r>
      <w:r w:rsidR="00FC3152" w:rsidRPr="00B5136F">
        <w:rPr>
          <w:rFonts w:cs="Arial"/>
        </w:rPr>
        <w:t xml:space="preserve">identified </w:t>
      </w:r>
      <w:r w:rsidR="00992DED" w:rsidRPr="00B5136F">
        <w:rPr>
          <w:rFonts w:cs="Arial"/>
        </w:rPr>
        <w:t xml:space="preserve">between </w:t>
      </w:r>
      <w:r w:rsidR="00992DED" w:rsidRPr="008A3A52">
        <w:rPr>
          <w:rFonts w:cs="Arial"/>
          <w:i/>
        </w:rPr>
        <w:t xml:space="preserve">IGHV </w:t>
      </w:r>
      <w:r w:rsidR="002B4F81" w:rsidRPr="008A3A52">
        <w:rPr>
          <w:rFonts w:cs="Arial"/>
        </w:rPr>
        <w:t xml:space="preserve">subsets that </w:t>
      </w:r>
      <w:r w:rsidR="008A3A52">
        <w:rPr>
          <w:rFonts w:cs="Arial"/>
        </w:rPr>
        <w:t>maybe</w:t>
      </w:r>
      <w:r w:rsidR="009A5144">
        <w:rPr>
          <w:rFonts w:cs="Arial"/>
        </w:rPr>
        <w:t xml:space="preserve"> a</w:t>
      </w:r>
      <w:r w:rsidR="004E792F" w:rsidRPr="00B5136F">
        <w:rPr>
          <w:rFonts w:cs="Arial"/>
        </w:rPr>
        <w:t xml:space="preserve"> result of </w:t>
      </w:r>
      <w:r w:rsidR="00992DED" w:rsidRPr="00B5136F">
        <w:rPr>
          <w:rFonts w:cs="Arial"/>
        </w:rPr>
        <w:t xml:space="preserve">M-CLL cases with active </w:t>
      </w:r>
      <w:r w:rsidR="00FC3152" w:rsidRPr="00B5136F">
        <w:rPr>
          <w:rFonts w:cs="Arial"/>
        </w:rPr>
        <w:t xml:space="preserve">BCR </w:t>
      </w:r>
      <w:proofErr w:type="spellStart"/>
      <w:r w:rsidR="00FC3152" w:rsidRPr="00B5136F">
        <w:rPr>
          <w:rFonts w:cs="Arial"/>
        </w:rPr>
        <w:t>sig</w:t>
      </w:r>
      <w:r w:rsidR="00992DED" w:rsidRPr="00B5136F">
        <w:rPr>
          <w:rFonts w:cs="Arial"/>
        </w:rPr>
        <w:t>na</w:t>
      </w:r>
      <w:r w:rsidR="00FC3152" w:rsidRPr="00B5136F">
        <w:rPr>
          <w:rFonts w:cs="Arial"/>
        </w:rPr>
        <w:t>ling</w:t>
      </w:r>
      <w:proofErr w:type="spellEnd"/>
      <w:r w:rsidR="00992DED" w:rsidRPr="00B5136F">
        <w:rPr>
          <w:rFonts w:cs="Arial"/>
        </w:rPr>
        <w:t>.</w:t>
      </w:r>
      <w:r w:rsidR="009330D8" w:rsidRPr="00B5136F">
        <w:rPr>
          <w:rFonts w:cs="Arial"/>
        </w:rPr>
        <w:t xml:space="preserve"> </w:t>
      </w:r>
      <w:r w:rsidR="006C05E0" w:rsidRPr="00B5136F">
        <w:rPr>
          <w:rFonts w:cs="Arial"/>
        </w:rPr>
        <w:t>C</w:t>
      </w:r>
      <w:r w:rsidR="005F43C1" w:rsidRPr="00B5136F">
        <w:rPr>
          <w:rFonts w:cs="Arial"/>
        </w:rPr>
        <w:t xml:space="preserve">ompared to </w:t>
      </w:r>
      <w:r w:rsidR="00652880" w:rsidRPr="00B5136F">
        <w:rPr>
          <w:rFonts w:cs="Arial"/>
        </w:rPr>
        <w:t>anti-</w:t>
      </w:r>
      <w:r w:rsidR="00BF2F09" w:rsidRPr="00B5136F">
        <w:rPr>
          <w:rFonts w:cs="Arial"/>
        </w:rPr>
        <w:t>IgM</w:t>
      </w:r>
      <w:r w:rsidR="005F43C1" w:rsidRPr="00B5136F">
        <w:rPr>
          <w:rFonts w:cs="Arial"/>
        </w:rPr>
        <w:t xml:space="preserve">, </w:t>
      </w:r>
      <w:r w:rsidR="00652880" w:rsidRPr="00B5136F">
        <w:rPr>
          <w:rFonts w:cs="Arial"/>
        </w:rPr>
        <w:t>anti-</w:t>
      </w:r>
      <w:proofErr w:type="spellStart"/>
      <w:r w:rsidR="00BF2F09" w:rsidRPr="00B5136F">
        <w:rPr>
          <w:rFonts w:cs="Arial"/>
        </w:rPr>
        <w:t>IgD</w:t>
      </w:r>
      <w:proofErr w:type="spellEnd"/>
      <w:r w:rsidR="005F43C1" w:rsidRPr="00B5136F">
        <w:rPr>
          <w:rFonts w:cs="Arial"/>
        </w:rPr>
        <w:t xml:space="preserve"> induced </w:t>
      </w:r>
      <w:proofErr w:type="spellStart"/>
      <w:r w:rsidR="00995C62" w:rsidRPr="00B5136F">
        <w:rPr>
          <w:rFonts w:cs="Arial"/>
        </w:rPr>
        <w:t>signaling</w:t>
      </w:r>
      <w:proofErr w:type="spellEnd"/>
      <w:r w:rsidR="005F43C1" w:rsidRPr="00B5136F">
        <w:rPr>
          <w:rFonts w:cs="Arial"/>
        </w:rPr>
        <w:t xml:space="preserve"> is short-lived</w:t>
      </w:r>
      <w:r w:rsidR="00883BD3" w:rsidRPr="00B5136F">
        <w:rPr>
          <w:rFonts w:cs="Arial"/>
        </w:rPr>
        <w:t xml:space="preserve"> in CLL cases</w:t>
      </w:r>
      <w:r w:rsidR="00894DD3" w:rsidRPr="00B5136F">
        <w:rPr>
          <w:rFonts w:cs="Arial"/>
        </w:rPr>
        <w:t>.</w:t>
      </w:r>
      <w:r w:rsidR="005F43C1" w:rsidRPr="00B5136F">
        <w:rPr>
          <w:rFonts w:cs="Arial"/>
        </w:rPr>
        <w:fldChar w:fldCharType="begin"/>
      </w:r>
      <w:r w:rsidR="004C3E29">
        <w:rPr>
          <w:rFonts w:cs="Arial"/>
        </w:rPr>
        <w:instrText xml:space="preserve"> ADDIN EN.CITE &lt;EndNote&gt;&lt;Cite&gt;&lt;Author&gt;Ten Hacken&lt;/Author&gt;&lt;Year&gt;2016&lt;/Year&gt;&lt;RecNum&gt;312&lt;/RecNum&gt;&lt;DisplayText&gt;&lt;style face="superscript"&gt;8&lt;/style&gt;&lt;/DisplayText&gt;&lt;record&gt;&lt;rec-number&gt;312&lt;/rec-number&gt;&lt;foreign-keys&gt;&lt;key app="EN" db-id="r0tddxzxypxxpsev05r5dv5ef0sppavefvzr" timestamp="1474300370"&gt;312&lt;/key&gt;&lt;/foreign-keys&gt;&lt;ref-type name="Journal Article"&gt;17&lt;/ref-type&gt;&lt;contributors&gt;&lt;authors&gt;&lt;author&gt;Ten Hacken, E.&lt;/author&gt;&lt;author&gt;Sivina, M.&lt;/author&gt;&lt;author&gt;Kim, E.&lt;/author&gt;&lt;author&gt;O&amp;apos;Brien, S.&lt;/author&gt;&lt;author&gt;Wierda, W. G.&lt;/author&gt;&lt;author&gt;Ferrajoli, A.&lt;/author&gt;&lt;author&gt;Estrov, Z.&lt;/author&gt;&lt;author&gt;Keating, M. J.&lt;/author&gt;&lt;author&gt;Oellerich, T.&lt;/author&gt;&lt;author&gt;Scielzo, C.&lt;/author&gt;&lt;author&gt;Ghia, P.&lt;/author&gt;&lt;author&gt;Caligaris-Cappio, F.&lt;/author&gt;&lt;author&gt;Burger, J. A.&lt;/author&gt;&lt;/authors&gt;&lt;/contributors&gt;&lt;auth-address&gt;Department of Leukemia, University of Texas MD Anderson Cancer Center, Houston, TX 77230;&amp;#xD;Department of Medicine II, Hematology/Oncology, Goethe University, 60590 Frankfurt, Germany; and.&amp;#xD;Istituto di Ricovero e Cura a Carattere Scientifico Ospedale San Raffaele and Universita Vita-Salute San Raffaele, 20132 Milan, Italy.&amp;#xD;Department of Leukemia, University of Texas MD Anderson Cancer Center, Houston, TX 77230; jaburger@mdanderson.org.&lt;/auth-address&gt;&lt;titles&gt;&lt;title&gt;Functional Differences between IgM and IgD Signaling in Chronic Lymphocytic Leukemia&lt;/title&gt;&lt;secondary-title&gt;J Immunol&lt;/secondary-title&gt;&lt;/titles&gt;&lt;periodical&gt;&lt;full-title&gt;J Immunol&lt;/full-title&gt;&lt;/periodical&gt;&lt;pages&gt;2522-31&lt;/pages&gt;&lt;volume&gt;197&lt;/volume&gt;&lt;number&gt;6&lt;/number&gt;&lt;dates&gt;&lt;year&gt;2016&lt;/year&gt;&lt;pub-dates&gt;&lt;date&gt;Sep 15&lt;/date&gt;&lt;/pub-dates&gt;&lt;/dates&gt;&lt;isbn&gt;1550-6606 (Electronic)&amp;#xD;0022-1767 (Linking)&lt;/isbn&gt;&lt;accession-num&gt;27534555&lt;/accession-num&gt;&lt;urls&gt;&lt;related-urls&gt;&lt;url&gt;http://www.ncbi.nlm.nih.gov/pubmed/27534555&lt;/url&gt;&lt;/related-urls&gt;&lt;/urls&gt;&lt;custom2&gt;PMC5010921&lt;/custom2&gt;&lt;electronic-resource-num&gt;10.4049/jimmunol.1600915&lt;/electronic-resource-num&gt;&lt;/record&gt;&lt;/Cite&gt;&lt;/EndNote&gt;</w:instrText>
      </w:r>
      <w:r w:rsidR="005F43C1" w:rsidRPr="00B5136F">
        <w:rPr>
          <w:rFonts w:cs="Arial"/>
        </w:rPr>
        <w:fldChar w:fldCharType="separate"/>
      </w:r>
      <w:r w:rsidR="004C3E29" w:rsidRPr="004C3E29">
        <w:rPr>
          <w:rFonts w:cs="Arial"/>
          <w:noProof/>
          <w:vertAlign w:val="superscript"/>
        </w:rPr>
        <w:t>8</w:t>
      </w:r>
      <w:r w:rsidR="005F43C1" w:rsidRPr="00B5136F">
        <w:rPr>
          <w:rFonts w:cs="Arial"/>
        </w:rPr>
        <w:fldChar w:fldCharType="end"/>
      </w:r>
      <w:r w:rsidR="005F43C1" w:rsidRPr="00B5136F">
        <w:rPr>
          <w:rFonts w:cs="Arial"/>
        </w:rPr>
        <w:t xml:space="preserve"> </w:t>
      </w:r>
      <w:r w:rsidR="00F74580" w:rsidRPr="00B5136F">
        <w:rPr>
          <w:rFonts w:cs="Arial"/>
        </w:rPr>
        <w:t>Therefore although s</w:t>
      </w:r>
      <w:r w:rsidR="005F43C1" w:rsidRPr="00B5136F">
        <w:rPr>
          <w:rFonts w:cs="Arial"/>
        </w:rPr>
        <w:t xml:space="preserve">ignificant increases in LC3B-II were observed following </w:t>
      </w:r>
      <w:r w:rsidR="009330D8" w:rsidRPr="00B5136F">
        <w:rPr>
          <w:rFonts w:cs="Arial"/>
        </w:rPr>
        <w:t>bead-bound</w:t>
      </w:r>
      <w:r w:rsidR="00BD4171" w:rsidRPr="00B5136F">
        <w:rPr>
          <w:rFonts w:cs="Arial"/>
        </w:rPr>
        <w:t xml:space="preserve"> anti-</w:t>
      </w:r>
      <w:proofErr w:type="spellStart"/>
      <w:r w:rsidR="00BF2F09" w:rsidRPr="00B5136F">
        <w:rPr>
          <w:rFonts w:cs="Arial"/>
        </w:rPr>
        <w:t>IgD</w:t>
      </w:r>
      <w:proofErr w:type="spellEnd"/>
      <w:r w:rsidR="005F43C1" w:rsidRPr="00B5136F">
        <w:rPr>
          <w:rFonts w:cs="Arial"/>
        </w:rPr>
        <w:t xml:space="preserve"> treatment at all time-points, with trends for increased </w:t>
      </w:r>
      <w:r w:rsidR="00FC3EBC" w:rsidRPr="00B5136F">
        <w:rPr>
          <w:rFonts w:cs="Arial"/>
        </w:rPr>
        <w:t xml:space="preserve">GABARAPL2, </w:t>
      </w:r>
      <w:r w:rsidR="005F43C1" w:rsidRPr="00B5136F">
        <w:rPr>
          <w:rFonts w:cs="Arial"/>
        </w:rPr>
        <w:t xml:space="preserve">in most instances these increases were smaller than that observed with </w:t>
      </w:r>
      <w:r w:rsidR="00652880" w:rsidRPr="00B5136F">
        <w:rPr>
          <w:rFonts w:cs="Arial"/>
        </w:rPr>
        <w:t>anti-</w:t>
      </w:r>
      <w:r w:rsidR="00BF2F09" w:rsidRPr="00B5136F">
        <w:rPr>
          <w:rFonts w:cs="Arial"/>
        </w:rPr>
        <w:t>IgM</w:t>
      </w:r>
      <w:r w:rsidR="003D5059" w:rsidRPr="00B5136F">
        <w:rPr>
          <w:rFonts w:cs="Arial"/>
        </w:rPr>
        <w:t xml:space="preserve"> (</w:t>
      </w:r>
      <w:r w:rsidR="00845DBD" w:rsidRPr="00B5136F">
        <w:rPr>
          <w:rFonts w:cs="Arial"/>
          <w:b/>
        </w:rPr>
        <w:t>Supplementary</w:t>
      </w:r>
      <w:r w:rsidR="003D5059" w:rsidRPr="00B5136F">
        <w:rPr>
          <w:rFonts w:cs="Arial"/>
          <w:b/>
        </w:rPr>
        <w:t xml:space="preserve"> Fig</w:t>
      </w:r>
      <w:r w:rsidR="00B84538" w:rsidRPr="00B5136F">
        <w:rPr>
          <w:rFonts w:cs="Arial"/>
          <w:b/>
        </w:rPr>
        <w:t>ure</w:t>
      </w:r>
      <w:r w:rsidR="009330D8" w:rsidRPr="00B5136F">
        <w:rPr>
          <w:rFonts w:cs="Arial"/>
          <w:b/>
        </w:rPr>
        <w:t xml:space="preserve"> S</w:t>
      </w:r>
      <w:r w:rsidR="002B4F81">
        <w:rPr>
          <w:rFonts w:cs="Arial"/>
          <w:b/>
        </w:rPr>
        <w:t>5D</w:t>
      </w:r>
      <w:r w:rsidR="003D5059" w:rsidRPr="00B5136F">
        <w:rPr>
          <w:rFonts w:cs="Arial"/>
        </w:rPr>
        <w:t>)</w:t>
      </w:r>
      <w:r w:rsidR="005F43C1" w:rsidRPr="00B5136F">
        <w:rPr>
          <w:rFonts w:cs="Arial"/>
        </w:rPr>
        <w:t xml:space="preserve">. </w:t>
      </w:r>
      <w:r w:rsidR="00FC3152" w:rsidRPr="00B5136F">
        <w:rPr>
          <w:rFonts w:cs="Arial"/>
        </w:rPr>
        <w:t>Similarly</w:t>
      </w:r>
      <w:r w:rsidR="004441F9" w:rsidRPr="00B5136F">
        <w:rPr>
          <w:rFonts w:cs="Arial"/>
        </w:rPr>
        <w:t xml:space="preserve">, </w:t>
      </w:r>
      <w:r w:rsidR="001401E3" w:rsidRPr="00B5136F">
        <w:rPr>
          <w:rFonts w:cs="Arial"/>
        </w:rPr>
        <w:t xml:space="preserve">a small but significant increase in ATG7 </w:t>
      </w:r>
      <w:r w:rsidR="004E792F" w:rsidRPr="00B5136F">
        <w:rPr>
          <w:rFonts w:cs="Arial"/>
        </w:rPr>
        <w:t>levels were</w:t>
      </w:r>
      <w:r w:rsidR="00FC3152" w:rsidRPr="00B5136F">
        <w:rPr>
          <w:rFonts w:cs="Arial"/>
        </w:rPr>
        <w:t xml:space="preserve"> observed at </w:t>
      </w:r>
      <w:r w:rsidR="001401E3" w:rsidRPr="00B5136F">
        <w:rPr>
          <w:rFonts w:cs="Arial"/>
        </w:rPr>
        <w:t>24 hours</w:t>
      </w:r>
      <w:r w:rsidR="009330D8" w:rsidRPr="00B5136F">
        <w:rPr>
          <w:rFonts w:cs="Arial"/>
        </w:rPr>
        <w:t xml:space="preserve"> with bead-bound</w:t>
      </w:r>
      <w:r w:rsidR="00FC3152" w:rsidRPr="00B5136F">
        <w:rPr>
          <w:rFonts w:cs="Arial"/>
        </w:rPr>
        <w:t xml:space="preserve"> anti-</w:t>
      </w:r>
      <w:proofErr w:type="spellStart"/>
      <w:r w:rsidR="00FC3152" w:rsidRPr="00B5136F">
        <w:rPr>
          <w:rFonts w:cs="Arial"/>
        </w:rPr>
        <w:t>IgD</w:t>
      </w:r>
      <w:proofErr w:type="spellEnd"/>
      <w:r w:rsidR="001401E3" w:rsidRPr="00B5136F">
        <w:rPr>
          <w:rFonts w:cs="Arial"/>
        </w:rPr>
        <w:t xml:space="preserve">, </w:t>
      </w:r>
      <w:r w:rsidR="00C34B11" w:rsidRPr="00B5136F">
        <w:rPr>
          <w:rFonts w:cs="Arial"/>
        </w:rPr>
        <w:t>with</w:t>
      </w:r>
      <w:r w:rsidR="006C05E0" w:rsidRPr="00B5136F">
        <w:rPr>
          <w:rFonts w:cs="Arial"/>
        </w:rPr>
        <w:t xml:space="preserve"> </w:t>
      </w:r>
      <w:r w:rsidR="00043E02">
        <w:rPr>
          <w:rFonts w:cs="Arial"/>
        </w:rPr>
        <w:t>only a trend for</w:t>
      </w:r>
      <w:r w:rsidR="001401E3" w:rsidRPr="00B5136F">
        <w:rPr>
          <w:rFonts w:cs="Arial"/>
        </w:rPr>
        <w:t xml:space="preserve"> </w:t>
      </w:r>
      <w:r w:rsidR="00043E02">
        <w:rPr>
          <w:rFonts w:cs="Arial"/>
        </w:rPr>
        <w:t xml:space="preserve">increased </w:t>
      </w:r>
      <w:r w:rsidR="001401E3" w:rsidRPr="00B5136F">
        <w:rPr>
          <w:rFonts w:cs="Arial"/>
        </w:rPr>
        <w:t xml:space="preserve">ATG3 </w:t>
      </w:r>
      <w:r w:rsidR="00043E02">
        <w:rPr>
          <w:rFonts w:cs="Arial"/>
        </w:rPr>
        <w:t xml:space="preserve">expression </w:t>
      </w:r>
      <w:r w:rsidR="00C34B11" w:rsidRPr="00B5136F">
        <w:rPr>
          <w:rFonts w:cs="Arial"/>
        </w:rPr>
        <w:t xml:space="preserve">at </w:t>
      </w:r>
      <w:r w:rsidR="00043E02">
        <w:rPr>
          <w:rFonts w:cs="Arial"/>
        </w:rPr>
        <w:t>24</w:t>
      </w:r>
      <w:r w:rsidR="001B42DB">
        <w:rPr>
          <w:rFonts w:cs="Arial"/>
        </w:rPr>
        <w:t xml:space="preserve"> </w:t>
      </w:r>
      <w:r w:rsidR="00043E02">
        <w:rPr>
          <w:rFonts w:cs="Arial"/>
        </w:rPr>
        <w:t>h</w:t>
      </w:r>
      <w:r w:rsidR="001B42DB">
        <w:rPr>
          <w:rFonts w:cs="Arial"/>
        </w:rPr>
        <w:t>ours</w:t>
      </w:r>
      <w:r w:rsidR="00FC56B4" w:rsidRPr="00B5136F">
        <w:rPr>
          <w:rFonts w:cs="Arial"/>
        </w:rPr>
        <w:t xml:space="preserve"> </w:t>
      </w:r>
      <w:r w:rsidR="008C67F6" w:rsidRPr="00B5136F">
        <w:rPr>
          <w:rFonts w:cs="Arial"/>
          <w:b/>
        </w:rPr>
        <w:t>(</w:t>
      </w:r>
      <w:r w:rsidR="00845DBD" w:rsidRPr="00B5136F">
        <w:rPr>
          <w:rFonts w:cs="Arial"/>
          <w:b/>
        </w:rPr>
        <w:t>Supplementary</w:t>
      </w:r>
      <w:r w:rsidR="008C67F6" w:rsidRPr="00B5136F">
        <w:rPr>
          <w:rFonts w:cs="Arial"/>
          <w:b/>
        </w:rPr>
        <w:t xml:space="preserve"> Fig</w:t>
      </w:r>
      <w:r w:rsidR="00B84538" w:rsidRPr="00B5136F">
        <w:rPr>
          <w:rFonts w:cs="Arial"/>
          <w:b/>
        </w:rPr>
        <w:t>ure</w:t>
      </w:r>
      <w:r w:rsidR="00CF0C04" w:rsidRPr="00B5136F">
        <w:rPr>
          <w:rFonts w:cs="Arial"/>
          <w:b/>
        </w:rPr>
        <w:t xml:space="preserve"> S</w:t>
      </w:r>
      <w:r w:rsidR="009A5144">
        <w:rPr>
          <w:rFonts w:cs="Arial"/>
          <w:b/>
        </w:rPr>
        <w:t>5</w:t>
      </w:r>
      <w:r w:rsidR="00C34B11" w:rsidRPr="00B5136F">
        <w:rPr>
          <w:rFonts w:cs="Arial"/>
          <w:b/>
        </w:rPr>
        <w:t>D</w:t>
      </w:r>
      <w:r w:rsidR="005F43C1" w:rsidRPr="00B5136F">
        <w:rPr>
          <w:rFonts w:cs="Arial"/>
        </w:rPr>
        <w:t xml:space="preserve">). </w:t>
      </w:r>
    </w:p>
    <w:p w14:paraId="6599C2CF" w14:textId="77777777" w:rsidR="009A5144" w:rsidRDefault="009A5144" w:rsidP="009A5144">
      <w:pPr>
        <w:spacing w:after="0" w:line="360" w:lineRule="auto"/>
        <w:jc w:val="both"/>
        <w:rPr>
          <w:rFonts w:cs="Arial"/>
        </w:rPr>
      </w:pPr>
    </w:p>
    <w:p w14:paraId="56D37E80" w14:textId="77777777" w:rsidR="009A4E4B" w:rsidRPr="00B5136F" w:rsidRDefault="00267B18" w:rsidP="009A5144">
      <w:pPr>
        <w:spacing w:after="0" w:line="360" w:lineRule="auto"/>
        <w:jc w:val="both"/>
        <w:rPr>
          <w:rFonts w:cs="Arial"/>
        </w:rPr>
      </w:pPr>
      <w:r w:rsidRPr="00B5136F">
        <w:rPr>
          <w:rFonts w:cs="Arial"/>
        </w:rPr>
        <w:t xml:space="preserve">We subsequently characterised the </w:t>
      </w:r>
      <w:proofErr w:type="spellStart"/>
      <w:r w:rsidRPr="00B5136F">
        <w:rPr>
          <w:rFonts w:cs="Arial"/>
        </w:rPr>
        <w:t>signaling</w:t>
      </w:r>
      <w:proofErr w:type="spellEnd"/>
      <w:r w:rsidRPr="00B5136F">
        <w:rPr>
          <w:rFonts w:cs="Arial"/>
        </w:rPr>
        <w:t xml:space="preserve"> pathways involved in BCR-mediated autophagy (</w:t>
      </w:r>
      <w:r w:rsidRPr="00B5136F">
        <w:rPr>
          <w:rFonts w:cs="Arial"/>
          <w:b/>
        </w:rPr>
        <w:t>Supplementary Figure S</w:t>
      </w:r>
      <w:r w:rsidR="005D1F1C">
        <w:rPr>
          <w:rFonts w:cs="Arial"/>
          <w:b/>
        </w:rPr>
        <w:t>6</w:t>
      </w:r>
      <w:r w:rsidRPr="00B5136F">
        <w:rPr>
          <w:rFonts w:cs="Arial"/>
        </w:rPr>
        <w:t xml:space="preserve">). </w:t>
      </w:r>
      <w:r w:rsidR="00E01BD1" w:rsidRPr="00B5136F">
        <w:rPr>
          <w:rFonts w:cs="Arial"/>
        </w:rPr>
        <w:t xml:space="preserve">Phospho-ERK and </w:t>
      </w:r>
      <w:r w:rsidRPr="00B5136F">
        <w:rPr>
          <w:rFonts w:cs="Arial"/>
        </w:rPr>
        <w:t xml:space="preserve">-AKT </w:t>
      </w:r>
      <w:r w:rsidR="00E01BD1" w:rsidRPr="00B5136F">
        <w:rPr>
          <w:rFonts w:cs="Arial"/>
        </w:rPr>
        <w:t xml:space="preserve">levels increased </w:t>
      </w:r>
      <w:r w:rsidRPr="00B5136F">
        <w:rPr>
          <w:rFonts w:cs="Arial"/>
        </w:rPr>
        <w:t>15 minutes post-stimulation with bead-bound anti-IgM or anti-</w:t>
      </w:r>
      <w:proofErr w:type="spellStart"/>
      <w:r w:rsidRPr="00B5136F">
        <w:rPr>
          <w:rFonts w:cs="Arial"/>
        </w:rPr>
        <w:t>IgD</w:t>
      </w:r>
      <w:proofErr w:type="spellEnd"/>
      <w:r w:rsidRPr="00B5136F">
        <w:rPr>
          <w:rFonts w:cs="Arial"/>
        </w:rPr>
        <w:t xml:space="preserve">, which is indicative of active BCR </w:t>
      </w:r>
      <w:proofErr w:type="spellStart"/>
      <w:r w:rsidRPr="00B5136F">
        <w:rPr>
          <w:rFonts w:cs="Arial"/>
        </w:rPr>
        <w:t>signaling</w:t>
      </w:r>
      <w:proofErr w:type="spellEnd"/>
      <w:r w:rsidRPr="00B5136F">
        <w:rPr>
          <w:rFonts w:cs="Arial"/>
        </w:rPr>
        <w:t xml:space="preserve">. </w:t>
      </w:r>
      <w:r w:rsidR="003324FB" w:rsidRPr="00B5136F">
        <w:rPr>
          <w:rFonts w:cs="Arial"/>
        </w:rPr>
        <w:t>Interestingly</w:t>
      </w:r>
      <w:r w:rsidR="00EE5707">
        <w:rPr>
          <w:rFonts w:cs="Arial"/>
        </w:rPr>
        <w:t>, anti-IgM and anti-</w:t>
      </w:r>
      <w:proofErr w:type="spellStart"/>
      <w:r w:rsidR="00EE5707">
        <w:rPr>
          <w:rFonts w:cs="Arial"/>
        </w:rPr>
        <w:t>IgD</w:t>
      </w:r>
      <w:proofErr w:type="spellEnd"/>
      <w:r w:rsidR="00EE5707">
        <w:rPr>
          <w:rFonts w:cs="Arial"/>
        </w:rPr>
        <w:t xml:space="preserve"> increased</w:t>
      </w:r>
      <w:r w:rsidR="003324FB" w:rsidRPr="00B5136F">
        <w:rPr>
          <w:rFonts w:cs="Arial"/>
        </w:rPr>
        <w:t xml:space="preserve"> phospho-p70 S6 k</w:t>
      </w:r>
      <w:r w:rsidR="00EE5707">
        <w:rPr>
          <w:rFonts w:cs="Arial"/>
        </w:rPr>
        <w:t>inase levels at 6 hours indicating</w:t>
      </w:r>
      <w:r w:rsidR="009A5144">
        <w:rPr>
          <w:rFonts w:cs="Arial"/>
        </w:rPr>
        <w:t xml:space="preserve"> active m</w:t>
      </w:r>
      <w:r w:rsidR="003324FB" w:rsidRPr="00B5136F">
        <w:rPr>
          <w:rFonts w:cs="Arial"/>
        </w:rPr>
        <w:t xml:space="preserve">TOR </w:t>
      </w:r>
      <w:r w:rsidR="00EE5707">
        <w:rPr>
          <w:rFonts w:cs="Arial"/>
        </w:rPr>
        <w:t>signalling, despite an induction of LC3B-II expression,</w:t>
      </w:r>
      <w:r w:rsidR="00DA1CCA">
        <w:rPr>
          <w:rFonts w:cs="Arial"/>
        </w:rPr>
        <w:t xml:space="preserve"> </w:t>
      </w:r>
      <w:r w:rsidR="009A4E4B" w:rsidRPr="00B5136F">
        <w:rPr>
          <w:rFonts w:cs="Arial"/>
        </w:rPr>
        <w:t xml:space="preserve">suggesting activation of </w:t>
      </w:r>
      <w:r w:rsidR="003324FB" w:rsidRPr="00B5136F">
        <w:rPr>
          <w:rFonts w:cs="Arial"/>
        </w:rPr>
        <w:t>non-canonical autophagy.</w:t>
      </w:r>
      <w:r w:rsidR="009B18F5" w:rsidRPr="00B5136F">
        <w:rPr>
          <w:rFonts w:cs="Arial"/>
        </w:rPr>
        <w:fldChar w:fldCharType="begin">
          <w:fldData xml:space="preserve">PEVuZE5vdGU+PENpdGU+PEF1dGhvcj5NYXJ0aW5lei1NYXJ0aW48L0F1dGhvcj48WWVhcj4yMDE3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</w:fldData>
        </w:fldChar>
      </w:r>
      <w:r w:rsidR="004C3E29">
        <w:rPr>
          <w:rFonts w:cs="Arial"/>
        </w:rPr>
        <w:instrText xml:space="preserve"> ADDIN EN.CITE </w:instrText>
      </w:r>
      <w:r w:rsidR="004C3E29">
        <w:rPr>
          <w:rFonts w:cs="Arial"/>
        </w:rPr>
        <w:fldChar w:fldCharType="begin">
          <w:fldData xml:space="preserve">PEVuZE5vdGU+PENpdGU+PEF1dGhvcj5NYXJ0aW5lei1NYXJ0aW48L0F1dGhvcj48WWVhcj4yMDE3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</w:fldData>
        </w:fldChar>
      </w:r>
      <w:r w:rsidR="004C3E29">
        <w:rPr>
          <w:rFonts w:cs="Arial"/>
        </w:rPr>
        <w:instrText xml:space="preserve"> ADDIN EN.CITE.DATA </w:instrText>
      </w:r>
      <w:r w:rsidR="004C3E29">
        <w:rPr>
          <w:rFonts w:cs="Arial"/>
        </w:rPr>
      </w:r>
      <w:r w:rsidR="004C3E29">
        <w:rPr>
          <w:rFonts w:cs="Arial"/>
        </w:rPr>
        <w:fldChar w:fldCharType="end"/>
      </w:r>
      <w:r w:rsidR="009B18F5" w:rsidRPr="00B5136F">
        <w:rPr>
          <w:rFonts w:cs="Arial"/>
        </w:rPr>
      </w:r>
      <w:r w:rsidR="009B18F5" w:rsidRPr="00B5136F">
        <w:rPr>
          <w:rFonts w:cs="Arial"/>
        </w:rPr>
        <w:fldChar w:fldCharType="separate"/>
      </w:r>
      <w:r w:rsidR="004C3E29" w:rsidRPr="004C3E29">
        <w:rPr>
          <w:rFonts w:cs="Arial"/>
          <w:noProof/>
          <w:vertAlign w:val="superscript"/>
        </w:rPr>
        <w:t>9</w:t>
      </w:r>
      <w:r w:rsidR="009B18F5" w:rsidRPr="00B5136F">
        <w:rPr>
          <w:rFonts w:cs="Arial"/>
        </w:rPr>
        <w:fldChar w:fldCharType="end"/>
      </w:r>
      <w:r w:rsidR="003324FB" w:rsidRPr="00B5136F">
        <w:rPr>
          <w:rFonts w:cs="Arial"/>
        </w:rPr>
        <w:t xml:space="preserve"> </w:t>
      </w:r>
      <w:r w:rsidR="009A4E4B" w:rsidRPr="00B5136F">
        <w:rPr>
          <w:rFonts w:cs="Arial"/>
        </w:rPr>
        <w:t>At 24 hours, anti-IgM and anti-</w:t>
      </w:r>
      <w:proofErr w:type="spellStart"/>
      <w:r w:rsidR="009A4E4B" w:rsidRPr="00B5136F">
        <w:rPr>
          <w:rFonts w:cs="Arial"/>
        </w:rPr>
        <w:t>IgD</w:t>
      </w:r>
      <w:proofErr w:type="spellEnd"/>
      <w:r w:rsidR="009A4E4B" w:rsidRPr="00B5136F">
        <w:rPr>
          <w:rFonts w:cs="Arial"/>
        </w:rPr>
        <w:t xml:space="preserve">-dependent </w:t>
      </w:r>
      <w:r w:rsidR="00662D00" w:rsidRPr="00B5136F">
        <w:rPr>
          <w:rFonts w:cs="Arial"/>
        </w:rPr>
        <w:t>increases in</w:t>
      </w:r>
      <w:r w:rsidR="009A4E4B" w:rsidRPr="00B5136F">
        <w:rPr>
          <w:rFonts w:cs="Arial"/>
        </w:rPr>
        <w:t xml:space="preserve"> LC3B-II, p62 and phospho-ATG13 suggest</w:t>
      </w:r>
      <w:r w:rsidR="0074310D">
        <w:rPr>
          <w:rFonts w:cs="Arial"/>
        </w:rPr>
        <w:t>ed</w:t>
      </w:r>
      <w:r w:rsidR="009A4E4B" w:rsidRPr="00B5136F">
        <w:rPr>
          <w:rFonts w:cs="Arial"/>
        </w:rPr>
        <w:t xml:space="preserve"> simultaneous activation of canonical and non-canonical autophagy.</w:t>
      </w:r>
      <w:r w:rsidR="009B18F5" w:rsidRPr="00B5136F">
        <w:rPr>
          <w:rFonts w:cs="Arial"/>
        </w:rPr>
        <w:fldChar w:fldCharType="begin">
          <w:fldData xml:space="preserve">PEVuZE5vdGU+PENpdGU+PEF1dGhvcj5NYXJ0aW5lei1NYXJ0aW48L0F1dGhvcj48WWVhcj4yMDE3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</w:fldData>
        </w:fldChar>
      </w:r>
      <w:r w:rsidR="004C3E29">
        <w:rPr>
          <w:rFonts w:cs="Arial"/>
        </w:rPr>
        <w:instrText xml:space="preserve"> ADDIN EN.CITE </w:instrText>
      </w:r>
      <w:r w:rsidR="004C3E29">
        <w:rPr>
          <w:rFonts w:cs="Arial"/>
        </w:rPr>
        <w:fldChar w:fldCharType="begin">
          <w:fldData xml:space="preserve">PEVuZE5vdGU+PENpdGU+PEF1dGhvcj5NYXJ0aW5lei1NYXJ0aW48L0F1dGhvcj48WWVhcj4yMDE3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</w:fldData>
        </w:fldChar>
      </w:r>
      <w:r w:rsidR="004C3E29">
        <w:rPr>
          <w:rFonts w:cs="Arial"/>
        </w:rPr>
        <w:instrText xml:space="preserve"> ADDIN EN.CITE.DATA </w:instrText>
      </w:r>
      <w:r w:rsidR="004C3E29">
        <w:rPr>
          <w:rFonts w:cs="Arial"/>
        </w:rPr>
      </w:r>
      <w:r w:rsidR="004C3E29">
        <w:rPr>
          <w:rFonts w:cs="Arial"/>
        </w:rPr>
        <w:fldChar w:fldCharType="end"/>
      </w:r>
      <w:r w:rsidR="009B18F5" w:rsidRPr="00B5136F">
        <w:rPr>
          <w:rFonts w:cs="Arial"/>
        </w:rPr>
      </w:r>
      <w:r w:rsidR="009B18F5" w:rsidRPr="00B5136F">
        <w:rPr>
          <w:rFonts w:cs="Arial"/>
        </w:rPr>
        <w:fldChar w:fldCharType="separate"/>
      </w:r>
      <w:r w:rsidR="004C3E29" w:rsidRPr="004C3E29">
        <w:rPr>
          <w:rFonts w:cs="Arial"/>
          <w:noProof/>
          <w:vertAlign w:val="superscript"/>
        </w:rPr>
        <w:t>9, 10</w:t>
      </w:r>
      <w:r w:rsidR="009B18F5" w:rsidRPr="00B5136F">
        <w:rPr>
          <w:rFonts w:cs="Arial"/>
        </w:rPr>
        <w:fldChar w:fldCharType="end"/>
      </w:r>
      <w:r w:rsidR="009A4E4B" w:rsidRPr="00B5136F">
        <w:rPr>
          <w:rFonts w:cs="Arial"/>
        </w:rPr>
        <w:t xml:space="preserve">  </w:t>
      </w:r>
    </w:p>
    <w:p w14:paraId="0AA8E5A5" w14:textId="77777777" w:rsidR="009A5144" w:rsidRDefault="009A5144" w:rsidP="009A5144">
      <w:pPr>
        <w:spacing w:after="0" w:line="360" w:lineRule="auto"/>
        <w:jc w:val="both"/>
        <w:rPr>
          <w:rFonts w:cs="Arial"/>
        </w:rPr>
      </w:pPr>
    </w:p>
    <w:p w14:paraId="0C7EA90F" w14:textId="4EB71C79" w:rsidR="001D2A2D" w:rsidRPr="00B5136F" w:rsidRDefault="005F43C1" w:rsidP="009A5144">
      <w:pPr>
        <w:spacing w:after="0" w:line="360" w:lineRule="auto"/>
        <w:jc w:val="both"/>
        <w:rPr>
          <w:rFonts w:cs="Arial"/>
        </w:rPr>
      </w:pPr>
      <w:r w:rsidRPr="00B5136F">
        <w:rPr>
          <w:rFonts w:cs="Arial"/>
        </w:rPr>
        <w:lastRenderedPageBreak/>
        <w:t>Next</w:t>
      </w:r>
      <w:r w:rsidR="003E51B8" w:rsidRPr="00B5136F">
        <w:rPr>
          <w:rFonts w:cs="Arial"/>
        </w:rPr>
        <w:t>,</w:t>
      </w:r>
      <w:r w:rsidRPr="00B5136F">
        <w:rPr>
          <w:rFonts w:cs="Arial"/>
        </w:rPr>
        <w:t xml:space="preserve"> we </w:t>
      </w:r>
      <w:r w:rsidR="00883BD3" w:rsidRPr="00B5136F">
        <w:rPr>
          <w:rFonts w:cs="Arial"/>
        </w:rPr>
        <w:t>assessed</w:t>
      </w:r>
      <w:r w:rsidRPr="00B5136F">
        <w:rPr>
          <w:rFonts w:cs="Arial"/>
        </w:rPr>
        <w:t xml:space="preserve"> autophagosome formation </w:t>
      </w:r>
      <w:r w:rsidR="00883BD3" w:rsidRPr="00B5136F">
        <w:rPr>
          <w:rFonts w:cs="Arial"/>
        </w:rPr>
        <w:t>using</w:t>
      </w:r>
      <w:r w:rsidRPr="00B5136F">
        <w:rPr>
          <w:rFonts w:cs="Arial"/>
        </w:rPr>
        <w:t xml:space="preserve"> LC3B puncta</w:t>
      </w:r>
      <w:r w:rsidR="00D52574" w:rsidRPr="00B5136F">
        <w:rPr>
          <w:rFonts w:cs="Arial"/>
        </w:rPr>
        <w:t xml:space="preserve"> formation</w:t>
      </w:r>
      <w:r w:rsidRPr="00B5136F">
        <w:rPr>
          <w:rFonts w:cs="Arial"/>
        </w:rPr>
        <w:t xml:space="preserve"> </w:t>
      </w:r>
      <w:r w:rsidR="00596B83" w:rsidRPr="00B5136F">
        <w:rPr>
          <w:rFonts w:cs="Arial"/>
        </w:rPr>
        <w:t xml:space="preserve">by </w:t>
      </w:r>
      <w:r w:rsidR="006776E3" w:rsidRPr="00B5136F">
        <w:rPr>
          <w:rFonts w:cs="Arial"/>
        </w:rPr>
        <w:t>immunofluorescence</w:t>
      </w:r>
      <w:r w:rsidR="00894DD3" w:rsidRPr="00B5136F">
        <w:rPr>
          <w:rFonts w:cs="Arial"/>
        </w:rPr>
        <w:t>.</w:t>
      </w:r>
      <w:r w:rsidRPr="00B5136F">
        <w:rPr>
          <w:rFonts w:cs="Arial"/>
        </w:rPr>
        <w:fldChar w:fldCharType="begin">
          <w:fldData xml:space="preserve">ZXBhcnRtZW50IG9mIEVudmlyb25tZW50YWwgYW5kIE9jY3VwYXRpb25hbCBIZWFsdGggLCBUYWlu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</w:fldData>
        </w:fldChar>
      </w:r>
      <w:r w:rsidR="004C3E29">
        <w:rPr>
          <w:rFonts w:cs="Arial"/>
        </w:rPr>
        <w:instrText xml:space="preserve"> ADDIN EN.CITE </w:instrText>
      </w:r>
      <w:r w:rsidR="004C3E29">
        <w:rPr>
          <w:rFonts w:cs="Arial"/>
        </w:rPr>
        <w:fldChar w:fldCharType="begin">
          <w:fldData xml:space="preserve">PEVuZE5vdGU+PENpdGU+PEF1dGhvcj5LbGlvbnNreTwvQXV0aG9yPjxZZWFyPjIwMTY8L1llYXI+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==
</w:fldData>
        </w:fldChar>
      </w:r>
      <w:r w:rsidR="004C3E29">
        <w:rPr>
          <w:rFonts w:cs="Arial"/>
        </w:rPr>
        <w:instrText xml:space="preserve"> ADDIN EN.CITE.DATA </w:instrText>
      </w:r>
      <w:r w:rsidR="004C3E29">
        <w:rPr>
          <w:rFonts w:cs="Arial"/>
        </w:rPr>
      </w:r>
      <w:r w:rsidR="004C3E29">
        <w:rPr>
          <w:rFonts w:cs="Arial"/>
        </w:rPr>
        <w:fldChar w:fldCharType="end"/>
      </w:r>
      <w:r w:rsidR="004C3E29">
        <w:rPr>
          <w:rFonts w:cs="Arial"/>
        </w:rPr>
        <w:fldChar w:fldCharType="begin">
          <w:fldData xml:space="preserve">L2F1dGhvcj48YXV0aG9yPkt0aXN0YWtpcywgTi4gVC48L2F1dGhvcj48YXV0aG9yPkt1Y2hpdHN1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==
</w:fldData>
        </w:fldChar>
      </w:r>
      <w:r w:rsidR="004C3E29">
        <w:rPr>
          <w:rFonts w:cs="Arial"/>
        </w:rPr>
        <w:instrText xml:space="preserve"> ADDIN EN.CITE.DATA </w:instrText>
      </w:r>
      <w:r w:rsidR="004C3E29">
        <w:rPr>
          <w:rFonts w:cs="Arial"/>
        </w:rPr>
      </w:r>
      <w:r w:rsidR="004C3E29">
        <w:rPr>
          <w:rFonts w:cs="Arial"/>
        </w:rPr>
        <w:fldChar w:fldCharType="end"/>
      </w:r>
      <w:r w:rsidR="004C3E29">
        <w:rPr>
          <w:rFonts w:cs="Arial"/>
        </w:rPr>
        <w:fldChar w:fldCharType="begin">
          <w:fldData xml:space="preserve">dXRob3I+VmlhbGUsIEEuPC9hdXRob3I+PGF1dGhvcj5WaWRhbCwgTS48L2F1dGhvcj48YXV0aG9y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==
</w:fldData>
        </w:fldChar>
      </w:r>
      <w:r w:rsidR="004C3E29">
        <w:rPr>
          <w:rFonts w:cs="Arial"/>
        </w:rPr>
        <w:instrText xml:space="preserve"> ADDIN EN.CITE.DATA </w:instrText>
      </w:r>
      <w:r w:rsidR="004C3E29">
        <w:rPr>
          <w:rFonts w:cs="Arial"/>
        </w:rPr>
      </w:r>
      <w:r w:rsidR="004C3E29">
        <w:rPr>
          <w:rFonts w:cs="Arial"/>
        </w:rPr>
        <w:fldChar w:fldCharType="end"/>
      </w:r>
      <w:r w:rsidR="004C3E29">
        <w:rPr>
          <w:rFonts w:cs="Arial"/>
        </w:rPr>
        <w:fldChar w:fldCharType="begin">
          <w:fldData xml:space="preserve">bmQgQmlvZW5naW5lZXJpbmcgUHJvZ3JhbSAsIElzdGFuYnVsICwgVHVya2V5LiYjeEQ7ZG4gQ2Vu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==
</w:fldData>
        </w:fldChar>
      </w:r>
      <w:r w:rsidR="004C3E29">
        <w:rPr>
          <w:rFonts w:cs="Arial"/>
        </w:rPr>
        <w:instrText xml:space="preserve"> ADDIN EN.CITE.DATA </w:instrText>
      </w:r>
      <w:r w:rsidR="004C3E29">
        <w:rPr>
          <w:rFonts w:cs="Arial"/>
        </w:rPr>
      </w:r>
      <w:r w:rsidR="004C3E29">
        <w:rPr>
          <w:rFonts w:cs="Arial"/>
        </w:rPr>
        <w:fldChar w:fldCharType="end"/>
      </w:r>
      <w:r w:rsidR="004C3E29">
        <w:rPr>
          <w:rFonts w:cs="Arial"/>
        </w:rPr>
        <w:fldChar w:fldCharType="begin">
          <w:fldData xml:space="preserve">bSBTYW4gRGllZ28gU3RhdGUgVW5pdmVyc2l0eSAsIERlcGFydG1lbnQgb2YgQmlvbG9neSBhbmQg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==
</w:fldData>
        </w:fldChar>
      </w:r>
      <w:r w:rsidR="004C3E29">
        <w:rPr>
          <w:rFonts w:cs="Arial"/>
        </w:rPr>
        <w:instrText xml:space="preserve"> ADDIN EN.CITE.DATA </w:instrText>
      </w:r>
      <w:r w:rsidR="004C3E29">
        <w:rPr>
          <w:rFonts w:cs="Arial"/>
        </w:rPr>
      </w:r>
      <w:r w:rsidR="004C3E29">
        <w:rPr>
          <w:rFonts w:cs="Arial"/>
        </w:rPr>
        <w:fldChar w:fldCharType="end"/>
      </w:r>
      <w:r w:rsidR="004C3E29">
        <w:rPr>
          <w:rFonts w:cs="Arial"/>
        </w:rPr>
        <w:fldChar w:fldCharType="begin">
          <w:fldData xml:space="preserve">ayAsIE5ZICwgVVNBLiYjeEQ7Y2NnIFllc2hpdmEgVW5pdmVyc2l0eSAsIE5ldyBZb3JrICwgTlkg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==
</w:fldData>
        </w:fldChar>
      </w:r>
      <w:r w:rsidR="004C3E29">
        <w:rPr>
          <w:rFonts w:cs="Arial"/>
        </w:rPr>
        <w:instrText xml:space="preserve"> ADDIN EN.CITE.DATA </w:instrText>
      </w:r>
      <w:r w:rsidR="004C3E29">
        <w:rPr>
          <w:rFonts w:cs="Arial"/>
        </w:rPr>
      </w:r>
      <w:r w:rsidR="004C3E29">
        <w:rPr>
          <w:rFonts w:cs="Arial"/>
        </w:rPr>
        <w:fldChar w:fldCharType="end"/>
      </w:r>
      <w:r w:rsidR="004C3E29">
        <w:rPr>
          <w:rFonts w:cs="Arial"/>
        </w:rPr>
        <w:fldChar w:fldCharType="begin">
          <w:fldData xml:space="preserve">eEQ7YWV2IE5hdGlvbmFsIEhlYWx0aCBSZXNlYXJjaCBJbnN0aXR1dGVzLCBJbnN0aXR1dGUgb2Yg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==
</w:fldData>
        </w:fldChar>
      </w:r>
      <w:r w:rsidR="004C3E29">
        <w:rPr>
          <w:rFonts w:cs="Arial"/>
        </w:rPr>
        <w:instrText xml:space="preserve"> ADDIN EN.CITE.DATA </w:instrText>
      </w:r>
      <w:r w:rsidR="004C3E29">
        <w:rPr>
          <w:rFonts w:cs="Arial"/>
        </w:rPr>
      </w:r>
      <w:r w:rsidR="004C3E29">
        <w:rPr>
          <w:rFonts w:cs="Arial"/>
        </w:rPr>
        <w:fldChar w:fldCharType="end"/>
      </w:r>
      <w:r w:rsidR="004C3E29">
        <w:rPr>
          <w:rFonts w:cs="Arial"/>
        </w:rPr>
        <w:fldChar w:fldCharType="begin">
          <w:fldData xml:space="preserve">IENhcmUgTWVkaWNpbmUgLCBSaWNobW9uZCAsIFZBICwgVVNBLiYjeEQ7YnR0IFVuaXZlcnNpdHkg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==
</w:fldData>
        </w:fldChar>
      </w:r>
      <w:r w:rsidR="004C3E29">
        <w:rPr>
          <w:rFonts w:cs="Arial"/>
        </w:rPr>
        <w:instrText xml:space="preserve"> ADDIN EN.CITE.DATA </w:instrText>
      </w:r>
      <w:r w:rsidR="004C3E29">
        <w:rPr>
          <w:rFonts w:cs="Arial"/>
        </w:rPr>
      </w:r>
      <w:r w:rsidR="004C3E29">
        <w:rPr>
          <w:rFonts w:cs="Arial"/>
        </w:rPr>
        <w:fldChar w:fldCharType="end"/>
      </w:r>
      <w:r w:rsidR="004C3E29">
        <w:rPr>
          <w:rFonts w:cs="Arial"/>
        </w:rPr>
        <w:fldChar w:fldCharType="begin">
          <w:fldData xml:space="preserve">c2l0eSwgU2Nob29sIG9mIE1lZGljaW5lLCBJbnN0aXR1dGUgZm9yIENlbGwgRW5naW5lZXJpbmcg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==
</w:fldData>
        </w:fldChar>
      </w:r>
      <w:r w:rsidR="004C3E29">
        <w:rPr>
          <w:rFonts w:cs="Arial"/>
        </w:rPr>
        <w:instrText xml:space="preserve"> ADDIN EN.CITE.DATA </w:instrText>
      </w:r>
      <w:r w:rsidR="004C3E29">
        <w:rPr>
          <w:rFonts w:cs="Arial"/>
        </w:rPr>
      </w:r>
      <w:r w:rsidR="004C3E29">
        <w:rPr>
          <w:rFonts w:cs="Arial"/>
        </w:rPr>
        <w:fldChar w:fldCharType="end"/>
      </w:r>
      <w:r w:rsidR="004C3E29">
        <w:rPr>
          <w:rFonts w:cs="Arial"/>
        </w:rPr>
        <w:fldChar w:fldCharType="begin">
          <w:fldData xml:space="preserve">ZXBhcnRtZW50IG9mIEVudmlyb25tZW50YWwgYW5kIE9jY3VwYXRpb25hbCBIZWFsdGggLCBUYWlu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</w:fldData>
        </w:fldChar>
      </w:r>
      <w:r w:rsidR="004C3E29">
        <w:rPr>
          <w:rFonts w:cs="Arial"/>
        </w:rPr>
        <w:instrText xml:space="preserve"> ADDIN EN.CITE.DATA </w:instrText>
      </w:r>
      <w:r w:rsidR="004C3E29">
        <w:rPr>
          <w:rFonts w:cs="Arial"/>
        </w:rPr>
      </w:r>
      <w:r w:rsidR="004C3E29">
        <w:rPr>
          <w:rFonts w:cs="Arial"/>
        </w:rPr>
        <w:fldChar w:fldCharType="end"/>
      </w:r>
      <w:r w:rsidRPr="00B5136F">
        <w:rPr>
          <w:rFonts w:cs="Arial"/>
        </w:rPr>
      </w:r>
      <w:r w:rsidRPr="00B5136F">
        <w:rPr>
          <w:rFonts w:cs="Arial"/>
        </w:rPr>
        <w:fldChar w:fldCharType="separate"/>
      </w:r>
      <w:r w:rsidR="004C3E29" w:rsidRPr="004C3E29">
        <w:rPr>
          <w:rFonts w:cs="Arial"/>
          <w:noProof/>
          <w:vertAlign w:val="superscript"/>
        </w:rPr>
        <w:t>11</w:t>
      </w:r>
      <w:r w:rsidRPr="00B5136F">
        <w:rPr>
          <w:rFonts w:cs="Arial"/>
        </w:rPr>
        <w:fldChar w:fldCharType="end"/>
      </w:r>
      <w:r w:rsidRPr="00B5136F">
        <w:rPr>
          <w:rFonts w:cs="Arial"/>
        </w:rPr>
        <w:t xml:space="preserve"> </w:t>
      </w:r>
      <w:r w:rsidR="001D2A2D" w:rsidRPr="00B5136F">
        <w:rPr>
          <w:rFonts w:cs="Arial"/>
        </w:rPr>
        <w:t>B</w:t>
      </w:r>
      <w:r w:rsidRPr="00B5136F">
        <w:rPr>
          <w:rFonts w:cs="Arial"/>
        </w:rPr>
        <w:t xml:space="preserve">asal autophagy </w:t>
      </w:r>
      <w:r w:rsidR="006776E3" w:rsidRPr="00B5136F">
        <w:rPr>
          <w:rFonts w:cs="Arial"/>
        </w:rPr>
        <w:t>w</w:t>
      </w:r>
      <w:r w:rsidR="00883BD3" w:rsidRPr="00B5136F">
        <w:rPr>
          <w:rFonts w:cs="Arial"/>
        </w:rPr>
        <w:t>as</w:t>
      </w:r>
      <w:r w:rsidRPr="00B5136F">
        <w:rPr>
          <w:rFonts w:cs="Arial"/>
        </w:rPr>
        <w:t xml:space="preserve"> observed in cells treated with </w:t>
      </w:r>
      <w:r w:rsidR="001D2A2D" w:rsidRPr="00B5136F">
        <w:rPr>
          <w:rFonts w:cs="Arial"/>
        </w:rPr>
        <w:t>bead-bound</w:t>
      </w:r>
      <w:r w:rsidR="006776E3" w:rsidRPr="00B5136F">
        <w:rPr>
          <w:rFonts w:cs="Arial"/>
        </w:rPr>
        <w:t xml:space="preserve"> </w:t>
      </w:r>
      <w:r w:rsidR="00BD4171" w:rsidRPr="00B5136F">
        <w:rPr>
          <w:rFonts w:cs="Arial"/>
        </w:rPr>
        <w:t>control</w:t>
      </w:r>
      <w:r w:rsidR="001D2A2D" w:rsidRPr="00B5136F">
        <w:rPr>
          <w:rFonts w:cs="Arial"/>
        </w:rPr>
        <w:t xml:space="preserve"> antibody</w:t>
      </w:r>
      <w:r w:rsidR="00596B83" w:rsidRPr="00B5136F">
        <w:rPr>
          <w:rFonts w:cs="Arial"/>
        </w:rPr>
        <w:t xml:space="preserve"> (</w:t>
      </w:r>
      <w:r w:rsidR="00845DBD" w:rsidRPr="00B5136F">
        <w:rPr>
          <w:rFonts w:cs="Arial"/>
          <w:b/>
        </w:rPr>
        <w:t>Supplementary</w:t>
      </w:r>
      <w:r w:rsidR="00596B83" w:rsidRPr="00B5136F">
        <w:rPr>
          <w:rFonts w:cs="Arial"/>
          <w:b/>
        </w:rPr>
        <w:t xml:space="preserve"> Fig</w:t>
      </w:r>
      <w:r w:rsidR="00B84538" w:rsidRPr="00B5136F">
        <w:rPr>
          <w:rFonts w:cs="Arial"/>
          <w:b/>
        </w:rPr>
        <w:t>ure</w:t>
      </w:r>
      <w:r w:rsidR="00596B83" w:rsidRPr="00B5136F">
        <w:rPr>
          <w:rFonts w:cs="Arial"/>
          <w:b/>
        </w:rPr>
        <w:t xml:space="preserve"> S</w:t>
      </w:r>
      <w:r w:rsidR="005D1F1C">
        <w:rPr>
          <w:rFonts w:cs="Arial"/>
          <w:b/>
        </w:rPr>
        <w:t>7</w:t>
      </w:r>
      <w:r w:rsidR="001D2A2D" w:rsidRPr="00B5136F">
        <w:rPr>
          <w:rFonts w:cs="Arial"/>
          <w:b/>
        </w:rPr>
        <w:t>A</w:t>
      </w:r>
      <w:r w:rsidR="004314AD">
        <w:rPr>
          <w:rFonts w:cs="Arial"/>
          <w:b/>
        </w:rPr>
        <w:t>,B</w:t>
      </w:r>
      <w:r w:rsidR="00211DC7" w:rsidRPr="00B5136F">
        <w:rPr>
          <w:rFonts w:cs="Arial"/>
        </w:rPr>
        <w:t>)</w:t>
      </w:r>
      <w:r w:rsidR="004314AD">
        <w:rPr>
          <w:rFonts w:cs="Arial"/>
        </w:rPr>
        <w:t>, whilst</w:t>
      </w:r>
      <w:r w:rsidR="00681DCA" w:rsidRPr="00B5136F">
        <w:rPr>
          <w:rFonts w:cs="Arial"/>
        </w:rPr>
        <w:t xml:space="preserve"> </w:t>
      </w:r>
      <w:r w:rsidR="006737B6" w:rsidRPr="00B5136F">
        <w:rPr>
          <w:rFonts w:cs="Arial"/>
        </w:rPr>
        <w:t xml:space="preserve">treatment with </w:t>
      </w:r>
      <w:r w:rsidR="001D2A2D" w:rsidRPr="00B5136F">
        <w:rPr>
          <w:rFonts w:cs="Arial"/>
        </w:rPr>
        <w:t>bead-bound</w:t>
      </w:r>
      <w:r w:rsidRPr="00B5136F">
        <w:rPr>
          <w:rFonts w:cs="Arial"/>
        </w:rPr>
        <w:t xml:space="preserve"> </w:t>
      </w:r>
      <w:r w:rsidR="005B7AA1" w:rsidRPr="00B5136F">
        <w:rPr>
          <w:rFonts w:cs="Arial"/>
        </w:rPr>
        <w:t>anti-</w:t>
      </w:r>
      <w:r w:rsidR="00BF2F09" w:rsidRPr="00B5136F">
        <w:rPr>
          <w:rFonts w:cs="Arial"/>
        </w:rPr>
        <w:t>IgM</w:t>
      </w:r>
      <w:r w:rsidRPr="00B5136F">
        <w:rPr>
          <w:rFonts w:cs="Arial"/>
        </w:rPr>
        <w:t xml:space="preserve"> increased LC3B puncta to levels above that seen </w:t>
      </w:r>
      <w:r w:rsidR="008711C8" w:rsidRPr="00B5136F">
        <w:rPr>
          <w:rFonts w:cs="Arial"/>
        </w:rPr>
        <w:t>in the control</w:t>
      </w:r>
      <w:r w:rsidR="00851A88" w:rsidRPr="00B5136F">
        <w:rPr>
          <w:rFonts w:cs="Arial"/>
        </w:rPr>
        <w:t xml:space="preserve"> </w:t>
      </w:r>
      <w:r w:rsidR="00596B83" w:rsidRPr="00B5136F">
        <w:rPr>
          <w:rFonts w:cs="Arial"/>
        </w:rPr>
        <w:t>(</w:t>
      </w:r>
      <w:r w:rsidR="00845DBD" w:rsidRPr="00B5136F">
        <w:rPr>
          <w:rFonts w:cs="Arial"/>
          <w:b/>
        </w:rPr>
        <w:t>Supplementary</w:t>
      </w:r>
      <w:r w:rsidR="00596B83" w:rsidRPr="00B5136F">
        <w:rPr>
          <w:rFonts w:cs="Arial"/>
          <w:b/>
        </w:rPr>
        <w:t xml:space="preserve"> Fig</w:t>
      </w:r>
      <w:r w:rsidR="00B84538" w:rsidRPr="00B5136F">
        <w:rPr>
          <w:rFonts w:cs="Arial"/>
          <w:b/>
        </w:rPr>
        <w:t>ure</w:t>
      </w:r>
      <w:r w:rsidR="00596B83" w:rsidRPr="00B5136F">
        <w:rPr>
          <w:rFonts w:cs="Arial"/>
          <w:b/>
        </w:rPr>
        <w:t xml:space="preserve"> </w:t>
      </w:r>
      <w:r w:rsidR="005D1F1C">
        <w:rPr>
          <w:rFonts w:cs="Arial"/>
          <w:b/>
        </w:rPr>
        <w:t>S7</w:t>
      </w:r>
      <w:r w:rsidR="001D2A2D" w:rsidRPr="00B5136F">
        <w:rPr>
          <w:rFonts w:cs="Arial"/>
          <w:b/>
        </w:rPr>
        <w:t>A</w:t>
      </w:r>
      <w:r w:rsidR="004314AD">
        <w:rPr>
          <w:rFonts w:cs="Arial"/>
          <w:b/>
        </w:rPr>
        <w:t>,B</w:t>
      </w:r>
      <w:r w:rsidR="00596B83" w:rsidRPr="00B5136F">
        <w:rPr>
          <w:rFonts w:cs="Arial"/>
        </w:rPr>
        <w:t>)</w:t>
      </w:r>
      <w:r w:rsidRPr="00B5136F">
        <w:rPr>
          <w:rFonts w:cs="Arial"/>
        </w:rPr>
        <w:t xml:space="preserve">. </w:t>
      </w:r>
    </w:p>
    <w:p w14:paraId="72286E2D" w14:textId="77777777" w:rsidR="009A5144" w:rsidRDefault="009A5144" w:rsidP="009A5144">
      <w:pPr>
        <w:spacing w:after="0" w:line="360" w:lineRule="auto"/>
        <w:jc w:val="both"/>
        <w:rPr>
          <w:rFonts w:cs="Arial"/>
        </w:rPr>
      </w:pPr>
    </w:p>
    <w:p w14:paraId="1417AA5D" w14:textId="77777777" w:rsidR="00E1281F" w:rsidRPr="00B5136F" w:rsidRDefault="001D2A2D" w:rsidP="009A5144">
      <w:pPr>
        <w:spacing w:after="0" w:line="360" w:lineRule="auto"/>
        <w:jc w:val="both"/>
        <w:rPr>
          <w:rFonts w:cs="Arial"/>
        </w:rPr>
      </w:pPr>
      <w:r w:rsidRPr="00B5136F">
        <w:rPr>
          <w:rFonts w:cs="Arial"/>
        </w:rPr>
        <w:t xml:space="preserve">To confirm that </w:t>
      </w:r>
      <w:r w:rsidR="00522DC3" w:rsidRPr="00B5136F">
        <w:rPr>
          <w:rFonts w:cs="Arial"/>
        </w:rPr>
        <w:t xml:space="preserve">bead-bound anti-IgM-mediated autophagy </w:t>
      </w:r>
      <w:r w:rsidRPr="00B5136F">
        <w:rPr>
          <w:rFonts w:cs="Arial"/>
        </w:rPr>
        <w:t>was BCR-mediated and not a bead-dependent affect, CLL cells were treated with bead-bound or soluble anti-IgM in the presence</w:t>
      </w:r>
      <w:r w:rsidR="0074310D">
        <w:rPr>
          <w:rFonts w:cs="Arial"/>
        </w:rPr>
        <w:t xml:space="preserve"> </w:t>
      </w:r>
      <w:r w:rsidRPr="00B5136F">
        <w:rPr>
          <w:rFonts w:cs="Arial"/>
        </w:rPr>
        <w:t xml:space="preserve">or absence of </w:t>
      </w:r>
      <w:r w:rsidR="00522DC3" w:rsidRPr="00B5136F">
        <w:rPr>
          <w:rFonts w:cs="Arial"/>
        </w:rPr>
        <w:t xml:space="preserve">the autophagosome inhibitor, </w:t>
      </w:r>
      <w:r w:rsidRPr="00B5136F">
        <w:rPr>
          <w:rFonts w:cs="Arial"/>
        </w:rPr>
        <w:t>hydroxychloroquine (HCQ). Both soluble and bead-bound anti-IgM significantly increased LC3B-II and GABARAPL2 levels compared to the control (</w:t>
      </w:r>
      <w:r w:rsidR="00010C32" w:rsidRPr="00B5136F">
        <w:rPr>
          <w:rFonts w:cs="Arial"/>
          <w:b/>
        </w:rPr>
        <w:t xml:space="preserve">Supplementary </w:t>
      </w:r>
      <w:r w:rsidRPr="00B5136F">
        <w:rPr>
          <w:rFonts w:cs="Arial"/>
          <w:b/>
        </w:rPr>
        <w:t>Figure</w:t>
      </w:r>
      <w:r w:rsidR="00010C32" w:rsidRPr="00B5136F">
        <w:rPr>
          <w:rFonts w:cs="Arial"/>
          <w:b/>
        </w:rPr>
        <w:t xml:space="preserve"> S</w:t>
      </w:r>
      <w:r w:rsidR="005D1F1C">
        <w:rPr>
          <w:rFonts w:cs="Arial"/>
          <w:b/>
        </w:rPr>
        <w:t>8</w:t>
      </w:r>
      <w:proofErr w:type="gramStart"/>
      <w:r w:rsidR="005D1F1C">
        <w:rPr>
          <w:rFonts w:cs="Arial"/>
          <w:b/>
        </w:rPr>
        <w:t>A,B</w:t>
      </w:r>
      <w:proofErr w:type="gramEnd"/>
      <w:r w:rsidRPr="00B5136F">
        <w:rPr>
          <w:rFonts w:cs="Arial"/>
        </w:rPr>
        <w:t>)</w:t>
      </w:r>
      <w:r w:rsidR="00522DC3" w:rsidRPr="00B5136F">
        <w:rPr>
          <w:rFonts w:cs="Arial"/>
        </w:rPr>
        <w:t xml:space="preserve">, </w:t>
      </w:r>
      <w:r w:rsidR="00E65F36" w:rsidRPr="00B5136F">
        <w:rPr>
          <w:rFonts w:cs="Arial"/>
        </w:rPr>
        <w:t>confirming</w:t>
      </w:r>
      <w:r w:rsidR="00E1281F" w:rsidRPr="00B5136F">
        <w:rPr>
          <w:rFonts w:cs="Arial"/>
        </w:rPr>
        <w:t xml:space="preserve"> that </w:t>
      </w:r>
      <w:r w:rsidR="0074310D">
        <w:rPr>
          <w:rFonts w:cs="Arial"/>
        </w:rPr>
        <w:t xml:space="preserve">the induction of autophagy </w:t>
      </w:r>
      <w:r w:rsidR="00E1281F" w:rsidRPr="00B5136F">
        <w:rPr>
          <w:rFonts w:cs="Arial"/>
        </w:rPr>
        <w:t>proteins was mediated by BCR-engagement and was not a bead-dependent effect. T</w:t>
      </w:r>
      <w:r w:rsidRPr="00B5136F">
        <w:rPr>
          <w:rFonts w:cs="Arial"/>
        </w:rPr>
        <w:t xml:space="preserve">reatment with soluble anti-IgM resulted in smaller </w:t>
      </w:r>
      <w:r w:rsidR="00E1281F" w:rsidRPr="00B5136F">
        <w:rPr>
          <w:rFonts w:cs="Arial"/>
        </w:rPr>
        <w:t xml:space="preserve">autophagy protein </w:t>
      </w:r>
      <w:r w:rsidRPr="00B5136F">
        <w:rPr>
          <w:rFonts w:cs="Arial"/>
        </w:rPr>
        <w:t xml:space="preserve">increases in the same CLL samples compared to </w:t>
      </w:r>
      <w:r w:rsidR="00E1281F" w:rsidRPr="00B5136F">
        <w:rPr>
          <w:rFonts w:cs="Arial"/>
        </w:rPr>
        <w:t>bead-bound</w:t>
      </w:r>
      <w:r w:rsidRPr="00B5136F">
        <w:rPr>
          <w:rFonts w:cs="Arial"/>
        </w:rPr>
        <w:t xml:space="preserve"> anti-Ig</w:t>
      </w:r>
      <w:r w:rsidR="00E1281F" w:rsidRPr="00B5136F">
        <w:rPr>
          <w:rFonts w:cs="Arial"/>
        </w:rPr>
        <w:t xml:space="preserve">M, </w:t>
      </w:r>
      <w:r w:rsidR="009051A2" w:rsidRPr="00B5136F">
        <w:rPr>
          <w:rFonts w:cs="Arial"/>
        </w:rPr>
        <w:t xml:space="preserve">likely due to the relatively higher </w:t>
      </w:r>
      <w:r w:rsidR="00E1281F" w:rsidRPr="00B5136F">
        <w:rPr>
          <w:rFonts w:cs="Arial"/>
        </w:rPr>
        <w:t>BCR signal strength and duration with bea</w:t>
      </w:r>
      <w:r w:rsidR="009051A2" w:rsidRPr="00B5136F">
        <w:rPr>
          <w:rFonts w:cs="Arial"/>
        </w:rPr>
        <w:t>d-</w:t>
      </w:r>
      <w:r w:rsidR="00E1281F" w:rsidRPr="00B5136F">
        <w:rPr>
          <w:rFonts w:cs="Arial"/>
        </w:rPr>
        <w:t xml:space="preserve">bound verse soluble </w:t>
      </w:r>
      <w:r w:rsidR="009051A2" w:rsidRPr="00B5136F">
        <w:rPr>
          <w:rFonts w:cs="Arial"/>
        </w:rPr>
        <w:t>anti-IgM.</w:t>
      </w:r>
      <w:r w:rsidR="00F16E01">
        <w:rPr>
          <w:rFonts w:cs="Arial"/>
        </w:rPr>
        <w:fldChar w:fldCharType="begin">
          <w:fldData xml:space="preserve">PEVuZE5vdGU+PENpdGU+PEF1dGhvcj5Lcnlzb3Y8L0F1dGhvcj48WWVhcj4yMDE0PC9ZZWFyPjxS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</w:fldData>
        </w:fldChar>
      </w:r>
      <w:r w:rsidR="00F16E01">
        <w:rPr>
          <w:rFonts w:cs="Arial"/>
        </w:rPr>
        <w:instrText xml:space="preserve"> ADDIN EN.CITE </w:instrText>
      </w:r>
      <w:r w:rsidR="00F16E01">
        <w:rPr>
          <w:rFonts w:cs="Arial"/>
        </w:rPr>
        <w:fldChar w:fldCharType="begin">
          <w:fldData xml:space="preserve">PEVuZE5vdGU+PENpdGU+PEF1dGhvcj5Lcnlzb3Y8L0F1dGhvcj48WWVhcj4yMDE0PC9ZZWFyPjxS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</w:fldData>
        </w:fldChar>
      </w:r>
      <w:r w:rsidR="00F16E01">
        <w:rPr>
          <w:rFonts w:cs="Arial"/>
        </w:rPr>
        <w:instrText xml:space="preserve"> ADDIN EN.CITE.DATA </w:instrText>
      </w:r>
      <w:r w:rsidR="00F16E01">
        <w:rPr>
          <w:rFonts w:cs="Arial"/>
        </w:rPr>
      </w:r>
      <w:r w:rsidR="00F16E01">
        <w:rPr>
          <w:rFonts w:cs="Arial"/>
        </w:rPr>
        <w:fldChar w:fldCharType="end"/>
      </w:r>
      <w:r w:rsidR="00F16E01">
        <w:rPr>
          <w:rFonts w:cs="Arial"/>
        </w:rPr>
      </w:r>
      <w:r w:rsidR="00F16E01">
        <w:rPr>
          <w:rFonts w:cs="Arial"/>
        </w:rPr>
        <w:fldChar w:fldCharType="separate"/>
      </w:r>
      <w:r w:rsidR="00F16E01" w:rsidRPr="00F16E01">
        <w:rPr>
          <w:rFonts w:cs="Arial"/>
          <w:noProof/>
          <w:vertAlign w:val="superscript"/>
        </w:rPr>
        <w:t>12</w:t>
      </w:r>
      <w:r w:rsidR="00F16E01">
        <w:rPr>
          <w:rFonts w:cs="Arial"/>
        </w:rPr>
        <w:fldChar w:fldCharType="end"/>
      </w:r>
      <w:r w:rsidRPr="00B5136F">
        <w:rPr>
          <w:rFonts w:cs="Arial"/>
        </w:rPr>
        <w:t xml:space="preserve"> </w:t>
      </w:r>
    </w:p>
    <w:p w14:paraId="6AEF688E" w14:textId="77777777" w:rsidR="009A5144" w:rsidRDefault="009A5144" w:rsidP="009A5144">
      <w:pPr>
        <w:spacing w:after="0" w:line="360" w:lineRule="auto"/>
        <w:jc w:val="both"/>
        <w:rPr>
          <w:rFonts w:cs="Arial"/>
        </w:rPr>
      </w:pPr>
    </w:p>
    <w:p w14:paraId="7D8B0751" w14:textId="77777777" w:rsidR="00D10E24" w:rsidRPr="00B5136F" w:rsidRDefault="009C18EF" w:rsidP="009A5144">
      <w:pPr>
        <w:spacing w:after="0" w:line="360" w:lineRule="auto"/>
        <w:jc w:val="both"/>
        <w:rPr>
          <w:rFonts w:cs="Arial"/>
        </w:rPr>
      </w:pPr>
      <w:r w:rsidRPr="00B5136F">
        <w:rPr>
          <w:rFonts w:cs="Arial"/>
        </w:rPr>
        <w:t>To</w:t>
      </w:r>
      <w:r w:rsidR="00100211" w:rsidRPr="00B5136F">
        <w:rPr>
          <w:rFonts w:cs="Arial"/>
        </w:rPr>
        <w:t xml:space="preserve"> </w:t>
      </w:r>
      <w:r w:rsidR="00E43FF0" w:rsidRPr="00B5136F">
        <w:rPr>
          <w:rFonts w:cs="Arial"/>
        </w:rPr>
        <w:t xml:space="preserve">determine whether the </w:t>
      </w:r>
      <w:r w:rsidR="002E7FDC" w:rsidRPr="00B5136F">
        <w:rPr>
          <w:rFonts w:cstheme="minorHAnsi"/>
        </w:rPr>
        <w:t>anti-</w:t>
      </w:r>
      <w:r w:rsidR="00E43FF0" w:rsidRPr="00B5136F">
        <w:rPr>
          <w:rFonts w:cs="Arial"/>
        </w:rPr>
        <w:t xml:space="preserve">Ig-dependent </w:t>
      </w:r>
      <w:r w:rsidRPr="00B5136F">
        <w:rPr>
          <w:rFonts w:cs="Arial"/>
        </w:rPr>
        <w:t>regulation of</w:t>
      </w:r>
      <w:r w:rsidR="00E43FF0" w:rsidRPr="00B5136F">
        <w:rPr>
          <w:rFonts w:cs="Arial"/>
        </w:rPr>
        <w:t xml:space="preserve"> autophagy </w:t>
      </w:r>
      <w:r w:rsidRPr="00B5136F">
        <w:rPr>
          <w:rFonts w:cs="Arial"/>
        </w:rPr>
        <w:t>was</w:t>
      </w:r>
      <w:r w:rsidR="000E714F" w:rsidRPr="00B5136F">
        <w:rPr>
          <w:rFonts w:cs="Arial"/>
        </w:rPr>
        <w:t xml:space="preserve"> B-</w:t>
      </w:r>
      <w:r w:rsidR="00E43FF0" w:rsidRPr="00B5136F">
        <w:rPr>
          <w:rFonts w:cs="Arial"/>
        </w:rPr>
        <w:t>cell or tumor specific</w:t>
      </w:r>
      <w:r w:rsidRPr="00B5136F">
        <w:rPr>
          <w:rFonts w:cs="Arial"/>
        </w:rPr>
        <w:t xml:space="preserve"> </w:t>
      </w:r>
      <w:r w:rsidR="00E43FF0" w:rsidRPr="00B5136F">
        <w:rPr>
          <w:rFonts w:cs="Arial"/>
        </w:rPr>
        <w:t xml:space="preserve">we </w:t>
      </w:r>
      <w:r w:rsidR="000E714F" w:rsidRPr="00B5136F">
        <w:rPr>
          <w:rFonts w:cs="Arial"/>
        </w:rPr>
        <w:t>treated</w:t>
      </w:r>
      <w:r w:rsidR="00A73575" w:rsidRPr="00B5136F">
        <w:rPr>
          <w:rFonts w:cs="Arial"/>
        </w:rPr>
        <w:t xml:space="preserve"> </w:t>
      </w:r>
      <w:r w:rsidR="00E43FF0" w:rsidRPr="00B5136F">
        <w:rPr>
          <w:rFonts w:cs="Arial"/>
        </w:rPr>
        <w:t xml:space="preserve">HDB with </w:t>
      </w:r>
      <w:r w:rsidR="000E714F" w:rsidRPr="00B5136F">
        <w:rPr>
          <w:rFonts w:cs="Arial"/>
        </w:rPr>
        <w:t>bead-bound</w:t>
      </w:r>
      <w:r w:rsidR="00E43FF0" w:rsidRPr="00B5136F">
        <w:rPr>
          <w:rFonts w:cs="Arial"/>
        </w:rPr>
        <w:t xml:space="preserve"> or soluble </w:t>
      </w:r>
      <w:r w:rsidR="005B7AA1" w:rsidRPr="00B5136F">
        <w:rPr>
          <w:rFonts w:cs="Arial"/>
        </w:rPr>
        <w:t>anti-</w:t>
      </w:r>
      <w:r w:rsidR="00E43FF0" w:rsidRPr="00B5136F">
        <w:rPr>
          <w:rFonts w:cs="Arial"/>
        </w:rPr>
        <w:t>IgM</w:t>
      </w:r>
      <w:r w:rsidR="00CF3E9A" w:rsidRPr="00B5136F">
        <w:rPr>
          <w:rFonts w:cs="Arial"/>
        </w:rPr>
        <w:t xml:space="preserve"> or </w:t>
      </w:r>
      <w:r w:rsidR="005B7AA1" w:rsidRPr="00B5136F">
        <w:rPr>
          <w:rFonts w:cs="Arial"/>
        </w:rPr>
        <w:t>anti-</w:t>
      </w:r>
      <w:proofErr w:type="spellStart"/>
      <w:r w:rsidR="00E43FF0" w:rsidRPr="00B5136F">
        <w:rPr>
          <w:rFonts w:cs="Arial"/>
        </w:rPr>
        <w:t>IgD</w:t>
      </w:r>
      <w:proofErr w:type="spellEnd"/>
      <w:r w:rsidR="00E43FF0" w:rsidRPr="00B5136F">
        <w:rPr>
          <w:rFonts w:cs="Arial"/>
        </w:rPr>
        <w:t xml:space="preserve"> for 24 hours</w:t>
      </w:r>
      <w:r w:rsidR="008531E4" w:rsidRPr="00B5136F">
        <w:rPr>
          <w:rFonts w:cs="Arial"/>
        </w:rPr>
        <w:t>.</w:t>
      </w:r>
      <w:r w:rsidR="00E43FF0" w:rsidRPr="00B5136F">
        <w:rPr>
          <w:rFonts w:cs="Arial"/>
        </w:rPr>
        <w:t xml:space="preserve"> </w:t>
      </w:r>
      <w:r w:rsidR="000E714F" w:rsidRPr="00B5136F">
        <w:rPr>
          <w:rFonts w:cs="Arial"/>
        </w:rPr>
        <w:t xml:space="preserve">Bead-bound </w:t>
      </w:r>
      <w:r w:rsidR="005B7AA1" w:rsidRPr="00B5136F">
        <w:rPr>
          <w:rFonts w:cs="Arial"/>
        </w:rPr>
        <w:t>anti-</w:t>
      </w:r>
      <w:r w:rsidR="00E43FF0" w:rsidRPr="00B5136F">
        <w:rPr>
          <w:rFonts w:cs="Arial"/>
        </w:rPr>
        <w:t xml:space="preserve">IgM, and to a lesser extent </w:t>
      </w:r>
      <w:r w:rsidR="00BD4171" w:rsidRPr="00B5136F">
        <w:rPr>
          <w:rFonts w:cs="Arial"/>
        </w:rPr>
        <w:t>anti-</w:t>
      </w:r>
      <w:proofErr w:type="spellStart"/>
      <w:r w:rsidR="00E43FF0" w:rsidRPr="00B5136F">
        <w:rPr>
          <w:rFonts w:cs="Arial"/>
        </w:rPr>
        <w:t>IgD</w:t>
      </w:r>
      <w:proofErr w:type="spellEnd"/>
      <w:r w:rsidR="00E43FF0" w:rsidRPr="00B5136F">
        <w:rPr>
          <w:rFonts w:cs="Arial"/>
        </w:rPr>
        <w:t>, promoted significant increases in LC3B-II levels (</w:t>
      </w:r>
      <w:r w:rsidR="000E714F" w:rsidRPr="00B5136F">
        <w:rPr>
          <w:rFonts w:cs="Arial"/>
          <w:b/>
        </w:rPr>
        <w:t xml:space="preserve">Supplementary </w:t>
      </w:r>
      <w:r w:rsidR="00E43FF0" w:rsidRPr="00B5136F">
        <w:rPr>
          <w:rFonts w:cs="Arial"/>
          <w:b/>
        </w:rPr>
        <w:t xml:space="preserve">Figure </w:t>
      </w:r>
      <w:r w:rsidR="000E714F" w:rsidRPr="00B5136F">
        <w:rPr>
          <w:rFonts w:cs="Arial"/>
          <w:b/>
        </w:rPr>
        <w:t>S</w:t>
      </w:r>
      <w:r w:rsidR="005D1F1C">
        <w:rPr>
          <w:rFonts w:cs="Arial"/>
          <w:b/>
        </w:rPr>
        <w:t>9</w:t>
      </w:r>
      <w:proofErr w:type="gramStart"/>
      <w:r w:rsidR="005D1F1C">
        <w:rPr>
          <w:rFonts w:cs="Arial"/>
          <w:b/>
        </w:rPr>
        <w:t>A,B</w:t>
      </w:r>
      <w:proofErr w:type="gramEnd"/>
      <w:r w:rsidR="00E43FF0" w:rsidRPr="00B5136F">
        <w:rPr>
          <w:rFonts w:cs="Arial"/>
        </w:rPr>
        <w:t>)</w:t>
      </w:r>
      <w:r w:rsidR="005A1B8A" w:rsidRPr="00B5136F">
        <w:rPr>
          <w:rFonts w:cs="Arial"/>
        </w:rPr>
        <w:t xml:space="preserve">, suggesting that </w:t>
      </w:r>
      <w:r w:rsidR="000E714F" w:rsidRPr="00B5136F">
        <w:rPr>
          <w:rFonts w:cs="Arial"/>
        </w:rPr>
        <w:t>this</w:t>
      </w:r>
      <w:r w:rsidRPr="00B5136F">
        <w:rPr>
          <w:rFonts w:cs="Arial"/>
        </w:rPr>
        <w:t xml:space="preserve"> phenomeno</w:t>
      </w:r>
      <w:r w:rsidR="000E714F" w:rsidRPr="00B5136F">
        <w:rPr>
          <w:rFonts w:cs="Arial"/>
        </w:rPr>
        <w:t>n was B-</w:t>
      </w:r>
      <w:r w:rsidRPr="00B5136F">
        <w:rPr>
          <w:rFonts w:cs="Arial"/>
        </w:rPr>
        <w:t xml:space="preserve">cell and </w:t>
      </w:r>
      <w:r w:rsidR="005A1B8A" w:rsidRPr="00B5136F">
        <w:rPr>
          <w:rFonts w:cs="Arial"/>
        </w:rPr>
        <w:t>not tumor-specific</w:t>
      </w:r>
      <w:r w:rsidR="00CF3E9A" w:rsidRPr="00B5136F">
        <w:rPr>
          <w:rFonts w:cs="Arial"/>
        </w:rPr>
        <w:t xml:space="preserve">. </w:t>
      </w:r>
      <w:r w:rsidR="00F77808" w:rsidRPr="00B5136F">
        <w:rPr>
          <w:rFonts w:cs="Arial"/>
        </w:rPr>
        <w:t xml:space="preserve">However, in contrast to CLL, </w:t>
      </w:r>
      <w:r w:rsidR="008531E4" w:rsidRPr="00B5136F">
        <w:rPr>
          <w:rFonts w:cs="Arial"/>
        </w:rPr>
        <w:t xml:space="preserve">these changes were not </w:t>
      </w:r>
      <w:r w:rsidR="004C3262" w:rsidRPr="00B5136F">
        <w:rPr>
          <w:rFonts w:cs="Arial"/>
        </w:rPr>
        <w:t xml:space="preserve">consistently </w:t>
      </w:r>
      <w:r w:rsidR="008531E4" w:rsidRPr="00B5136F">
        <w:rPr>
          <w:rFonts w:cs="Arial"/>
        </w:rPr>
        <w:t>replicated in the other autophagy markers examined</w:t>
      </w:r>
      <w:r w:rsidR="00004AF4" w:rsidRPr="00B5136F">
        <w:rPr>
          <w:rFonts w:cs="Arial"/>
        </w:rPr>
        <w:t xml:space="preserve">. </w:t>
      </w:r>
    </w:p>
    <w:p w14:paraId="59A4B8D1" w14:textId="77777777" w:rsidR="009A5144" w:rsidRDefault="009A5144" w:rsidP="009A5144">
      <w:pPr>
        <w:spacing w:after="0" w:line="360" w:lineRule="auto"/>
        <w:jc w:val="both"/>
        <w:rPr>
          <w:rFonts w:cs="Arial"/>
        </w:rPr>
      </w:pPr>
    </w:p>
    <w:p w14:paraId="1F5316A6" w14:textId="476278E5" w:rsidR="00024772" w:rsidRPr="00B5136F" w:rsidRDefault="00A73575" w:rsidP="009A5144">
      <w:pPr>
        <w:spacing w:after="0" w:line="360" w:lineRule="auto"/>
        <w:jc w:val="both"/>
        <w:rPr>
          <w:rFonts w:cs="Arial"/>
          <w:b/>
        </w:rPr>
      </w:pPr>
      <w:r w:rsidRPr="00B5136F">
        <w:rPr>
          <w:rFonts w:cs="Arial"/>
        </w:rPr>
        <w:t xml:space="preserve">To determine whether BCR-engagement blocked LC3B-II degradation or </w:t>
      </w:r>
      <w:r w:rsidR="005D1F1C">
        <w:rPr>
          <w:rFonts w:cs="Arial"/>
        </w:rPr>
        <w:t xml:space="preserve">induced autophagosome formation, </w:t>
      </w:r>
      <w:r w:rsidRPr="00B5136F">
        <w:rPr>
          <w:rFonts w:cs="Arial"/>
        </w:rPr>
        <w:t>w</w:t>
      </w:r>
      <w:r w:rsidR="00EF60B4" w:rsidRPr="00B5136F">
        <w:rPr>
          <w:rFonts w:cs="Arial"/>
        </w:rPr>
        <w:t xml:space="preserve">e assessed autophagic flux in response to </w:t>
      </w:r>
      <w:r w:rsidR="00911D95" w:rsidRPr="00B5136F">
        <w:rPr>
          <w:rFonts w:cs="Arial"/>
        </w:rPr>
        <w:t xml:space="preserve">bead-bound </w:t>
      </w:r>
      <w:r w:rsidR="008531E4" w:rsidRPr="00B5136F">
        <w:rPr>
          <w:rFonts w:cs="Arial"/>
        </w:rPr>
        <w:t>anti-IgM</w:t>
      </w:r>
      <w:r w:rsidR="0019350E" w:rsidRPr="00B5136F">
        <w:rPr>
          <w:rFonts w:cs="Arial"/>
        </w:rPr>
        <w:t xml:space="preserve"> </w:t>
      </w:r>
      <w:r w:rsidRPr="00B5136F">
        <w:rPr>
          <w:rFonts w:cs="Arial"/>
        </w:rPr>
        <w:t xml:space="preserve">using </w:t>
      </w:r>
      <w:r w:rsidR="00911D95" w:rsidRPr="00B5136F">
        <w:rPr>
          <w:rFonts w:cs="Arial"/>
        </w:rPr>
        <w:t>immunoblotting</w:t>
      </w:r>
      <w:r w:rsidRPr="00B5136F">
        <w:rPr>
          <w:rFonts w:cs="Arial"/>
        </w:rPr>
        <w:t xml:space="preserve"> </w:t>
      </w:r>
      <w:r w:rsidR="00EF60B4" w:rsidRPr="00B5136F">
        <w:rPr>
          <w:rFonts w:cs="Arial"/>
        </w:rPr>
        <w:t>in the presence or absence of HCQ</w:t>
      </w:r>
      <w:r w:rsidR="00446B8E">
        <w:rPr>
          <w:rFonts w:cs="Arial"/>
        </w:rPr>
        <w:t xml:space="preserve"> as described in the autophagy guidelines</w:t>
      </w:r>
      <w:r w:rsidR="00EF60B4" w:rsidRPr="00B5136F">
        <w:rPr>
          <w:rFonts w:cs="Arial"/>
        </w:rPr>
        <w:t>.</w:t>
      </w:r>
      <w:r w:rsidR="003156FB" w:rsidRPr="00B5136F">
        <w:rPr>
          <w:rFonts w:cs="Arial"/>
        </w:rPr>
        <w:fldChar w:fldCharType="begin">
          <w:fldData xml:space="preserve">ZXBhcnRtZW50IG9mIEVudmlyb25tZW50YWwgYW5kIE9jY3VwYXRpb25hbCBIZWFsdGggLCBUYWlu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</w:fldData>
        </w:fldChar>
      </w:r>
      <w:r w:rsidR="004C3E29">
        <w:rPr>
          <w:rFonts w:cs="Arial"/>
        </w:rPr>
        <w:instrText xml:space="preserve"> ADDIN EN.CITE </w:instrText>
      </w:r>
      <w:r w:rsidR="004C3E29">
        <w:rPr>
          <w:rFonts w:cs="Arial"/>
        </w:rPr>
        <w:fldChar w:fldCharType="begin">
          <w:fldData xml:space="preserve">PEVuZE5vdGU+PENpdGU+PEF1dGhvcj5LbGlvbnNreTwvQXV0aG9yPjxZZWFyPjIwMTY8L1llYXI+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==
</w:fldData>
        </w:fldChar>
      </w:r>
      <w:r w:rsidR="004C3E29">
        <w:rPr>
          <w:rFonts w:cs="Arial"/>
        </w:rPr>
        <w:instrText xml:space="preserve"> ADDIN EN.CITE.DATA </w:instrText>
      </w:r>
      <w:r w:rsidR="004C3E29">
        <w:rPr>
          <w:rFonts w:cs="Arial"/>
        </w:rPr>
      </w:r>
      <w:r w:rsidR="004C3E29">
        <w:rPr>
          <w:rFonts w:cs="Arial"/>
        </w:rPr>
        <w:fldChar w:fldCharType="end"/>
      </w:r>
      <w:r w:rsidR="004C3E29">
        <w:rPr>
          <w:rFonts w:cs="Arial"/>
        </w:rPr>
        <w:fldChar w:fldCharType="begin">
          <w:fldData xml:space="preserve">L2F1dGhvcj48YXV0aG9yPkt0aXN0YWtpcywgTi4gVC48L2F1dGhvcj48YXV0aG9yPkt1Y2hpdHN1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==
</w:fldData>
        </w:fldChar>
      </w:r>
      <w:r w:rsidR="004C3E29">
        <w:rPr>
          <w:rFonts w:cs="Arial"/>
        </w:rPr>
        <w:instrText xml:space="preserve"> ADDIN EN.CITE.DATA </w:instrText>
      </w:r>
      <w:r w:rsidR="004C3E29">
        <w:rPr>
          <w:rFonts w:cs="Arial"/>
        </w:rPr>
      </w:r>
      <w:r w:rsidR="004C3E29">
        <w:rPr>
          <w:rFonts w:cs="Arial"/>
        </w:rPr>
        <w:fldChar w:fldCharType="end"/>
      </w:r>
      <w:r w:rsidR="004C3E29">
        <w:rPr>
          <w:rFonts w:cs="Arial"/>
        </w:rPr>
        <w:fldChar w:fldCharType="begin">
          <w:fldData xml:space="preserve">dXRob3I+VmlhbGUsIEEuPC9hdXRob3I+PGF1dGhvcj5WaWRhbCwgTS48L2F1dGhvcj48YXV0aG9y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==
</w:fldData>
        </w:fldChar>
      </w:r>
      <w:r w:rsidR="004C3E29">
        <w:rPr>
          <w:rFonts w:cs="Arial"/>
        </w:rPr>
        <w:instrText xml:space="preserve"> ADDIN EN.CITE.DATA </w:instrText>
      </w:r>
      <w:r w:rsidR="004C3E29">
        <w:rPr>
          <w:rFonts w:cs="Arial"/>
        </w:rPr>
      </w:r>
      <w:r w:rsidR="004C3E29">
        <w:rPr>
          <w:rFonts w:cs="Arial"/>
        </w:rPr>
        <w:fldChar w:fldCharType="end"/>
      </w:r>
      <w:r w:rsidR="004C3E29">
        <w:rPr>
          <w:rFonts w:cs="Arial"/>
        </w:rPr>
        <w:fldChar w:fldCharType="begin">
          <w:fldData xml:space="preserve">bmQgQmlvZW5naW5lZXJpbmcgUHJvZ3JhbSAsIElzdGFuYnVsICwgVHVya2V5LiYjeEQ7ZG4gQ2Vu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==
</w:fldData>
        </w:fldChar>
      </w:r>
      <w:r w:rsidR="004C3E29">
        <w:rPr>
          <w:rFonts w:cs="Arial"/>
        </w:rPr>
        <w:instrText xml:space="preserve"> ADDIN EN.CITE.DATA </w:instrText>
      </w:r>
      <w:r w:rsidR="004C3E29">
        <w:rPr>
          <w:rFonts w:cs="Arial"/>
        </w:rPr>
      </w:r>
      <w:r w:rsidR="004C3E29">
        <w:rPr>
          <w:rFonts w:cs="Arial"/>
        </w:rPr>
        <w:fldChar w:fldCharType="end"/>
      </w:r>
      <w:r w:rsidR="004C3E29">
        <w:rPr>
          <w:rFonts w:cs="Arial"/>
        </w:rPr>
        <w:fldChar w:fldCharType="begin">
          <w:fldData xml:space="preserve">bSBTYW4gRGllZ28gU3RhdGUgVW5pdmVyc2l0eSAsIERlcGFydG1lbnQgb2YgQmlvbG9neSBhbmQg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==
</w:fldData>
        </w:fldChar>
      </w:r>
      <w:r w:rsidR="004C3E29">
        <w:rPr>
          <w:rFonts w:cs="Arial"/>
        </w:rPr>
        <w:instrText xml:space="preserve"> ADDIN EN.CITE.DATA </w:instrText>
      </w:r>
      <w:r w:rsidR="004C3E29">
        <w:rPr>
          <w:rFonts w:cs="Arial"/>
        </w:rPr>
      </w:r>
      <w:r w:rsidR="004C3E29">
        <w:rPr>
          <w:rFonts w:cs="Arial"/>
        </w:rPr>
        <w:fldChar w:fldCharType="end"/>
      </w:r>
      <w:r w:rsidR="004C3E29">
        <w:rPr>
          <w:rFonts w:cs="Arial"/>
        </w:rPr>
        <w:fldChar w:fldCharType="begin">
          <w:fldData xml:space="preserve">ayAsIE5ZICwgVVNBLiYjeEQ7Y2NnIFllc2hpdmEgVW5pdmVyc2l0eSAsIE5ldyBZb3JrICwgTlkg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==
</w:fldData>
        </w:fldChar>
      </w:r>
      <w:r w:rsidR="004C3E29">
        <w:rPr>
          <w:rFonts w:cs="Arial"/>
        </w:rPr>
        <w:instrText xml:space="preserve"> ADDIN EN.CITE.DATA </w:instrText>
      </w:r>
      <w:r w:rsidR="004C3E29">
        <w:rPr>
          <w:rFonts w:cs="Arial"/>
        </w:rPr>
      </w:r>
      <w:r w:rsidR="004C3E29">
        <w:rPr>
          <w:rFonts w:cs="Arial"/>
        </w:rPr>
        <w:fldChar w:fldCharType="end"/>
      </w:r>
      <w:r w:rsidR="004C3E29">
        <w:rPr>
          <w:rFonts w:cs="Arial"/>
        </w:rPr>
        <w:fldChar w:fldCharType="begin">
          <w:fldData xml:space="preserve">eEQ7YWV2IE5hdGlvbmFsIEhlYWx0aCBSZXNlYXJjaCBJbnN0aXR1dGVzLCBJbnN0aXR1dGUgb2Yg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==
</w:fldData>
        </w:fldChar>
      </w:r>
      <w:r w:rsidR="004C3E29">
        <w:rPr>
          <w:rFonts w:cs="Arial"/>
        </w:rPr>
        <w:instrText xml:space="preserve"> ADDIN EN.CITE.DATA </w:instrText>
      </w:r>
      <w:r w:rsidR="004C3E29">
        <w:rPr>
          <w:rFonts w:cs="Arial"/>
        </w:rPr>
      </w:r>
      <w:r w:rsidR="004C3E29">
        <w:rPr>
          <w:rFonts w:cs="Arial"/>
        </w:rPr>
        <w:fldChar w:fldCharType="end"/>
      </w:r>
      <w:r w:rsidR="004C3E29">
        <w:rPr>
          <w:rFonts w:cs="Arial"/>
        </w:rPr>
        <w:fldChar w:fldCharType="begin">
          <w:fldData xml:space="preserve">IENhcmUgTWVkaWNpbmUgLCBSaWNobW9uZCAsIFZBICwgVVNBLiYjeEQ7YnR0IFVuaXZlcnNpdHkg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==
</w:fldData>
        </w:fldChar>
      </w:r>
      <w:r w:rsidR="004C3E29">
        <w:rPr>
          <w:rFonts w:cs="Arial"/>
        </w:rPr>
        <w:instrText xml:space="preserve"> ADDIN EN.CITE.DATA </w:instrText>
      </w:r>
      <w:r w:rsidR="004C3E29">
        <w:rPr>
          <w:rFonts w:cs="Arial"/>
        </w:rPr>
      </w:r>
      <w:r w:rsidR="004C3E29">
        <w:rPr>
          <w:rFonts w:cs="Arial"/>
        </w:rPr>
        <w:fldChar w:fldCharType="end"/>
      </w:r>
      <w:r w:rsidR="004C3E29">
        <w:rPr>
          <w:rFonts w:cs="Arial"/>
        </w:rPr>
        <w:fldChar w:fldCharType="begin">
          <w:fldData xml:space="preserve">c2l0eSwgU2Nob29sIG9mIE1lZGljaW5lLCBJbnN0aXR1dGUgZm9yIENlbGwgRW5naW5lZXJpbmcg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==
</w:fldData>
        </w:fldChar>
      </w:r>
      <w:r w:rsidR="004C3E29">
        <w:rPr>
          <w:rFonts w:cs="Arial"/>
        </w:rPr>
        <w:instrText xml:space="preserve"> ADDIN EN.CITE.DATA </w:instrText>
      </w:r>
      <w:r w:rsidR="004C3E29">
        <w:rPr>
          <w:rFonts w:cs="Arial"/>
        </w:rPr>
      </w:r>
      <w:r w:rsidR="004C3E29">
        <w:rPr>
          <w:rFonts w:cs="Arial"/>
        </w:rPr>
        <w:fldChar w:fldCharType="end"/>
      </w:r>
      <w:r w:rsidR="004C3E29">
        <w:rPr>
          <w:rFonts w:cs="Arial"/>
        </w:rPr>
        <w:fldChar w:fldCharType="begin">
          <w:fldData xml:space="preserve">ZXBhcnRtZW50IG9mIEVudmlyb25tZW50YWwgYW5kIE9jY3VwYXRpb25hbCBIZWFsdGggLCBUYWlu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</w:fldData>
        </w:fldChar>
      </w:r>
      <w:r w:rsidR="004C3E29">
        <w:rPr>
          <w:rFonts w:cs="Arial"/>
        </w:rPr>
        <w:instrText xml:space="preserve"> ADDIN EN.CITE.DATA </w:instrText>
      </w:r>
      <w:r w:rsidR="004C3E29">
        <w:rPr>
          <w:rFonts w:cs="Arial"/>
        </w:rPr>
      </w:r>
      <w:r w:rsidR="004C3E29">
        <w:rPr>
          <w:rFonts w:cs="Arial"/>
        </w:rPr>
        <w:fldChar w:fldCharType="end"/>
      </w:r>
      <w:r w:rsidR="003156FB" w:rsidRPr="00B5136F">
        <w:rPr>
          <w:rFonts w:cs="Arial"/>
        </w:rPr>
      </w:r>
      <w:r w:rsidR="003156FB" w:rsidRPr="00B5136F">
        <w:rPr>
          <w:rFonts w:cs="Arial"/>
        </w:rPr>
        <w:fldChar w:fldCharType="separate"/>
      </w:r>
      <w:r w:rsidR="004C3E29" w:rsidRPr="004C3E29">
        <w:rPr>
          <w:rFonts w:cs="Arial"/>
          <w:noProof/>
          <w:vertAlign w:val="superscript"/>
        </w:rPr>
        <w:t>11</w:t>
      </w:r>
      <w:r w:rsidR="003156FB" w:rsidRPr="00B5136F">
        <w:rPr>
          <w:rFonts w:cs="Arial"/>
        </w:rPr>
        <w:fldChar w:fldCharType="end"/>
      </w:r>
      <w:r w:rsidR="00EF60B4" w:rsidRPr="00B5136F">
        <w:rPr>
          <w:rFonts w:cs="Arial"/>
        </w:rPr>
        <w:t xml:space="preserve"> CLL cells </w:t>
      </w:r>
      <w:r w:rsidR="00FE5831" w:rsidRPr="00B5136F">
        <w:rPr>
          <w:rFonts w:cs="Arial"/>
        </w:rPr>
        <w:t xml:space="preserve">treated </w:t>
      </w:r>
      <w:r w:rsidR="00EF60B4" w:rsidRPr="00B5136F">
        <w:rPr>
          <w:rFonts w:cs="Arial"/>
        </w:rPr>
        <w:t>with HCQ</w:t>
      </w:r>
      <w:r w:rsidR="00AB299E" w:rsidRPr="00B5136F">
        <w:rPr>
          <w:rFonts w:cs="Arial"/>
        </w:rPr>
        <w:t xml:space="preserve"> </w:t>
      </w:r>
      <w:r w:rsidR="00FE5831" w:rsidRPr="00B5136F">
        <w:rPr>
          <w:rFonts w:cs="Arial"/>
        </w:rPr>
        <w:t>accumulated LC3B-II</w:t>
      </w:r>
      <w:r w:rsidR="00EF101D" w:rsidRPr="00B5136F">
        <w:rPr>
          <w:rFonts w:cs="Arial"/>
        </w:rPr>
        <w:t xml:space="preserve"> </w:t>
      </w:r>
      <w:r w:rsidR="00EF60B4" w:rsidRPr="00B5136F">
        <w:rPr>
          <w:rFonts w:cs="Arial"/>
        </w:rPr>
        <w:t xml:space="preserve">in a </w:t>
      </w:r>
      <w:r w:rsidR="00546085">
        <w:rPr>
          <w:rFonts w:cs="Arial"/>
        </w:rPr>
        <w:t>concentration-</w:t>
      </w:r>
      <w:r w:rsidR="00DE18BB" w:rsidRPr="00B5136F">
        <w:rPr>
          <w:rFonts w:cs="Arial"/>
        </w:rPr>
        <w:t>dependent manner,</w:t>
      </w:r>
      <w:r w:rsidR="00EF101D" w:rsidRPr="00B5136F">
        <w:rPr>
          <w:rFonts w:cs="Arial"/>
        </w:rPr>
        <w:t xml:space="preserve"> </w:t>
      </w:r>
      <w:r w:rsidR="00DE18BB" w:rsidRPr="00B5136F">
        <w:rPr>
          <w:rFonts w:cs="Arial"/>
        </w:rPr>
        <w:t xml:space="preserve">which was </w:t>
      </w:r>
      <w:r w:rsidR="00EF60B4" w:rsidRPr="00B5136F">
        <w:rPr>
          <w:rFonts w:cs="Arial"/>
        </w:rPr>
        <w:t xml:space="preserve">further augmented </w:t>
      </w:r>
      <w:r w:rsidR="00DE18BB" w:rsidRPr="00B5136F">
        <w:rPr>
          <w:rFonts w:cs="Arial"/>
        </w:rPr>
        <w:t xml:space="preserve">with bead-bound </w:t>
      </w:r>
      <w:r w:rsidR="00751D10" w:rsidRPr="00B5136F">
        <w:rPr>
          <w:rFonts w:cs="Arial"/>
        </w:rPr>
        <w:t xml:space="preserve">anti-IgM </w:t>
      </w:r>
      <w:r w:rsidR="007F16A5" w:rsidRPr="00B5136F">
        <w:rPr>
          <w:rFonts w:cs="Arial"/>
        </w:rPr>
        <w:t>(</w:t>
      </w:r>
      <w:r w:rsidR="00D35861" w:rsidRPr="00B5136F">
        <w:rPr>
          <w:rFonts w:cs="Arial"/>
          <w:b/>
        </w:rPr>
        <w:t xml:space="preserve">Figure </w:t>
      </w:r>
      <w:r w:rsidR="00DE18BB" w:rsidRPr="00B5136F">
        <w:rPr>
          <w:rFonts w:cs="Arial"/>
          <w:b/>
        </w:rPr>
        <w:t>2A</w:t>
      </w:r>
      <w:r w:rsidR="007F16A5" w:rsidRPr="00B5136F">
        <w:rPr>
          <w:rFonts w:cs="Arial"/>
        </w:rPr>
        <w:t>)</w:t>
      </w:r>
      <w:r w:rsidR="00EF60B4" w:rsidRPr="00B5136F">
        <w:rPr>
          <w:rFonts w:cs="Arial"/>
        </w:rPr>
        <w:t xml:space="preserve">. </w:t>
      </w:r>
      <w:r w:rsidR="00DE18BB" w:rsidRPr="00B5136F">
        <w:rPr>
          <w:rFonts w:cs="Arial"/>
        </w:rPr>
        <w:t>The</w:t>
      </w:r>
      <w:r w:rsidR="00EF60B4" w:rsidRPr="00B5136F">
        <w:rPr>
          <w:rFonts w:cs="Arial"/>
        </w:rPr>
        <w:t xml:space="preserve"> </w:t>
      </w:r>
      <w:r w:rsidR="00FE5831" w:rsidRPr="00B5136F">
        <w:rPr>
          <w:rFonts w:cs="Arial"/>
        </w:rPr>
        <w:t>LC3B</w:t>
      </w:r>
      <w:r w:rsidR="004C3262" w:rsidRPr="00B5136F">
        <w:rPr>
          <w:rFonts w:cs="Arial"/>
        </w:rPr>
        <w:t>-</w:t>
      </w:r>
      <w:r w:rsidR="00FE5831" w:rsidRPr="00B5136F">
        <w:rPr>
          <w:rFonts w:cs="Arial"/>
        </w:rPr>
        <w:t xml:space="preserve">II </w:t>
      </w:r>
      <w:r w:rsidR="00EF60B4" w:rsidRPr="00B5136F">
        <w:rPr>
          <w:rFonts w:cs="Arial"/>
        </w:rPr>
        <w:t xml:space="preserve">increases were not </w:t>
      </w:r>
      <w:r w:rsidR="00CD2B00" w:rsidRPr="00B5136F">
        <w:rPr>
          <w:rFonts w:cs="Arial"/>
        </w:rPr>
        <w:t xml:space="preserve">a </w:t>
      </w:r>
      <w:r w:rsidR="00EF60B4" w:rsidRPr="00B5136F">
        <w:rPr>
          <w:rFonts w:cs="Arial"/>
        </w:rPr>
        <w:t xml:space="preserve">result </w:t>
      </w:r>
      <w:r w:rsidR="00CD2B00" w:rsidRPr="00B5136F">
        <w:rPr>
          <w:rFonts w:cs="Arial"/>
        </w:rPr>
        <w:t>of</w:t>
      </w:r>
      <w:r w:rsidR="00EF60B4" w:rsidRPr="00B5136F">
        <w:rPr>
          <w:rFonts w:cs="Arial"/>
        </w:rPr>
        <w:t xml:space="preserve"> </w:t>
      </w:r>
      <w:r w:rsidR="00FC5164" w:rsidRPr="00B5136F">
        <w:rPr>
          <w:rFonts w:cs="Arial"/>
        </w:rPr>
        <w:t>HCQ</w:t>
      </w:r>
      <w:r w:rsidR="0047249C" w:rsidRPr="00B5136F">
        <w:rPr>
          <w:rFonts w:cs="Arial"/>
        </w:rPr>
        <w:t>-</w:t>
      </w:r>
      <w:r w:rsidR="009A6E18" w:rsidRPr="00B5136F">
        <w:rPr>
          <w:rFonts w:cs="Arial"/>
        </w:rPr>
        <w:t xml:space="preserve">mediated </w:t>
      </w:r>
      <w:r w:rsidR="00CD2B00" w:rsidRPr="00B5136F">
        <w:rPr>
          <w:rFonts w:cs="Arial"/>
        </w:rPr>
        <w:t>e</w:t>
      </w:r>
      <w:r w:rsidR="00FE5831" w:rsidRPr="00B5136F">
        <w:rPr>
          <w:rFonts w:cs="Arial"/>
        </w:rPr>
        <w:t>ffects on</w:t>
      </w:r>
      <w:r w:rsidR="00EF60B4" w:rsidRPr="00B5136F">
        <w:rPr>
          <w:rFonts w:cs="Arial"/>
        </w:rPr>
        <w:t xml:space="preserve"> BCR</w:t>
      </w:r>
      <w:r w:rsidR="000A6521" w:rsidRPr="00B5136F">
        <w:rPr>
          <w:rFonts w:cs="Arial"/>
        </w:rPr>
        <w:t xml:space="preserve"> </w:t>
      </w:r>
      <w:proofErr w:type="spellStart"/>
      <w:r w:rsidR="00FE5831" w:rsidRPr="00B5136F">
        <w:rPr>
          <w:rFonts w:cs="Arial"/>
        </w:rPr>
        <w:t>signaling</w:t>
      </w:r>
      <w:proofErr w:type="spellEnd"/>
      <w:r w:rsidR="00EF60B4" w:rsidRPr="00B5136F">
        <w:rPr>
          <w:rFonts w:cs="Arial"/>
        </w:rPr>
        <w:t xml:space="preserve"> </w:t>
      </w:r>
      <w:r w:rsidR="008C67F6" w:rsidRPr="00B5136F">
        <w:rPr>
          <w:rFonts w:cs="Arial"/>
          <w:b/>
        </w:rPr>
        <w:t>(</w:t>
      </w:r>
      <w:r w:rsidR="00845DBD" w:rsidRPr="00B5136F">
        <w:rPr>
          <w:rFonts w:cs="Arial"/>
          <w:b/>
        </w:rPr>
        <w:t>Supplementary</w:t>
      </w:r>
      <w:r w:rsidR="008C67F6" w:rsidRPr="00B5136F">
        <w:rPr>
          <w:rFonts w:cs="Arial"/>
          <w:b/>
        </w:rPr>
        <w:t xml:space="preserve"> Fig</w:t>
      </w:r>
      <w:r w:rsidR="00B84538" w:rsidRPr="00B5136F">
        <w:rPr>
          <w:rFonts w:cs="Arial"/>
          <w:b/>
        </w:rPr>
        <w:t>ure</w:t>
      </w:r>
      <w:r w:rsidR="008C67F6" w:rsidRPr="00B5136F">
        <w:rPr>
          <w:rFonts w:cs="Arial"/>
          <w:b/>
        </w:rPr>
        <w:t xml:space="preserve"> </w:t>
      </w:r>
      <w:r w:rsidR="00DA3070" w:rsidRPr="00B5136F">
        <w:rPr>
          <w:rFonts w:cs="Arial"/>
          <w:b/>
        </w:rPr>
        <w:t>S</w:t>
      </w:r>
      <w:r w:rsidR="005D1F1C">
        <w:rPr>
          <w:rFonts w:cs="Arial"/>
          <w:b/>
        </w:rPr>
        <w:t>10</w:t>
      </w:r>
      <w:r w:rsidR="00F15E4D" w:rsidRPr="00B5136F">
        <w:rPr>
          <w:rFonts w:cs="Arial"/>
          <w:b/>
        </w:rPr>
        <w:t>)</w:t>
      </w:r>
      <w:r w:rsidR="0085623F">
        <w:rPr>
          <w:rFonts w:cs="Arial"/>
        </w:rPr>
        <w:t xml:space="preserve"> </w:t>
      </w:r>
      <w:proofErr w:type="gramStart"/>
      <w:r w:rsidR="0085623F">
        <w:rPr>
          <w:rFonts w:cs="Arial"/>
        </w:rPr>
        <w:t>and also</w:t>
      </w:r>
      <w:proofErr w:type="gramEnd"/>
      <w:r w:rsidR="0085623F">
        <w:rPr>
          <w:rFonts w:cs="Arial"/>
        </w:rPr>
        <w:t xml:space="preserve"> occurred in a time-</w:t>
      </w:r>
      <w:r w:rsidR="00446B8E">
        <w:rPr>
          <w:rFonts w:cs="Arial"/>
        </w:rPr>
        <w:t>dependent manner at the RNA level</w:t>
      </w:r>
      <w:r w:rsidR="000F0EFE" w:rsidRPr="00B5136F">
        <w:rPr>
          <w:rFonts w:cs="Arial"/>
        </w:rPr>
        <w:t xml:space="preserve"> </w:t>
      </w:r>
      <w:r w:rsidR="00D92C64" w:rsidRPr="00B5136F">
        <w:rPr>
          <w:rFonts w:cs="Arial"/>
        </w:rPr>
        <w:t>(</w:t>
      </w:r>
      <w:r w:rsidR="00845DBD" w:rsidRPr="00B5136F">
        <w:rPr>
          <w:rFonts w:cs="Arial"/>
          <w:b/>
        </w:rPr>
        <w:t>Supplementary</w:t>
      </w:r>
      <w:r w:rsidR="008C67F6" w:rsidRPr="00B5136F">
        <w:rPr>
          <w:rFonts w:cs="Arial"/>
          <w:b/>
        </w:rPr>
        <w:t xml:space="preserve"> Fig</w:t>
      </w:r>
      <w:r w:rsidR="00B84538" w:rsidRPr="00B5136F">
        <w:rPr>
          <w:rFonts w:cs="Arial"/>
          <w:b/>
        </w:rPr>
        <w:t>ure</w:t>
      </w:r>
      <w:r w:rsidR="008C67F6" w:rsidRPr="00B5136F">
        <w:rPr>
          <w:rFonts w:cs="Arial"/>
          <w:b/>
        </w:rPr>
        <w:t xml:space="preserve"> </w:t>
      </w:r>
      <w:r w:rsidR="00DA3070" w:rsidRPr="00B5136F">
        <w:rPr>
          <w:rFonts w:cs="Arial"/>
          <w:b/>
        </w:rPr>
        <w:t>S</w:t>
      </w:r>
      <w:r w:rsidR="00E65F36" w:rsidRPr="00B5136F">
        <w:rPr>
          <w:rFonts w:cs="Arial"/>
          <w:b/>
        </w:rPr>
        <w:t>1</w:t>
      </w:r>
      <w:r w:rsidR="005D1F1C">
        <w:rPr>
          <w:rFonts w:cs="Arial"/>
          <w:b/>
        </w:rPr>
        <w:t>1A</w:t>
      </w:r>
      <w:r w:rsidR="00E24E5F" w:rsidRPr="00B5136F">
        <w:rPr>
          <w:rFonts w:cs="Arial"/>
        </w:rPr>
        <w:t>)</w:t>
      </w:r>
      <w:r w:rsidR="00024772" w:rsidRPr="00B5136F">
        <w:rPr>
          <w:rFonts w:cs="Arial"/>
        </w:rPr>
        <w:t xml:space="preserve">. Comparatively, </w:t>
      </w:r>
      <w:r w:rsidR="000F0EFE" w:rsidRPr="00B5136F">
        <w:rPr>
          <w:rFonts w:cs="Arial"/>
        </w:rPr>
        <w:t>bead-bound</w:t>
      </w:r>
      <w:r w:rsidR="00CF5112" w:rsidRPr="00B5136F">
        <w:rPr>
          <w:rFonts w:cs="Arial"/>
        </w:rPr>
        <w:t xml:space="preserve"> </w:t>
      </w:r>
      <w:r w:rsidR="00AE5C06" w:rsidRPr="00B5136F">
        <w:rPr>
          <w:rFonts w:cs="Arial"/>
        </w:rPr>
        <w:t>anti-</w:t>
      </w:r>
      <w:proofErr w:type="spellStart"/>
      <w:r w:rsidR="00BF2F09" w:rsidRPr="00B5136F">
        <w:rPr>
          <w:rFonts w:cs="Arial"/>
        </w:rPr>
        <w:t>IgD</w:t>
      </w:r>
      <w:proofErr w:type="spellEnd"/>
      <w:r w:rsidR="00024772" w:rsidRPr="00B5136F">
        <w:rPr>
          <w:rFonts w:cs="Arial"/>
        </w:rPr>
        <w:t xml:space="preserve"> stimulation </w:t>
      </w:r>
      <w:r w:rsidR="00FE5831" w:rsidRPr="00B5136F">
        <w:rPr>
          <w:rFonts w:cs="Arial"/>
        </w:rPr>
        <w:t>produced similar but much smaller responses than anti-IgM</w:t>
      </w:r>
      <w:r w:rsidR="00F657C7" w:rsidRPr="00B5136F">
        <w:rPr>
          <w:rFonts w:cs="Arial"/>
        </w:rPr>
        <w:t xml:space="preserve"> </w:t>
      </w:r>
      <w:r w:rsidR="00107916" w:rsidRPr="00B5136F">
        <w:rPr>
          <w:rFonts w:cs="Arial"/>
        </w:rPr>
        <w:t>(</w:t>
      </w:r>
      <w:r w:rsidR="00845DBD" w:rsidRPr="00B5136F">
        <w:rPr>
          <w:rFonts w:cs="Arial"/>
          <w:b/>
        </w:rPr>
        <w:t>Supplementary</w:t>
      </w:r>
      <w:r w:rsidR="008C67F6" w:rsidRPr="00B5136F">
        <w:rPr>
          <w:rFonts w:cs="Arial"/>
          <w:b/>
        </w:rPr>
        <w:t xml:space="preserve"> Fig</w:t>
      </w:r>
      <w:r w:rsidR="00B84538" w:rsidRPr="00B5136F">
        <w:rPr>
          <w:rFonts w:cs="Arial"/>
          <w:b/>
        </w:rPr>
        <w:t>ure</w:t>
      </w:r>
      <w:r w:rsidR="008C67F6" w:rsidRPr="00B5136F">
        <w:rPr>
          <w:rFonts w:cs="Arial"/>
          <w:b/>
        </w:rPr>
        <w:t xml:space="preserve"> </w:t>
      </w:r>
      <w:r w:rsidR="00DA3070" w:rsidRPr="00B5136F">
        <w:rPr>
          <w:rFonts w:cs="Arial"/>
          <w:b/>
        </w:rPr>
        <w:t>S</w:t>
      </w:r>
      <w:r w:rsidR="005D1F1C">
        <w:rPr>
          <w:rFonts w:cs="Arial"/>
          <w:b/>
        </w:rPr>
        <w:t>11</w:t>
      </w:r>
      <w:r w:rsidR="00E24E5F" w:rsidRPr="00B5136F">
        <w:rPr>
          <w:rFonts w:cs="Arial"/>
          <w:b/>
        </w:rPr>
        <w:t>B</w:t>
      </w:r>
      <w:r w:rsidR="00107916" w:rsidRPr="00B5136F">
        <w:rPr>
          <w:rFonts w:cs="Arial"/>
        </w:rPr>
        <w:t>)</w:t>
      </w:r>
      <w:r w:rsidR="00217484" w:rsidRPr="00B5136F">
        <w:rPr>
          <w:rFonts w:cs="Arial"/>
        </w:rPr>
        <w:t xml:space="preserve">. </w:t>
      </w:r>
      <w:r w:rsidR="00FB6364" w:rsidRPr="00B5136F">
        <w:rPr>
          <w:rFonts w:cs="Arial"/>
        </w:rPr>
        <w:t>These data confirm</w:t>
      </w:r>
      <w:r w:rsidR="003B4AD9" w:rsidRPr="00B5136F">
        <w:rPr>
          <w:rFonts w:cs="Arial"/>
        </w:rPr>
        <w:t xml:space="preserve"> that</w:t>
      </w:r>
      <w:r w:rsidR="00E24E5F" w:rsidRPr="00B5136F">
        <w:rPr>
          <w:rFonts w:cs="Arial"/>
        </w:rPr>
        <w:t xml:space="preserve"> </w:t>
      </w:r>
      <w:r w:rsidR="00123168" w:rsidRPr="00B5136F">
        <w:rPr>
          <w:rFonts w:cs="Arial"/>
        </w:rPr>
        <w:t xml:space="preserve">BCR-engagement </w:t>
      </w:r>
      <w:r w:rsidR="003B4AD9" w:rsidRPr="00B5136F">
        <w:rPr>
          <w:rFonts w:cs="Arial"/>
        </w:rPr>
        <w:t>does</w:t>
      </w:r>
      <w:r w:rsidR="000A189B" w:rsidRPr="00B5136F">
        <w:rPr>
          <w:rFonts w:cs="Arial"/>
        </w:rPr>
        <w:t xml:space="preserve"> not block </w:t>
      </w:r>
      <w:r w:rsidR="00FB6364" w:rsidRPr="00B5136F">
        <w:rPr>
          <w:rFonts w:cs="Arial"/>
        </w:rPr>
        <w:t xml:space="preserve">autosomal </w:t>
      </w:r>
      <w:proofErr w:type="gramStart"/>
      <w:r w:rsidR="000A189B" w:rsidRPr="00B5136F">
        <w:rPr>
          <w:rFonts w:cs="Arial"/>
        </w:rPr>
        <w:t>degradation, but</w:t>
      </w:r>
      <w:proofErr w:type="gramEnd"/>
      <w:r w:rsidR="000A189B" w:rsidRPr="00B5136F">
        <w:rPr>
          <w:rFonts w:cs="Arial"/>
        </w:rPr>
        <w:t xml:space="preserve"> </w:t>
      </w:r>
      <w:r w:rsidR="00064FA3" w:rsidRPr="00B5136F">
        <w:rPr>
          <w:rFonts w:cs="Arial"/>
        </w:rPr>
        <w:t>induc</w:t>
      </w:r>
      <w:r w:rsidR="00FB6364" w:rsidRPr="00B5136F">
        <w:rPr>
          <w:rFonts w:cs="Arial"/>
        </w:rPr>
        <w:t>es</w:t>
      </w:r>
      <w:r w:rsidR="00AB331F" w:rsidRPr="00B5136F">
        <w:rPr>
          <w:rFonts w:cs="Arial"/>
        </w:rPr>
        <w:t xml:space="preserve"> </w:t>
      </w:r>
      <w:r w:rsidR="009A46FE" w:rsidRPr="00B5136F">
        <w:rPr>
          <w:rFonts w:cs="Arial"/>
        </w:rPr>
        <w:t xml:space="preserve">the </w:t>
      </w:r>
      <w:r w:rsidR="00AB331F" w:rsidRPr="00B5136F">
        <w:rPr>
          <w:rFonts w:cs="Arial"/>
        </w:rPr>
        <w:t xml:space="preserve">expression of </w:t>
      </w:r>
      <w:r w:rsidR="00B26FC3" w:rsidRPr="00B5136F">
        <w:rPr>
          <w:rFonts w:cs="Arial"/>
        </w:rPr>
        <w:t>autophagy</w:t>
      </w:r>
      <w:r w:rsidR="00C572CF" w:rsidRPr="00B5136F">
        <w:rPr>
          <w:rFonts w:cs="Arial"/>
        </w:rPr>
        <w:t>-</w:t>
      </w:r>
      <w:r w:rsidR="00B26FC3" w:rsidRPr="00B5136F">
        <w:rPr>
          <w:rFonts w:cs="Arial"/>
        </w:rPr>
        <w:t>associated genes</w:t>
      </w:r>
      <w:r w:rsidR="00C95AE7" w:rsidRPr="00B5136F">
        <w:rPr>
          <w:rFonts w:cs="Arial"/>
        </w:rPr>
        <w:t xml:space="preserve"> leading to increased</w:t>
      </w:r>
      <w:r w:rsidR="00A335AA" w:rsidRPr="00B5136F">
        <w:rPr>
          <w:rFonts w:cs="Arial"/>
        </w:rPr>
        <w:t xml:space="preserve"> autophagic flux</w:t>
      </w:r>
      <w:r w:rsidR="000A189B" w:rsidRPr="00B5136F">
        <w:rPr>
          <w:rFonts w:cs="Arial"/>
        </w:rPr>
        <w:t xml:space="preserve">. </w:t>
      </w:r>
    </w:p>
    <w:p w14:paraId="5198A749" w14:textId="77777777" w:rsidR="009A5144" w:rsidRDefault="009A5144" w:rsidP="00EE5707">
      <w:pPr>
        <w:spacing w:after="0" w:line="360" w:lineRule="auto"/>
        <w:jc w:val="both"/>
        <w:rPr>
          <w:rFonts w:cs="Arial"/>
          <w:bCs/>
        </w:rPr>
      </w:pPr>
    </w:p>
    <w:p w14:paraId="68567236" w14:textId="77777777" w:rsidR="00546085" w:rsidRDefault="006334A7" w:rsidP="00F95293">
      <w:pPr>
        <w:spacing w:after="0" w:line="360" w:lineRule="auto"/>
        <w:jc w:val="both"/>
        <w:rPr>
          <w:rFonts w:cs="Arial"/>
        </w:rPr>
      </w:pPr>
      <w:r w:rsidRPr="00B5136F">
        <w:rPr>
          <w:rFonts w:cs="Arial"/>
          <w:bCs/>
        </w:rPr>
        <w:t>Next, we utilised IL-4 and BCR kinase inhibitors t</w:t>
      </w:r>
      <w:r w:rsidR="00A335AA" w:rsidRPr="00B5136F">
        <w:rPr>
          <w:rFonts w:cs="Arial"/>
          <w:bCs/>
        </w:rPr>
        <w:t>o confirm the</w:t>
      </w:r>
      <w:r w:rsidRPr="00B5136F">
        <w:rPr>
          <w:rFonts w:cs="Arial"/>
          <w:bCs/>
        </w:rPr>
        <w:t xml:space="preserve"> role of</w:t>
      </w:r>
      <w:r w:rsidR="00A335AA" w:rsidRPr="00B5136F">
        <w:rPr>
          <w:rFonts w:cs="Arial"/>
          <w:bCs/>
        </w:rPr>
        <w:t xml:space="preserve"> BCR</w:t>
      </w:r>
      <w:r w:rsidRPr="00B5136F">
        <w:rPr>
          <w:rFonts w:cs="Arial"/>
          <w:bCs/>
        </w:rPr>
        <w:t xml:space="preserve"> </w:t>
      </w:r>
      <w:proofErr w:type="spellStart"/>
      <w:r w:rsidRPr="00B5136F">
        <w:rPr>
          <w:rFonts w:cs="Arial"/>
          <w:bCs/>
        </w:rPr>
        <w:t>signaling</w:t>
      </w:r>
      <w:proofErr w:type="spellEnd"/>
      <w:r w:rsidRPr="00B5136F">
        <w:rPr>
          <w:rFonts w:cs="Arial"/>
          <w:bCs/>
        </w:rPr>
        <w:t xml:space="preserve"> in the regulation of BCR-mediated autophagy in CLL. </w:t>
      </w:r>
      <w:r w:rsidR="00A335AA" w:rsidRPr="00B5136F">
        <w:rPr>
          <w:rFonts w:cs="Arial"/>
          <w:bCs/>
        </w:rPr>
        <w:t xml:space="preserve">We previously demonstrated </w:t>
      </w:r>
      <w:r w:rsidR="008B5BDA" w:rsidRPr="00B5136F">
        <w:rPr>
          <w:rFonts w:cs="Arial"/>
          <w:bCs/>
        </w:rPr>
        <w:t xml:space="preserve">that IL-4 </w:t>
      </w:r>
      <w:r w:rsidR="00424990" w:rsidRPr="00B5136F">
        <w:rPr>
          <w:rFonts w:cs="Arial"/>
          <w:bCs/>
        </w:rPr>
        <w:t>induce</w:t>
      </w:r>
      <w:r w:rsidR="004F0CF5" w:rsidRPr="00B5136F">
        <w:rPr>
          <w:rFonts w:cs="Arial"/>
          <w:bCs/>
        </w:rPr>
        <w:t>d</w:t>
      </w:r>
      <w:r w:rsidR="00424990" w:rsidRPr="00B5136F">
        <w:rPr>
          <w:rFonts w:cs="Arial"/>
          <w:bCs/>
        </w:rPr>
        <w:t xml:space="preserve"> s</w:t>
      </w:r>
      <w:r w:rsidR="008B5BDA" w:rsidRPr="00B5136F">
        <w:rPr>
          <w:rFonts w:cs="Arial"/>
          <w:bCs/>
        </w:rPr>
        <w:t>urface IgM (s</w:t>
      </w:r>
      <w:r w:rsidR="00424990" w:rsidRPr="00B5136F">
        <w:rPr>
          <w:rFonts w:cs="Arial"/>
          <w:bCs/>
        </w:rPr>
        <w:t>IgM</w:t>
      </w:r>
      <w:r w:rsidR="008B5BDA" w:rsidRPr="00B5136F">
        <w:rPr>
          <w:rFonts w:cs="Arial"/>
          <w:bCs/>
        </w:rPr>
        <w:t>)</w:t>
      </w:r>
      <w:r w:rsidR="00424990" w:rsidRPr="00B5136F">
        <w:rPr>
          <w:rFonts w:cs="Arial"/>
          <w:bCs/>
        </w:rPr>
        <w:t xml:space="preserve"> </w:t>
      </w:r>
      <w:r w:rsidR="00424990" w:rsidRPr="00B5136F">
        <w:rPr>
          <w:rFonts w:cs="Arial"/>
          <w:bCs/>
        </w:rPr>
        <w:lastRenderedPageBreak/>
        <w:t xml:space="preserve">expression and subsequent downstream </w:t>
      </w:r>
      <w:r w:rsidR="0091271D" w:rsidRPr="00B5136F">
        <w:rPr>
          <w:rFonts w:cs="Arial"/>
          <w:bCs/>
        </w:rPr>
        <w:t>signaling</w:t>
      </w:r>
      <w:r w:rsidR="008B5BDA" w:rsidRPr="00B5136F">
        <w:rPr>
          <w:rFonts w:cs="Arial"/>
          <w:bCs/>
        </w:rPr>
        <w:t>.</w:t>
      </w:r>
      <w:r w:rsidR="00AB331F" w:rsidRPr="00B5136F">
        <w:rPr>
          <w:rFonts w:cs="Arial"/>
        </w:rPr>
        <w:fldChar w:fldCharType="begin">
          <w:fldData xml:space="preserve">PEVuZE5vdGU+PENpdGU+PEF1dGhvcj5BZ3VpbGFyLUhlcm5hbmRlejwvQXV0aG9yPjxZZWFyPjIw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</w:fldData>
        </w:fldChar>
      </w:r>
      <w:r w:rsidR="00F16E01">
        <w:rPr>
          <w:rFonts w:cs="Arial"/>
        </w:rPr>
        <w:instrText xml:space="preserve"> ADDIN EN.CITE </w:instrText>
      </w:r>
      <w:r w:rsidR="00F16E01">
        <w:rPr>
          <w:rFonts w:cs="Arial"/>
        </w:rPr>
        <w:fldChar w:fldCharType="begin">
          <w:fldData xml:space="preserve">PEVuZE5vdGU+PENpdGU+PEF1dGhvcj5BZ3VpbGFyLUhlcm5hbmRlejwvQXV0aG9yPjxZZWFyPjIw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</w:fldData>
        </w:fldChar>
      </w:r>
      <w:r w:rsidR="00F16E01">
        <w:rPr>
          <w:rFonts w:cs="Arial"/>
        </w:rPr>
        <w:instrText xml:space="preserve"> ADDIN EN.CITE.DATA </w:instrText>
      </w:r>
      <w:r w:rsidR="00F16E01">
        <w:rPr>
          <w:rFonts w:cs="Arial"/>
        </w:rPr>
      </w:r>
      <w:r w:rsidR="00F16E01">
        <w:rPr>
          <w:rFonts w:cs="Arial"/>
        </w:rPr>
        <w:fldChar w:fldCharType="end"/>
      </w:r>
      <w:r w:rsidR="00AB331F" w:rsidRPr="00B5136F">
        <w:rPr>
          <w:rFonts w:cs="Arial"/>
        </w:rPr>
      </w:r>
      <w:r w:rsidR="00AB331F" w:rsidRPr="00B5136F">
        <w:rPr>
          <w:rFonts w:cs="Arial"/>
        </w:rPr>
        <w:fldChar w:fldCharType="separate"/>
      </w:r>
      <w:r w:rsidR="00F16E01" w:rsidRPr="00F16E01">
        <w:rPr>
          <w:rFonts w:cs="Arial"/>
          <w:noProof/>
          <w:vertAlign w:val="superscript"/>
        </w:rPr>
        <w:t>13</w:t>
      </w:r>
      <w:r w:rsidR="00AB331F" w:rsidRPr="00B5136F">
        <w:rPr>
          <w:rFonts w:cs="Arial"/>
        </w:rPr>
        <w:fldChar w:fldCharType="end"/>
      </w:r>
      <w:r w:rsidR="00806C03" w:rsidRPr="00B5136F">
        <w:rPr>
          <w:rFonts w:cs="Arial"/>
        </w:rPr>
        <w:t xml:space="preserve"> </w:t>
      </w:r>
      <w:r w:rsidR="00AB331F" w:rsidRPr="00B5136F">
        <w:rPr>
          <w:rFonts w:cs="Arial"/>
        </w:rPr>
        <w:t xml:space="preserve">IL-4 </w:t>
      </w:r>
      <w:r w:rsidR="00424990" w:rsidRPr="00B5136F">
        <w:rPr>
          <w:rFonts w:cs="Arial"/>
        </w:rPr>
        <w:t>treatment</w:t>
      </w:r>
      <w:r w:rsidR="00EF0B12" w:rsidRPr="00B5136F">
        <w:rPr>
          <w:rFonts w:cs="Arial"/>
        </w:rPr>
        <w:t xml:space="preserve"> significantly</w:t>
      </w:r>
      <w:r w:rsidR="00424990" w:rsidRPr="00B5136F">
        <w:rPr>
          <w:rFonts w:cs="Arial"/>
        </w:rPr>
        <w:t xml:space="preserve"> </w:t>
      </w:r>
      <w:r w:rsidR="00AB331F" w:rsidRPr="00B5136F">
        <w:rPr>
          <w:rFonts w:cs="Arial"/>
        </w:rPr>
        <w:t>increased</w:t>
      </w:r>
      <w:r w:rsidR="006141AE" w:rsidRPr="00B5136F">
        <w:rPr>
          <w:rFonts w:cs="Arial"/>
        </w:rPr>
        <w:t xml:space="preserve"> </w:t>
      </w:r>
      <w:r w:rsidR="003B4AD9" w:rsidRPr="00B5136F">
        <w:rPr>
          <w:rFonts w:cs="Arial"/>
        </w:rPr>
        <w:t xml:space="preserve">sIgM </w:t>
      </w:r>
      <w:r w:rsidR="008B5BDA" w:rsidRPr="00B5136F">
        <w:rPr>
          <w:rFonts w:cs="Arial"/>
        </w:rPr>
        <w:t xml:space="preserve">expression </w:t>
      </w:r>
      <w:r w:rsidR="00C95AE7" w:rsidRPr="00B5136F">
        <w:rPr>
          <w:rFonts w:cs="Arial"/>
        </w:rPr>
        <w:t xml:space="preserve">as previously demonstrated </w:t>
      </w:r>
      <w:r w:rsidR="003B4AD9" w:rsidRPr="00B5136F">
        <w:rPr>
          <w:rFonts w:cs="Arial"/>
        </w:rPr>
        <w:t xml:space="preserve">and </w:t>
      </w:r>
      <w:r w:rsidR="00F95293">
        <w:rPr>
          <w:rFonts w:cs="Arial"/>
        </w:rPr>
        <w:t>augmented</w:t>
      </w:r>
      <w:r w:rsidR="003B4AD9" w:rsidRPr="00B5136F">
        <w:rPr>
          <w:rFonts w:cs="Arial"/>
        </w:rPr>
        <w:t xml:space="preserve"> </w:t>
      </w:r>
      <w:r w:rsidR="00AE5C06" w:rsidRPr="00B5136F">
        <w:rPr>
          <w:rFonts w:cs="Arial"/>
        </w:rPr>
        <w:t>anti-</w:t>
      </w:r>
      <w:r w:rsidR="00BF2F09" w:rsidRPr="00B5136F">
        <w:rPr>
          <w:rFonts w:cs="Arial"/>
        </w:rPr>
        <w:t>IgM</w:t>
      </w:r>
      <w:r w:rsidR="006141AE" w:rsidRPr="00B5136F">
        <w:rPr>
          <w:rFonts w:cs="Arial"/>
        </w:rPr>
        <w:t>-dependent</w:t>
      </w:r>
      <w:r w:rsidR="00AB331F" w:rsidRPr="00B5136F">
        <w:rPr>
          <w:rFonts w:cs="Arial"/>
        </w:rPr>
        <w:t xml:space="preserve"> LC3B-II </w:t>
      </w:r>
      <w:r w:rsidR="00491A24" w:rsidRPr="00B5136F">
        <w:rPr>
          <w:rFonts w:cs="Arial"/>
        </w:rPr>
        <w:t>levels</w:t>
      </w:r>
      <w:r w:rsidR="00F678FF" w:rsidRPr="00B5136F">
        <w:rPr>
          <w:rFonts w:cs="Arial"/>
        </w:rPr>
        <w:t xml:space="preserve"> </w:t>
      </w:r>
      <w:r w:rsidR="00AB331F" w:rsidRPr="00B5136F">
        <w:rPr>
          <w:rFonts w:cs="Arial"/>
        </w:rPr>
        <w:t>(</w:t>
      </w:r>
      <w:r w:rsidR="00F95293" w:rsidRPr="00B5136F">
        <w:rPr>
          <w:rFonts w:cs="Arial"/>
          <w:b/>
        </w:rPr>
        <w:t>Figure 2B</w:t>
      </w:r>
      <w:r w:rsidR="008B5BDA" w:rsidRPr="00B5136F">
        <w:rPr>
          <w:rFonts w:cs="Arial"/>
          <w:b/>
        </w:rPr>
        <w:t>;</w:t>
      </w:r>
      <w:r w:rsidR="00F95293">
        <w:rPr>
          <w:rFonts w:cs="Arial"/>
          <w:b/>
        </w:rPr>
        <w:t xml:space="preserve"> </w:t>
      </w:r>
      <w:r w:rsidR="00F95293" w:rsidRPr="00B5136F">
        <w:rPr>
          <w:rFonts w:cs="Arial"/>
          <w:b/>
        </w:rPr>
        <w:t>Supplement</w:t>
      </w:r>
      <w:r w:rsidR="00F95293">
        <w:rPr>
          <w:rFonts w:cs="Arial"/>
          <w:b/>
        </w:rPr>
        <w:t>ary Figure S12</w:t>
      </w:r>
      <w:r w:rsidR="00F95293" w:rsidRPr="00B5136F">
        <w:rPr>
          <w:rFonts w:cs="Arial"/>
          <w:b/>
        </w:rPr>
        <w:t>A,B</w:t>
      </w:r>
      <w:r w:rsidR="00AB331F" w:rsidRPr="00B5136F">
        <w:rPr>
          <w:rFonts w:cs="Arial"/>
        </w:rPr>
        <w:t>).</w:t>
      </w:r>
      <w:r w:rsidR="00424990" w:rsidRPr="00B5136F">
        <w:rPr>
          <w:rFonts w:cs="Arial"/>
        </w:rPr>
        <w:t xml:space="preserve"> </w:t>
      </w:r>
      <w:r w:rsidR="003B4AD9" w:rsidRPr="00B5136F">
        <w:rPr>
          <w:rFonts w:cs="Arial"/>
        </w:rPr>
        <w:t>T</w:t>
      </w:r>
      <w:r w:rsidR="00424990" w:rsidRPr="00B5136F">
        <w:rPr>
          <w:rFonts w:cs="Arial"/>
        </w:rPr>
        <w:t>hese affects appeared to be</w:t>
      </w:r>
      <w:r w:rsidR="00AB331F" w:rsidRPr="00B5136F">
        <w:rPr>
          <w:rFonts w:cs="Arial"/>
        </w:rPr>
        <w:t xml:space="preserve"> </w:t>
      </w:r>
      <w:r w:rsidR="00424990" w:rsidRPr="00B5136F">
        <w:rPr>
          <w:rFonts w:cs="Arial"/>
        </w:rPr>
        <w:t>BCR</w:t>
      </w:r>
      <w:r w:rsidR="0061749B" w:rsidRPr="00B5136F">
        <w:rPr>
          <w:rFonts w:cs="Arial"/>
        </w:rPr>
        <w:t>-</w:t>
      </w:r>
      <w:r w:rsidR="00424990" w:rsidRPr="00B5136F">
        <w:rPr>
          <w:rFonts w:cs="Arial"/>
        </w:rPr>
        <w:t xml:space="preserve">mediated since </w:t>
      </w:r>
      <w:r w:rsidR="00AB331F" w:rsidRPr="00B5136F">
        <w:rPr>
          <w:rFonts w:cs="Arial"/>
        </w:rPr>
        <w:t xml:space="preserve">IL-4 had </w:t>
      </w:r>
      <w:r w:rsidR="00252DBC" w:rsidRPr="00B5136F">
        <w:rPr>
          <w:rFonts w:cs="Arial"/>
        </w:rPr>
        <w:t>no substantive</w:t>
      </w:r>
      <w:r w:rsidR="006901BC" w:rsidRPr="00B5136F">
        <w:rPr>
          <w:rFonts w:cs="Arial"/>
        </w:rPr>
        <w:t xml:space="preserve"> effect </w:t>
      </w:r>
      <w:r w:rsidR="00AB331F" w:rsidRPr="00B5136F">
        <w:rPr>
          <w:rFonts w:cs="Arial"/>
        </w:rPr>
        <w:t xml:space="preserve">on LC3B-II </w:t>
      </w:r>
      <w:r w:rsidR="006B56F3" w:rsidRPr="00B5136F">
        <w:rPr>
          <w:rFonts w:cs="Arial"/>
        </w:rPr>
        <w:t>levels</w:t>
      </w:r>
      <w:r w:rsidR="0015766B" w:rsidRPr="00B5136F">
        <w:rPr>
          <w:rFonts w:cs="Arial"/>
        </w:rPr>
        <w:t xml:space="preserve"> alone</w:t>
      </w:r>
      <w:r w:rsidR="003B4AD9" w:rsidRPr="00B5136F">
        <w:rPr>
          <w:rFonts w:cs="Arial"/>
        </w:rPr>
        <w:t>,</w:t>
      </w:r>
      <w:r w:rsidR="00E71D03" w:rsidRPr="00B5136F">
        <w:rPr>
          <w:rFonts w:cs="Arial"/>
        </w:rPr>
        <w:t xml:space="preserve"> even in the presence of HCQ</w:t>
      </w:r>
      <w:r w:rsidR="003B4AD9" w:rsidRPr="00B5136F">
        <w:rPr>
          <w:rFonts w:cs="Arial"/>
        </w:rPr>
        <w:t>.</w:t>
      </w:r>
      <w:r w:rsidR="00E71D03" w:rsidRPr="00B5136F">
        <w:rPr>
          <w:rFonts w:cs="Arial"/>
        </w:rPr>
        <w:t xml:space="preserve"> </w:t>
      </w:r>
      <w:r w:rsidR="00A335AA" w:rsidRPr="00B5136F">
        <w:rPr>
          <w:rFonts w:cs="Arial"/>
          <w:bCs/>
        </w:rPr>
        <w:t>Next</w:t>
      </w:r>
      <w:r w:rsidR="00820F56">
        <w:rPr>
          <w:rFonts w:cs="Arial"/>
          <w:bCs/>
        </w:rPr>
        <w:t>,</w:t>
      </w:r>
      <w:r w:rsidR="00A335AA" w:rsidRPr="00B5136F">
        <w:rPr>
          <w:rFonts w:cs="Arial"/>
          <w:bCs/>
        </w:rPr>
        <w:t xml:space="preserve"> we inhibited BCR </w:t>
      </w:r>
      <w:proofErr w:type="spellStart"/>
      <w:r w:rsidR="00A335AA" w:rsidRPr="00B5136F">
        <w:rPr>
          <w:rFonts w:cs="Arial"/>
          <w:bCs/>
        </w:rPr>
        <w:t>signaling</w:t>
      </w:r>
      <w:proofErr w:type="spellEnd"/>
      <w:r w:rsidR="00A335AA" w:rsidRPr="00B5136F">
        <w:rPr>
          <w:rFonts w:cs="Arial"/>
          <w:bCs/>
        </w:rPr>
        <w:t xml:space="preserve"> with </w:t>
      </w:r>
      <w:proofErr w:type="spellStart"/>
      <w:r w:rsidR="003574C8" w:rsidRPr="00B5136F">
        <w:rPr>
          <w:rFonts w:cs="Arial"/>
        </w:rPr>
        <w:t>tamatinib</w:t>
      </w:r>
      <w:proofErr w:type="spellEnd"/>
      <w:r w:rsidR="00A00128" w:rsidRPr="00B5136F">
        <w:rPr>
          <w:rFonts w:cs="Arial"/>
        </w:rPr>
        <w:t xml:space="preserve"> (SYK</w:t>
      </w:r>
      <w:r w:rsidR="003574C8" w:rsidRPr="00B5136F">
        <w:rPr>
          <w:rFonts w:cs="Arial"/>
        </w:rPr>
        <w:t xml:space="preserve">) and </w:t>
      </w:r>
      <w:r w:rsidR="00A00128" w:rsidRPr="00B5136F">
        <w:rPr>
          <w:rFonts w:cs="Arial"/>
        </w:rPr>
        <w:t>Ibrutinib (</w:t>
      </w:r>
      <w:r w:rsidR="003574C8" w:rsidRPr="00B5136F">
        <w:rPr>
          <w:rFonts w:cs="Arial"/>
        </w:rPr>
        <w:t>BTK</w:t>
      </w:r>
      <w:r w:rsidR="00A00128" w:rsidRPr="00B5136F">
        <w:rPr>
          <w:rFonts w:cs="Arial"/>
        </w:rPr>
        <w:t>)</w:t>
      </w:r>
      <w:r w:rsidR="0014430E" w:rsidRPr="00B5136F">
        <w:rPr>
          <w:rFonts w:cs="Arial"/>
        </w:rPr>
        <w:t xml:space="preserve"> </w:t>
      </w:r>
      <w:r w:rsidR="00E50652" w:rsidRPr="00B5136F">
        <w:rPr>
          <w:rFonts w:cs="Arial"/>
        </w:rPr>
        <w:t>and observed the effect on</w:t>
      </w:r>
      <w:r w:rsidR="00024772" w:rsidRPr="00B5136F">
        <w:rPr>
          <w:rFonts w:cs="Arial"/>
        </w:rPr>
        <w:t xml:space="preserve"> </w:t>
      </w:r>
      <w:r w:rsidR="00E50652" w:rsidRPr="00B5136F">
        <w:rPr>
          <w:rFonts w:cs="Arial"/>
        </w:rPr>
        <w:t>LC3B</w:t>
      </w:r>
      <w:r w:rsidR="00C95AE7" w:rsidRPr="00B5136F">
        <w:rPr>
          <w:rFonts w:cs="Arial"/>
        </w:rPr>
        <w:t>-</w:t>
      </w:r>
      <w:r w:rsidR="00E50652" w:rsidRPr="00B5136F">
        <w:rPr>
          <w:rFonts w:cs="Arial"/>
        </w:rPr>
        <w:t>II levels</w:t>
      </w:r>
      <w:r w:rsidR="0014430E" w:rsidRPr="00B5136F">
        <w:rPr>
          <w:rFonts w:cs="Arial"/>
        </w:rPr>
        <w:t>.</w:t>
      </w:r>
      <w:r w:rsidR="00F3699C" w:rsidRPr="00B5136F">
        <w:rPr>
          <w:rFonts w:cs="Arial"/>
        </w:rPr>
        <w:t xml:space="preserve"> </w:t>
      </w:r>
      <w:r w:rsidR="00A335AA" w:rsidRPr="00B5136F">
        <w:rPr>
          <w:rFonts w:cs="Arial"/>
        </w:rPr>
        <w:t xml:space="preserve">Both inhibitors </w:t>
      </w:r>
      <w:r w:rsidR="00F3699C" w:rsidRPr="00B5136F">
        <w:rPr>
          <w:rFonts w:cs="Arial"/>
        </w:rPr>
        <w:t>significantly</w:t>
      </w:r>
      <w:r w:rsidR="00446FC7" w:rsidRPr="00B5136F">
        <w:rPr>
          <w:rFonts w:cs="Arial"/>
        </w:rPr>
        <w:t xml:space="preserve"> </w:t>
      </w:r>
      <w:r w:rsidR="00132D75" w:rsidRPr="00B5136F">
        <w:rPr>
          <w:rFonts w:cs="Arial"/>
        </w:rPr>
        <w:t>reduced</w:t>
      </w:r>
      <w:r w:rsidR="00024772" w:rsidRPr="00B5136F">
        <w:rPr>
          <w:rFonts w:cs="Arial"/>
        </w:rPr>
        <w:t xml:space="preserve"> </w:t>
      </w:r>
      <w:r w:rsidR="00424990" w:rsidRPr="00B5136F">
        <w:rPr>
          <w:rFonts w:cs="Arial"/>
        </w:rPr>
        <w:t>LC3B</w:t>
      </w:r>
      <w:r w:rsidR="009B5E4A" w:rsidRPr="00B5136F">
        <w:rPr>
          <w:rFonts w:cs="Arial"/>
        </w:rPr>
        <w:t>-</w:t>
      </w:r>
      <w:r w:rsidR="00132D75" w:rsidRPr="00B5136F">
        <w:rPr>
          <w:rFonts w:cs="Arial"/>
        </w:rPr>
        <w:t>I</w:t>
      </w:r>
      <w:r w:rsidR="00806C03" w:rsidRPr="00B5136F">
        <w:rPr>
          <w:rFonts w:cs="Arial"/>
        </w:rPr>
        <w:t>I</w:t>
      </w:r>
      <w:r w:rsidR="00B53426" w:rsidRPr="00B5136F">
        <w:rPr>
          <w:rFonts w:cs="Arial"/>
        </w:rPr>
        <w:t xml:space="preserve"> to basal levels</w:t>
      </w:r>
      <w:r w:rsidR="008B5BDA" w:rsidRPr="00B5136F">
        <w:rPr>
          <w:rFonts w:cs="Arial"/>
        </w:rPr>
        <w:t xml:space="preserve"> (</w:t>
      </w:r>
      <w:r w:rsidR="00F95293" w:rsidRPr="00B5136F">
        <w:rPr>
          <w:rFonts w:cs="Arial"/>
          <w:b/>
        </w:rPr>
        <w:t>Figure 2C</w:t>
      </w:r>
      <w:r w:rsidR="00F95293">
        <w:rPr>
          <w:rFonts w:cs="Arial"/>
          <w:b/>
        </w:rPr>
        <w:t xml:space="preserve">; </w:t>
      </w:r>
      <w:r w:rsidR="00FF0C1E">
        <w:rPr>
          <w:rFonts w:cs="Arial"/>
          <w:b/>
        </w:rPr>
        <w:t>Supplementary Figure S12</w:t>
      </w:r>
      <w:r w:rsidR="008B5BDA" w:rsidRPr="00B5136F">
        <w:rPr>
          <w:rFonts w:cs="Arial"/>
          <w:b/>
        </w:rPr>
        <w:t>C</w:t>
      </w:r>
      <w:r w:rsidR="008B5BDA" w:rsidRPr="00B5136F">
        <w:rPr>
          <w:rFonts w:cs="Arial"/>
        </w:rPr>
        <w:t>)</w:t>
      </w:r>
      <w:r w:rsidR="00A335AA" w:rsidRPr="00B5136F">
        <w:rPr>
          <w:rFonts w:cs="Arial"/>
        </w:rPr>
        <w:t>.</w:t>
      </w:r>
      <w:r w:rsidR="008D1898" w:rsidRPr="00B5136F">
        <w:rPr>
          <w:rFonts w:cs="Arial"/>
        </w:rPr>
        <w:t xml:space="preserve"> </w:t>
      </w:r>
      <w:r w:rsidR="00A335AA" w:rsidRPr="00B5136F">
        <w:rPr>
          <w:rFonts w:cs="Arial"/>
        </w:rPr>
        <w:t xml:space="preserve">These data </w:t>
      </w:r>
      <w:r w:rsidR="006A53BD" w:rsidRPr="00B5136F">
        <w:rPr>
          <w:rFonts w:cs="Arial"/>
        </w:rPr>
        <w:t xml:space="preserve">confirm the role of BCR </w:t>
      </w:r>
      <w:proofErr w:type="spellStart"/>
      <w:r w:rsidR="00995C62" w:rsidRPr="00B5136F">
        <w:rPr>
          <w:rFonts w:cs="Arial"/>
        </w:rPr>
        <w:t>signaling</w:t>
      </w:r>
      <w:proofErr w:type="spellEnd"/>
      <w:r w:rsidR="006A53BD" w:rsidRPr="00B5136F">
        <w:rPr>
          <w:rFonts w:cs="Arial"/>
        </w:rPr>
        <w:t xml:space="preserve"> in</w:t>
      </w:r>
      <w:r w:rsidR="008A2B80" w:rsidRPr="00B5136F">
        <w:rPr>
          <w:rFonts w:cs="Arial"/>
        </w:rPr>
        <w:t xml:space="preserve"> </w:t>
      </w:r>
      <w:r w:rsidR="00A335AA" w:rsidRPr="00B5136F">
        <w:rPr>
          <w:rFonts w:cs="Arial"/>
        </w:rPr>
        <w:t xml:space="preserve">the regulation of </w:t>
      </w:r>
      <w:r w:rsidR="006A53BD" w:rsidRPr="00B5136F">
        <w:rPr>
          <w:rFonts w:cs="Arial"/>
        </w:rPr>
        <w:t>autophagy</w:t>
      </w:r>
      <w:r w:rsidR="00E50652" w:rsidRPr="00B5136F">
        <w:rPr>
          <w:rFonts w:cs="Arial"/>
        </w:rPr>
        <w:t xml:space="preserve"> in CLL</w:t>
      </w:r>
      <w:r w:rsidR="00BB5723" w:rsidRPr="00B5136F">
        <w:rPr>
          <w:rFonts w:cs="Arial"/>
        </w:rPr>
        <w:t xml:space="preserve">. </w:t>
      </w:r>
    </w:p>
    <w:p w14:paraId="57686186" w14:textId="77777777" w:rsidR="00F95293" w:rsidRDefault="00F95293" w:rsidP="00F95293">
      <w:pPr>
        <w:spacing w:after="0" w:line="360" w:lineRule="auto"/>
        <w:jc w:val="both"/>
        <w:rPr>
          <w:rFonts w:eastAsia="Times New Roman"/>
          <w:color w:val="000000"/>
        </w:rPr>
      </w:pPr>
    </w:p>
    <w:p w14:paraId="5A723EB3" w14:textId="7CDAF7B5" w:rsidR="00C65120" w:rsidRPr="00546085" w:rsidRDefault="00EE5707" w:rsidP="00F95293">
      <w:pPr>
        <w:spacing w:after="0" w:line="360" w:lineRule="auto"/>
        <w:jc w:val="both"/>
        <w:rPr>
          <w:b/>
          <w:bCs/>
          <w:color w:val="000000"/>
        </w:rPr>
      </w:pPr>
      <w:r>
        <w:rPr>
          <w:rFonts w:eastAsia="Times New Roman"/>
          <w:color w:val="000000"/>
        </w:rPr>
        <w:t>P</w:t>
      </w:r>
      <w:r w:rsidR="00931FBD" w:rsidRPr="00B5136F">
        <w:rPr>
          <w:rFonts w:eastAsia="Times New Roman"/>
          <w:color w:val="000000"/>
        </w:rPr>
        <w:t>revious studies have shown a role for autoph</w:t>
      </w:r>
      <w:r w:rsidR="004B57CB">
        <w:rPr>
          <w:rFonts w:eastAsia="Times New Roman"/>
          <w:color w:val="000000"/>
        </w:rPr>
        <w:t xml:space="preserve">agy in resistance to </w:t>
      </w:r>
      <w:proofErr w:type="spellStart"/>
      <w:r w:rsidR="004B57CB">
        <w:rPr>
          <w:rFonts w:eastAsia="Times New Roman"/>
          <w:color w:val="000000"/>
        </w:rPr>
        <w:t>venetoclax</w:t>
      </w:r>
      <w:proofErr w:type="spellEnd"/>
      <w:r w:rsidR="004B57CB">
        <w:rPr>
          <w:rFonts w:eastAsia="Times New Roman"/>
          <w:color w:val="000000"/>
        </w:rPr>
        <w:t>-</w:t>
      </w:r>
      <w:r w:rsidR="00931FBD" w:rsidRPr="00B5136F">
        <w:rPr>
          <w:rFonts w:eastAsia="Times New Roman"/>
          <w:color w:val="000000"/>
        </w:rPr>
        <w:t>mediated</w:t>
      </w:r>
      <w:r w:rsidR="00423BD1" w:rsidRPr="00B5136F">
        <w:rPr>
          <w:rFonts w:eastAsia="Times New Roman"/>
          <w:color w:val="000000"/>
        </w:rPr>
        <w:t xml:space="preserve"> killing in follicular lymphoma</w:t>
      </w:r>
      <w:r w:rsidR="004B57CB">
        <w:rPr>
          <w:rFonts w:eastAsia="Times New Roman"/>
          <w:color w:val="000000"/>
        </w:rPr>
        <w:t>.</w:t>
      </w:r>
      <w:r w:rsidR="00423BD1" w:rsidRPr="00B5136F">
        <w:rPr>
          <w:rFonts w:eastAsia="Times New Roman"/>
          <w:color w:val="000000"/>
        </w:rPr>
        <w:fldChar w:fldCharType="begin">
          <w:fldData xml:space="preserve">PEVuZE5vdGU+PENpdGU+PEF1dGhvcj5Cb2RvPC9BdXRob3I+PFllYXI+MjAxNjwvWWVhcj48UmVj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</w:fldData>
        </w:fldChar>
      </w:r>
      <w:r w:rsidR="00F16E01">
        <w:rPr>
          <w:rFonts w:eastAsia="Times New Roman"/>
          <w:color w:val="000000"/>
        </w:rPr>
        <w:instrText xml:space="preserve"> ADDIN EN.CITE </w:instrText>
      </w:r>
      <w:r w:rsidR="00F16E01">
        <w:rPr>
          <w:rFonts w:eastAsia="Times New Roman"/>
          <w:color w:val="000000"/>
        </w:rPr>
        <w:fldChar w:fldCharType="begin">
          <w:fldData xml:space="preserve">PEVuZE5vdGU+PENpdGU+PEF1dGhvcj5Cb2RvPC9BdXRob3I+PFllYXI+MjAxNjwvWWVhcj48UmVj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</w:fldData>
        </w:fldChar>
      </w:r>
      <w:r w:rsidR="00F16E01">
        <w:rPr>
          <w:rFonts w:eastAsia="Times New Roman"/>
          <w:color w:val="000000"/>
        </w:rPr>
        <w:instrText xml:space="preserve"> ADDIN EN.CITE.DATA </w:instrText>
      </w:r>
      <w:r w:rsidR="00F16E01">
        <w:rPr>
          <w:rFonts w:eastAsia="Times New Roman"/>
          <w:color w:val="000000"/>
        </w:rPr>
      </w:r>
      <w:r w:rsidR="00F16E01">
        <w:rPr>
          <w:rFonts w:eastAsia="Times New Roman"/>
          <w:color w:val="000000"/>
        </w:rPr>
        <w:fldChar w:fldCharType="end"/>
      </w:r>
      <w:r w:rsidR="00423BD1" w:rsidRPr="00B5136F">
        <w:rPr>
          <w:rFonts w:eastAsia="Times New Roman"/>
          <w:color w:val="000000"/>
        </w:rPr>
      </w:r>
      <w:r w:rsidR="00423BD1" w:rsidRPr="00B5136F">
        <w:rPr>
          <w:rFonts w:eastAsia="Times New Roman"/>
          <w:color w:val="000000"/>
        </w:rPr>
        <w:fldChar w:fldCharType="separate"/>
      </w:r>
      <w:r w:rsidR="00F16E01" w:rsidRPr="00F16E01">
        <w:rPr>
          <w:rFonts w:eastAsia="Times New Roman"/>
          <w:noProof/>
          <w:color w:val="000000"/>
          <w:vertAlign w:val="superscript"/>
        </w:rPr>
        <w:t>14</w:t>
      </w:r>
      <w:r w:rsidR="00423BD1" w:rsidRPr="00B5136F">
        <w:rPr>
          <w:rFonts w:eastAsia="Times New Roman"/>
          <w:color w:val="000000"/>
        </w:rPr>
        <w:fldChar w:fldCharType="end"/>
      </w:r>
      <w:r>
        <w:rPr>
          <w:rFonts w:eastAsia="Times New Roman"/>
          <w:color w:val="000000"/>
        </w:rPr>
        <w:t xml:space="preserve"> </w:t>
      </w:r>
      <w:r w:rsidR="004B57CB">
        <w:rPr>
          <w:rFonts w:eastAsia="Times New Roman"/>
          <w:color w:val="000000"/>
        </w:rPr>
        <w:t>Therefore</w:t>
      </w:r>
      <w:r>
        <w:rPr>
          <w:rFonts w:eastAsia="Times New Roman"/>
          <w:color w:val="000000"/>
        </w:rPr>
        <w:t xml:space="preserve"> </w:t>
      </w:r>
      <w:r w:rsidRPr="00B5136F">
        <w:rPr>
          <w:rFonts w:cs="Arial"/>
        </w:rPr>
        <w:t>we hypothesise</w:t>
      </w:r>
      <w:r>
        <w:rPr>
          <w:rFonts w:cs="Arial"/>
        </w:rPr>
        <w:t>d</w:t>
      </w:r>
      <w:r w:rsidRPr="00B5136F">
        <w:rPr>
          <w:rFonts w:cs="Arial"/>
        </w:rPr>
        <w:t xml:space="preserve"> that autophagy inhibitors may synergise with established therapies to inhibit </w:t>
      </w:r>
      <w:r w:rsidR="00B92299">
        <w:rPr>
          <w:rFonts w:cs="Arial"/>
        </w:rPr>
        <w:t xml:space="preserve">basal, </w:t>
      </w:r>
      <w:r w:rsidRPr="00B5136F">
        <w:rPr>
          <w:rFonts w:cs="Arial"/>
        </w:rPr>
        <w:t>BCR-induce</w:t>
      </w:r>
      <w:r w:rsidR="00B92299">
        <w:rPr>
          <w:rFonts w:cs="Arial"/>
        </w:rPr>
        <w:t xml:space="preserve">d, </w:t>
      </w:r>
      <w:r w:rsidR="00546085">
        <w:rPr>
          <w:rFonts w:cs="Arial"/>
        </w:rPr>
        <w:t>or therapy-induced autophagy</w:t>
      </w:r>
      <w:r w:rsidR="00117F5F" w:rsidRPr="00117F5F">
        <w:rPr>
          <w:rFonts w:cs="Arial"/>
        </w:rPr>
        <w:t xml:space="preserve"> </w:t>
      </w:r>
      <w:r w:rsidR="00117F5F">
        <w:rPr>
          <w:rFonts w:cs="Arial"/>
        </w:rPr>
        <w:t>in CLL</w:t>
      </w:r>
      <w:r w:rsidR="00546085">
        <w:rPr>
          <w:rFonts w:cs="Arial"/>
        </w:rPr>
        <w:t xml:space="preserve">. </w:t>
      </w:r>
      <w:r w:rsidR="00B84771" w:rsidRPr="00B5136F">
        <w:rPr>
          <w:rFonts w:cs="Arial"/>
        </w:rPr>
        <w:t xml:space="preserve">To address </w:t>
      </w:r>
      <w:proofErr w:type="gramStart"/>
      <w:r w:rsidR="00B84771" w:rsidRPr="00B5136F">
        <w:rPr>
          <w:rFonts w:cs="Arial"/>
        </w:rPr>
        <w:t>this</w:t>
      </w:r>
      <w:proofErr w:type="gramEnd"/>
      <w:r w:rsidR="00931FBD" w:rsidRPr="00B5136F">
        <w:rPr>
          <w:rFonts w:cs="Arial"/>
        </w:rPr>
        <w:t xml:space="preserve"> </w:t>
      </w:r>
      <w:r w:rsidR="00B84771" w:rsidRPr="00B5136F">
        <w:rPr>
          <w:rFonts w:cs="Arial"/>
        </w:rPr>
        <w:t>w</w:t>
      </w:r>
      <w:r w:rsidR="00362C32" w:rsidRPr="00B5136F">
        <w:rPr>
          <w:rFonts w:cs="Arial"/>
        </w:rPr>
        <w:t xml:space="preserve">e </w:t>
      </w:r>
      <w:r w:rsidR="00A335AA" w:rsidRPr="00B5136F">
        <w:rPr>
          <w:rFonts w:cs="Arial"/>
        </w:rPr>
        <w:t>examine</w:t>
      </w:r>
      <w:r w:rsidR="00362C32" w:rsidRPr="00B5136F">
        <w:rPr>
          <w:rFonts w:cs="Arial"/>
        </w:rPr>
        <w:t>d</w:t>
      </w:r>
      <w:r w:rsidR="00A335AA" w:rsidRPr="00B5136F">
        <w:rPr>
          <w:rFonts w:cs="Arial"/>
        </w:rPr>
        <w:t xml:space="preserve"> the</w:t>
      </w:r>
      <w:r w:rsidR="00B84771" w:rsidRPr="00B5136F">
        <w:rPr>
          <w:rFonts w:cs="Arial"/>
        </w:rPr>
        <w:t xml:space="preserve"> effect </w:t>
      </w:r>
      <w:r w:rsidR="00931FBD" w:rsidRPr="00B5136F">
        <w:rPr>
          <w:rFonts w:cs="Arial"/>
        </w:rPr>
        <w:t>on CLL cell viability</w:t>
      </w:r>
      <w:r w:rsidR="00931FBD" w:rsidRPr="00B5136F">
        <w:rPr>
          <w:rFonts w:eastAsia="Times New Roman"/>
          <w:color w:val="000000"/>
        </w:rPr>
        <w:t xml:space="preserve"> </w:t>
      </w:r>
      <w:r w:rsidR="00B84771" w:rsidRPr="00B5136F">
        <w:rPr>
          <w:rFonts w:cs="Arial"/>
        </w:rPr>
        <w:t xml:space="preserve">of combining </w:t>
      </w:r>
      <w:r w:rsidR="00820F56">
        <w:rPr>
          <w:rFonts w:cs="Arial"/>
        </w:rPr>
        <w:t xml:space="preserve">the </w:t>
      </w:r>
      <w:r w:rsidR="002618D0">
        <w:rPr>
          <w:rFonts w:cs="Arial"/>
        </w:rPr>
        <w:t>autophagy inhibitor</w:t>
      </w:r>
      <w:r w:rsidR="00E50652" w:rsidRPr="00B5136F">
        <w:rPr>
          <w:rFonts w:cs="Arial"/>
        </w:rPr>
        <w:t xml:space="preserve">, </w:t>
      </w:r>
      <w:r w:rsidR="00A335AA" w:rsidRPr="00B5136F">
        <w:rPr>
          <w:rFonts w:eastAsia="Times New Roman"/>
          <w:color w:val="000000"/>
        </w:rPr>
        <w:t>VPS34</w:t>
      </w:r>
      <w:r w:rsidR="002618D0">
        <w:rPr>
          <w:rFonts w:eastAsia="Times New Roman"/>
          <w:color w:val="000000"/>
        </w:rPr>
        <w:t>-</w:t>
      </w:r>
      <w:r w:rsidR="00A335AA" w:rsidRPr="00B5136F">
        <w:rPr>
          <w:rFonts w:eastAsia="Times New Roman"/>
          <w:color w:val="000000"/>
        </w:rPr>
        <w:t>IN1</w:t>
      </w:r>
      <w:r w:rsidR="002618D0">
        <w:rPr>
          <w:rFonts w:eastAsia="Times New Roman"/>
          <w:color w:val="000000"/>
        </w:rPr>
        <w:t xml:space="preserve">, </w:t>
      </w:r>
      <w:r w:rsidR="00D07AEC" w:rsidRPr="00B5136F">
        <w:rPr>
          <w:rFonts w:eastAsia="Times New Roman"/>
          <w:color w:val="000000"/>
        </w:rPr>
        <w:t xml:space="preserve">with </w:t>
      </w:r>
      <w:proofErr w:type="spellStart"/>
      <w:r w:rsidR="00D07AEC" w:rsidRPr="00B5136F">
        <w:rPr>
          <w:rFonts w:eastAsia="Times New Roman"/>
          <w:color w:val="000000"/>
        </w:rPr>
        <w:t>venetoclax</w:t>
      </w:r>
      <w:proofErr w:type="spellEnd"/>
      <w:r w:rsidR="00B84771" w:rsidRPr="00B5136F">
        <w:rPr>
          <w:rFonts w:eastAsia="Times New Roman"/>
          <w:color w:val="000000"/>
        </w:rPr>
        <w:t xml:space="preserve"> </w:t>
      </w:r>
      <w:r w:rsidR="00931FBD" w:rsidRPr="00B5136F">
        <w:rPr>
          <w:rFonts w:eastAsia="Times New Roman"/>
          <w:color w:val="000000"/>
        </w:rPr>
        <w:t xml:space="preserve">following bead-bound anti-IgM treatment. </w:t>
      </w:r>
      <w:r w:rsidR="00760CED">
        <w:rPr>
          <w:rFonts w:eastAsia="Times New Roman"/>
          <w:color w:val="000000"/>
        </w:rPr>
        <w:t>We observed</w:t>
      </w:r>
      <w:r w:rsidR="000F6495" w:rsidRPr="00B5136F">
        <w:rPr>
          <w:rFonts w:eastAsia="Times New Roman"/>
          <w:color w:val="000000"/>
        </w:rPr>
        <w:t xml:space="preserve"> significant </w:t>
      </w:r>
      <w:r w:rsidR="00D07AEC" w:rsidRPr="00B5136F">
        <w:rPr>
          <w:rFonts w:eastAsia="Times New Roman"/>
          <w:color w:val="000000"/>
        </w:rPr>
        <w:t>synergy between</w:t>
      </w:r>
      <w:r w:rsidR="003467D3" w:rsidRPr="00B5136F">
        <w:rPr>
          <w:rFonts w:eastAsia="Times New Roman"/>
          <w:color w:val="000000"/>
        </w:rPr>
        <w:t xml:space="preserve"> VPS34</w:t>
      </w:r>
      <w:r w:rsidR="002618D0">
        <w:rPr>
          <w:rFonts w:eastAsia="Times New Roman"/>
          <w:color w:val="000000"/>
        </w:rPr>
        <w:t>-</w:t>
      </w:r>
      <w:r w:rsidR="003467D3" w:rsidRPr="00B5136F">
        <w:rPr>
          <w:rFonts w:eastAsia="Times New Roman"/>
          <w:color w:val="000000"/>
        </w:rPr>
        <w:t xml:space="preserve">IN1 </w:t>
      </w:r>
      <w:r w:rsidR="002618D0">
        <w:rPr>
          <w:rFonts w:eastAsia="Times New Roman"/>
          <w:color w:val="000000"/>
        </w:rPr>
        <w:t xml:space="preserve">and </w:t>
      </w:r>
      <w:proofErr w:type="spellStart"/>
      <w:r w:rsidR="00D07AEC" w:rsidRPr="00B5136F">
        <w:rPr>
          <w:rFonts w:eastAsia="Times New Roman"/>
          <w:color w:val="000000"/>
        </w:rPr>
        <w:t>venetoc</w:t>
      </w:r>
      <w:r w:rsidR="00362C32" w:rsidRPr="00B5136F">
        <w:rPr>
          <w:rFonts w:eastAsia="Times New Roman"/>
          <w:color w:val="000000"/>
        </w:rPr>
        <w:t>lax</w:t>
      </w:r>
      <w:proofErr w:type="spellEnd"/>
      <w:r w:rsidR="00FF0C1E">
        <w:rPr>
          <w:rFonts w:eastAsia="Times New Roman"/>
          <w:color w:val="000000"/>
        </w:rPr>
        <w:t xml:space="preserve"> compared to single-</w:t>
      </w:r>
      <w:r w:rsidR="000F6495" w:rsidRPr="00B5136F">
        <w:rPr>
          <w:rFonts w:eastAsia="Times New Roman"/>
          <w:color w:val="000000"/>
        </w:rPr>
        <w:t xml:space="preserve">agent treatment </w:t>
      </w:r>
      <w:r w:rsidR="00362C32" w:rsidRPr="00B5136F">
        <w:rPr>
          <w:rFonts w:eastAsia="Times New Roman"/>
          <w:color w:val="000000"/>
        </w:rPr>
        <w:t>(</w:t>
      </w:r>
      <w:r w:rsidR="00362C32" w:rsidRPr="00B5136F">
        <w:rPr>
          <w:rFonts w:eastAsia="Times New Roman"/>
          <w:b/>
          <w:color w:val="000000"/>
        </w:rPr>
        <w:t>Figure 2</w:t>
      </w:r>
      <w:proofErr w:type="gramStart"/>
      <w:r w:rsidR="00362C32" w:rsidRPr="00B5136F">
        <w:rPr>
          <w:rFonts w:eastAsia="Times New Roman"/>
          <w:b/>
          <w:color w:val="000000"/>
        </w:rPr>
        <w:t>D</w:t>
      </w:r>
      <w:r w:rsidR="003467D3" w:rsidRPr="00B5136F">
        <w:rPr>
          <w:rFonts w:eastAsia="Times New Roman"/>
          <w:b/>
          <w:color w:val="000000"/>
        </w:rPr>
        <w:t>,E</w:t>
      </w:r>
      <w:proofErr w:type="gramEnd"/>
      <w:r w:rsidR="00362C32" w:rsidRPr="00B5136F">
        <w:rPr>
          <w:rFonts w:eastAsia="Times New Roman"/>
          <w:color w:val="000000"/>
        </w:rPr>
        <w:t>)</w:t>
      </w:r>
      <w:r w:rsidR="000F6495" w:rsidRPr="00B5136F">
        <w:rPr>
          <w:rFonts w:eastAsia="Times New Roman"/>
          <w:color w:val="000000"/>
        </w:rPr>
        <w:t xml:space="preserve">. </w:t>
      </w:r>
      <w:r w:rsidR="00FF0C1E">
        <w:rPr>
          <w:rFonts w:eastAsia="Times New Roman"/>
          <w:color w:val="000000"/>
        </w:rPr>
        <w:t>I</w:t>
      </w:r>
      <w:r w:rsidR="000F6495" w:rsidRPr="00B5136F">
        <w:rPr>
          <w:rFonts w:eastAsia="Times New Roman"/>
          <w:color w:val="000000"/>
        </w:rPr>
        <w:t>mportantly, VPS34</w:t>
      </w:r>
      <w:r w:rsidR="002618D0">
        <w:rPr>
          <w:rFonts w:eastAsia="Times New Roman"/>
          <w:color w:val="000000"/>
        </w:rPr>
        <w:t>-</w:t>
      </w:r>
      <w:r w:rsidR="000F6495" w:rsidRPr="00B5136F">
        <w:rPr>
          <w:rFonts w:eastAsia="Times New Roman"/>
          <w:color w:val="000000"/>
        </w:rPr>
        <w:t>IN1</w:t>
      </w:r>
      <w:r w:rsidR="003467D3" w:rsidRPr="00B5136F">
        <w:rPr>
          <w:rFonts w:eastAsia="Times New Roman"/>
          <w:color w:val="000000"/>
        </w:rPr>
        <w:t xml:space="preserve"> </w:t>
      </w:r>
      <w:r w:rsidR="00AF6329">
        <w:rPr>
          <w:rFonts w:eastAsia="Times New Roman"/>
          <w:color w:val="000000"/>
        </w:rPr>
        <w:t>inhibited BCR-m</w:t>
      </w:r>
      <w:r w:rsidR="00E0349E">
        <w:rPr>
          <w:rFonts w:eastAsia="Times New Roman"/>
          <w:color w:val="000000"/>
        </w:rPr>
        <w:t>ediated LC3B-II</w:t>
      </w:r>
      <w:r w:rsidR="00FF0C1E">
        <w:rPr>
          <w:rFonts w:eastAsia="Times New Roman"/>
          <w:color w:val="000000"/>
        </w:rPr>
        <w:t xml:space="preserve"> increases</w:t>
      </w:r>
      <w:r w:rsidR="00AF6329">
        <w:rPr>
          <w:rFonts w:eastAsia="Times New Roman"/>
          <w:color w:val="000000"/>
        </w:rPr>
        <w:t xml:space="preserve"> but </w:t>
      </w:r>
      <w:r w:rsidR="00B84771" w:rsidRPr="00B5136F">
        <w:rPr>
          <w:rFonts w:eastAsia="Times New Roman"/>
          <w:color w:val="000000"/>
        </w:rPr>
        <w:t>had no effect on BCR</w:t>
      </w:r>
      <w:r w:rsidR="000F6495" w:rsidRPr="00B5136F">
        <w:rPr>
          <w:rFonts w:eastAsia="Times New Roman"/>
          <w:color w:val="000000"/>
        </w:rPr>
        <w:t xml:space="preserve"> </w:t>
      </w:r>
      <w:proofErr w:type="spellStart"/>
      <w:r w:rsidR="000F6495" w:rsidRPr="00B5136F">
        <w:rPr>
          <w:rFonts w:eastAsia="Times New Roman"/>
          <w:color w:val="000000"/>
        </w:rPr>
        <w:t>signaling</w:t>
      </w:r>
      <w:proofErr w:type="spellEnd"/>
      <w:r w:rsidR="00B84771" w:rsidRPr="00B5136F">
        <w:rPr>
          <w:rFonts w:eastAsia="Times New Roman"/>
          <w:color w:val="000000"/>
        </w:rPr>
        <w:t xml:space="preserve"> (</w:t>
      </w:r>
      <w:r w:rsidR="00B84771" w:rsidRPr="00B5136F">
        <w:rPr>
          <w:rFonts w:eastAsia="Times New Roman"/>
          <w:b/>
          <w:color w:val="000000"/>
        </w:rPr>
        <w:t>Supplementary Figure S1</w:t>
      </w:r>
      <w:r w:rsidR="00FF0C1E">
        <w:rPr>
          <w:rFonts w:eastAsia="Times New Roman"/>
          <w:b/>
          <w:color w:val="000000"/>
        </w:rPr>
        <w:t>3</w:t>
      </w:r>
      <w:proofErr w:type="gramStart"/>
      <w:r w:rsidR="0085623F">
        <w:rPr>
          <w:rFonts w:eastAsia="Times New Roman"/>
          <w:b/>
          <w:color w:val="000000"/>
        </w:rPr>
        <w:t>A,B</w:t>
      </w:r>
      <w:proofErr w:type="gramEnd"/>
      <w:r w:rsidR="00B84771" w:rsidRPr="00B5136F">
        <w:rPr>
          <w:rFonts w:eastAsia="Times New Roman"/>
          <w:color w:val="000000"/>
        </w:rPr>
        <w:t>)</w:t>
      </w:r>
      <w:r w:rsidR="002028D9">
        <w:rPr>
          <w:rFonts w:eastAsia="Times New Roman"/>
          <w:color w:val="000000"/>
        </w:rPr>
        <w:t xml:space="preserve">, and both ABT-199 and VPS34-IN1-mediated cell death </w:t>
      </w:r>
      <w:r w:rsidR="00AF6329">
        <w:rPr>
          <w:rFonts w:eastAsia="Times New Roman"/>
          <w:color w:val="000000"/>
        </w:rPr>
        <w:t>was largely</w:t>
      </w:r>
      <w:r w:rsidR="002028D9">
        <w:rPr>
          <w:rFonts w:eastAsia="Times New Roman"/>
          <w:color w:val="000000"/>
        </w:rPr>
        <w:t xml:space="preserve"> caspase-dependent (</w:t>
      </w:r>
      <w:r w:rsidR="002028D9" w:rsidRPr="002028D9">
        <w:rPr>
          <w:rFonts w:eastAsia="Times New Roman"/>
          <w:b/>
          <w:color w:val="000000"/>
        </w:rPr>
        <w:t>Figure 2D</w:t>
      </w:r>
      <w:r w:rsidR="002028D9">
        <w:rPr>
          <w:rFonts w:eastAsia="Times New Roman"/>
          <w:color w:val="000000"/>
        </w:rPr>
        <w:t>)</w:t>
      </w:r>
      <w:r w:rsidR="00B84771" w:rsidRPr="00B5136F">
        <w:rPr>
          <w:rFonts w:eastAsia="Times New Roman"/>
          <w:color w:val="000000"/>
        </w:rPr>
        <w:t xml:space="preserve">. </w:t>
      </w:r>
      <w:r w:rsidR="000F6495" w:rsidRPr="00B5136F">
        <w:rPr>
          <w:rFonts w:eastAsia="Times New Roman"/>
          <w:color w:val="000000"/>
        </w:rPr>
        <w:t>These data indicate</w:t>
      </w:r>
      <w:r w:rsidR="00931FBD" w:rsidRPr="00B5136F">
        <w:rPr>
          <w:rFonts w:eastAsia="Times New Roman"/>
          <w:color w:val="000000"/>
        </w:rPr>
        <w:t xml:space="preserve"> a protective cellular effect of BCR-m</w:t>
      </w:r>
      <w:r w:rsidR="000F6495" w:rsidRPr="00B5136F">
        <w:rPr>
          <w:rFonts w:eastAsia="Times New Roman"/>
          <w:color w:val="000000"/>
        </w:rPr>
        <w:t>ediated autophagy</w:t>
      </w:r>
      <w:r w:rsidR="004D313C">
        <w:rPr>
          <w:rFonts w:eastAsia="Times New Roman"/>
          <w:color w:val="000000"/>
        </w:rPr>
        <w:t xml:space="preserve"> in CLL</w:t>
      </w:r>
      <w:r w:rsidR="000F6495" w:rsidRPr="00B5136F">
        <w:rPr>
          <w:rFonts w:eastAsia="Times New Roman"/>
          <w:color w:val="000000"/>
        </w:rPr>
        <w:t xml:space="preserve"> and highlight</w:t>
      </w:r>
      <w:r w:rsidR="00931FBD" w:rsidRPr="00B5136F">
        <w:rPr>
          <w:rFonts w:eastAsia="Times New Roman"/>
          <w:color w:val="000000"/>
        </w:rPr>
        <w:t xml:space="preserve"> the </w:t>
      </w:r>
      <w:r w:rsidR="000F6495" w:rsidRPr="00B5136F">
        <w:rPr>
          <w:rFonts w:eastAsia="Times New Roman"/>
          <w:color w:val="000000"/>
        </w:rPr>
        <w:t xml:space="preserve">therapeutic potential of </w:t>
      </w:r>
      <w:r w:rsidR="00F95293">
        <w:rPr>
          <w:rFonts w:eastAsia="Times New Roman"/>
          <w:color w:val="000000"/>
        </w:rPr>
        <w:t>inhibitin</w:t>
      </w:r>
      <w:bookmarkStart w:id="2" w:name="_GoBack"/>
      <w:bookmarkEnd w:id="2"/>
      <w:r w:rsidR="00F95293">
        <w:rPr>
          <w:rFonts w:eastAsia="Times New Roman"/>
          <w:color w:val="000000"/>
        </w:rPr>
        <w:t xml:space="preserve">g </w:t>
      </w:r>
      <w:r w:rsidR="00931FBD" w:rsidRPr="00B5136F">
        <w:rPr>
          <w:rFonts w:eastAsia="Times New Roman"/>
          <w:color w:val="000000"/>
        </w:rPr>
        <w:t xml:space="preserve">autophagy </w:t>
      </w:r>
      <w:r w:rsidR="00F95293">
        <w:rPr>
          <w:rFonts w:eastAsia="Times New Roman"/>
          <w:color w:val="000000"/>
        </w:rPr>
        <w:t xml:space="preserve">pathways </w:t>
      </w:r>
      <w:r w:rsidR="00931FBD" w:rsidRPr="00B5136F">
        <w:rPr>
          <w:rFonts w:eastAsia="Times New Roman"/>
          <w:color w:val="000000"/>
        </w:rPr>
        <w:t xml:space="preserve">to </w:t>
      </w:r>
      <w:r w:rsidR="00F95293">
        <w:rPr>
          <w:rFonts w:eastAsia="Times New Roman"/>
          <w:color w:val="000000"/>
        </w:rPr>
        <w:t>promote greater CLL cell killing</w:t>
      </w:r>
      <w:r w:rsidR="00931FBD" w:rsidRPr="00B5136F">
        <w:rPr>
          <w:rFonts w:eastAsia="Times New Roman"/>
          <w:color w:val="000000"/>
        </w:rPr>
        <w:t xml:space="preserve">. </w:t>
      </w:r>
    </w:p>
    <w:p w14:paraId="6BDC3DE1" w14:textId="77777777" w:rsidR="00E80DAD" w:rsidRDefault="00E80DAD" w:rsidP="00921136">
      <w:pPr>
        <w:spacing w:after="0" w:line="360" w:lineRule="auto"/>
        <w:jc w:val="both"/>
        <w:rPr>
          <w:rFonts w:cs="Arial"/>
        </w:rPr>
      </w:pPr>
    </w:p>
    <w:p w14:paraId="7B3ECD4E" w14:textId="77777777" w:rsidR="005511F2" w:rsidRPr="00B5136F" w:rsidRDefault="00CB6B6A" w:rsidP="00921136">
      <w:pPr>
        <w:spacing w:after="0" w:line="360" w:lineRule="auto"/>
        <w:jc w:val="both"/>
        <w:rPr>
          <w:color w:val="000000"/>
        </w:rPr>
      </w:pPr>
      <w:r w:rsidRPr="00B5136F">
        <w:rPr>
          <w:b/>
          <w:bCs/>
          <w:color w:val="000000"/>
        </w:rPr>
        <w:t>Acknowledgements:</w:t>
      </w:r>
      <w:r w:rsidRPr="00B5136F">
        <w:rPr>
          <w:color w:val="000000"/>
        </w:rPr>
        <w:t xml:space="preserve"> We thank </w:t>
      </w:r>
      <w:proofErr w:type="spellStart"/>
      <w:r w:rsidRPr="00B5136F">
        <w:rPr>
          <w:color w:val="000000"/>
        </w:rPr>
        <w:t>Bloodwise</w:t>
      </w:r>
      <w:proofErr w:type="spellEnd"/>
      <w:r w:rsidR="001C21F2" w:rsidRPr="00B5136F">
        <w:rPr>
          <w:color w:val="000000"/>
        </w:rPr>
        <w:t xml:space="preserve"> (14040</w:t>
      </w:r>
      <w:r w:rsidR="002E5A44" w:rsidRPr="00B5136F">
        <w:rPr>
          <w:color w:val="000000"/>
        </w:rPr>
        <w:t>, 16003</w:t>
      </w:r>
      <w:r w:rsidR="001C21F2" w:rsidRPr="00B5136F">
        <w:rPr>
          <w:color w:val="000000"/>
        </w:rPr>
        <w:t>)</w:t>
      </w:r>
      <w:r w:rsidRPr="00B5136F">
        <w:rPr>
          <w:color w:val="000000"/>
        </w:rPr>
        <w:t xml:space="preserve">, </w:t>
      </w:r>
      <w:r w:rsidR="00325EFA" w:rsidRPr="00B5136F">
        <w:rPr>
          <w:color w:val="000000"/>
        </w:rPr>
        <w:t xml:space="preserve">CRUK (C2750/A23669), </w:t>
      </w:r>
      <w:r w:rsidRPr="00B5136F">
        <w:rPr>
          <w:color w:val="000000"/>
        </w:rPr>
        <w:t xml:space="preserve">the patients for supplying tissue, the </w:t>
      </w:r>
      <w:r w:rsidR="003156FB" w:rsidRPr="00B5136F">
        <w:rPr>
          <w:color w:val="000000"/>
        </w:rPr>
        <w:t>support from</w:t>
      </w:r>
      <w:r w:rsidR="001C21F2" w:rsidRPr="00B5136F">
        <w:rPr>
          <w:color w:val="000000"/>
        </w:rPr>
        <w:t xml:space="preserve"> CR</w:t>
      </w:r>
      <w:r w:rsidRPr="00B5136F">
        <w:rPr>
          <w:color w:val="000000"/>
        </w:rPr>
        <w:t>UK centre grant (C34999/A18087) and ECMC grant (C24563</w:t>
      </w:r>
      <w:r w:rsidR="00602175" w:rsidRPr="00B5136F">
        <w:rPr>
          <w:color w:val="000000"/>
        </w:rPr>
        <w:t>/A15581). We thank Dr</w:t>
      </w:r>
      <w:r w:rsidR="006E6ABA">
        <w:rPr>
          <w:color w:val="000000"/>
        </w:rPr>
        <w:t xml:space="preserve"> </w:t>
      </w:r>
      <w:r w:rsidR="004D313C">
        <w:rPr>
          <w:color w:val="000000"/>
        </w:rPr>
        <w:t xml:space="preserve">Ian </w:t>
      </w:r>
      <w:r w:rsidR="006E6ABA">
        <w:rPr>
          <w:color w:val="000000"/>
        </w:rPr>
        <w:t xml:space="preserve">Tracy and </w:t>
      </w:r>
      <w:r w:rsidR="004D313C">
        <w:rPr>
          <w:color w:val="000000"/>
        </w:rPr>
        <w:t xml:space="preserve">Dr </w:t>
      </w:r>
      <w:r w:rsidR="006E6ABA">
        <w:rPr>
          <w:color w:val="000000"/>
        </w:rPr>
        <w:t xml:space="preserve">Kathy Potter, </w:t>
      </w:r>
      <w:r w:rsidR="006E6ABA" w:rsidRPr="00B5136F">
        <w:rPr>
          <w:color w:val="000000"/>
        </w:rPr>
        <w:t xml:space="preserve">Mrs </w:t>
      </w:r>
      <w:r w:rsidR="004D313C">
        <w:rPr>
          <w:color w:val="000000"/>
        </w:rPr>
        <w:t xml:space="preserve">Isla </w:t>
      </w:r>
      <w:r w:rsidR="006E6ABA" w:rsidRPr="00B5136F">
        <w:rPr>
          <w:color w:val="000000"/>
        </w:rPr>
        <w:t xml:space="preserve">Henderson, </w:t>
      </w:r>
      <w:r w:rsidRPr="00B5136F">
        <w:rPr>
          <w:color w:val="000000"/>
        </w:rPr>
        <w:t>and Ms Carina Mundy for sample characterisation </w:t>
      </w:r>
      <w:r w:rsidRPr="00B5136F">
        <w:t>and storage</w:t>
      </w:r>
      <w:r w:rsidR="00602175" w:rsidRPr="00B5136F">
        <w:t xml:space="preserve">. </w:t>
      </w:r>
      <w:r w:rsidR="00DF3FAC" w:rsidRPr="00B5136F">
        <w:t xml:space="preserve">We thank </w:t>
      </w:r>
      <w:r w:rsidR="00584EF3">
        <w:t xml:space="preserve">Dr </w:t>
      </w:r>
      <w:r w:rsidR="00DF3FAC" w:rsidRPr="00B5136F">
        <w:t>Sonya James</w:t>
      </w:r>
      <w:r w:rsidR="00D278D7" w:rsidRPr="00B5136F">
        <w:t xml:space="preserve"> and the </w:t>
      </w:r>
      <w:r w:rsidR="004D313C" w:rsidRPr="00B5136F">
        <w:t xml:space="preserve">University of Southampton </w:t>
      </w:r>
      <w:r w:rsidR="00D278D7" w:rsidRPr="00B5136F">
        <w:t>Biomedical Imaging U</w:t>
      </w:r>
      <w:r w:rsidR="00DF3FAC" w:rsidRPr="00B5136F">
        <w:t xml:space="preserve">nit. </w:t>
      </w:r>
      <w:r w:rsidR="00C1128D" w:rsidRPr="00B5136F">
        <w:t xml:space="preserve">We thank </w:t>
      </w:r>
      <w:r w:rsidR="00BF1861">
        <w:t>Professor</w:t>
      </w:r>
      <w:r w:rsidR="00C1128D" w:rsidRPr="00B5136F">
        <w:t xml:space="preserve"> Sharon Tooze for readi</w:t>
      </w:r>
      <w:r w:rsidR="001C1067">
        <w:t xml:space="preserve">ng the manuscript and providing </w:t>
      </w:r>
      <w:r w:rsidR="00C1128D" w:rsidRPr="00B5136F">
        <w:t xml:space="preserve">scientific guidance. </w:t>
      </w:r>
      <w:r w:rsidRPr="00B5136F">
        <w:rPr>
          <w:color w:val="000000"/>
        </w:rPr>
        <w:t>Finally</w:t>
      </w:r>
      <w:r w:rsidR="002E5A44" w:rsidRPr="00B5136F">
        <w:rPr>
          <w:color w:val="000000"/>
        </w:rPr>
        <w:t>,</w:t>
      </w:r>
      <w:r w:rsidRPr="00B5136F">
        <w:rPr>
          <w:color w:val="000000"/>
        </w:rPr>
        <w:t xml:space="preserve"> we acknowledge Professor Tessa Holyoake who was a collaborator on this study but who passed away </w:t>
      </w:r>
      <w:r w:rsidR="002E5A44" w:rsidRPr="00B5136F">
        <w:rPr>
          <w:color w:val="000000"/>
        </w:rPr>
        <w:t xml:space="preserve">before </w:t>
      </w:r>
      <w:r w:rsidR="001C1067">
        <w:rPr>
          <w:color w:val="000000"/>
        </w:rPr>
        <w:t xml:space="preserve">project </w:t>
      </w:r>
      <w:r w:rsidR="002E5A44" w:rsidRPr="00B5136F">
        <w:rPr>
          <w:color w:val="000000"/>
        </w:rPr>
        <w:t>completion</w:t>
      </w:r>
      <w:r w:rsidR="001C1067">
        <w:rPr>
          <w:color w:val="000000"/>
        </w:rPr>
        <w:t>.</w:t>
      </w:r>
      <w:r w:rsidRPr="00B5136F">
        <w:rPr>
          <w:color w:val="000000"/>
        </w:rPr>
        <w:t xml:space="preserve"> </w:t>
      </w:r>
    </w:p>
    <w:p w14:paraId="3357312F" w14:textId="77777777" w:rsidR="006A0014" w:rsidRDefault="006A0014" w:rsidP="006B7DB9">
      <w:pPr>
        <w:spacing w:after="0" w:line="360" w:lineRule="auto"/>
        <w:jc w:val="both"/>
        <w:rPr>
          <w:rFonts w:cs="Arial"/>
          <w:b/>
          <w:lang w:val="en-US"/>
        </w:rPr>
      </w:pPr>
    </w:p>
    <w:p w14:paraId="330697B1" w14:textId="77777777" w:rsidR="00D10E24" w:rsidRPr="00B5136F" w:rsidRDefault="00851064" w:rsidP="006B7DB9">
      <w:pPr>
        <w:spacing w:after="0" w:line="360" w:lineRule="auto"/>
        <w:jc w:val="both"/>
        <w:rPr>
          <w:rFonts w:cs="Arial"/>
        </w:rPr>
      </w:pPr>
      <w:r w:rsidRPr="00B5136F">
        <w:rPr>
          <w:color w:val="000000"/>
        </w:rPr>
        <w:t>Supplementary information is available at</w:t>
      </w:r>
      <w:r w:rsidR="001C7763" w:rsidRPr="00B5136F">
        <w:rPr>
          <w:color w:val="000000"/>
        </w:rPr>
        <w:t xml:space="preserve"> Leukemia</w:t>
      </w:r>
      <w:r w:rsidRPr="00B5136F">
        <w:rPr>
          <w:color w:val="000000"/>
        </w:rPr>
        <w:t xml:space="preserve"> www.nature.com/leu/ </w:t>
      </w:r>
    </w:p>
    <w:p w14:paraId="1EF61CF2" w14:textId="77777777" w:rsidR="00415C3C" w:rsidRPr="00B5136F" w:rsidRDefault="00415C3C">
      <w:pPr>
        <w:rPr>
          <w:rFonts w:cs="Arial"/>
          <w:b/>
        </w:rPr>
      </w:pPr>
      <w:r w:rsidRPr="00B5136F">
        <w:rPr>
          <w:rFonts w:cs="Arial"/>
          <w:b/>
        </w:rPr>
        <w:br w:type="page"/>
      </w:r>
    </w:p>
    <w:p w14:paraId="62C139DE" w14:textId="77777777" w:rsidR="00707AF8" w:rsidRPr="00B5136F" w:rsidRDefault="00BB15B7" w:rsidP="00921136">
      <w:pPr>
        <w:spacing w:after="0" w:line="360" w:lineRule="auto"/>
        <w:jc w:val="both"/>
        <w:outlineLvl w:val="0"/>
        <w:rPr>
          <w:rFonts w:cs="Arial"/>
          <w:b/>
        </w:rPr>
      </w:pPr>
      <w:r w:rsidRPr="00B5136F">
        <w:rPr>
          <w:rFonts w:cs="Arial"/>
          <w:b/>
        </w:rPr>
        <w:lastRenderedPageBreak/>
        <w:t>References</w:t>
      </w:r>
    </w:p>
    <w:p w14:paraId="29D5DE34" w14:textId="77777777" w:rsidR="00F16E01" w:rsidRPr="00F16E01" w:rsidRDefault="00707AF8" w:rsidP="00F16E01">
      <w:pPr>
        <w:pStyle w:val="EndNoteBibliography"/>
        <w:ind w:left="720" w:hanging="720"/>
        <w:rPr>
          <w:noProof/>
        </w:rPr>
      </w:pPr>
      <w:r w:rsidRPr="00B5136F">
        <w:rPr>
          <w:rFonts w:asciiTheme="minorHAnsi" w:hAnsiTheme="minorHAnsi" w:cs="Arial"/>
        </w:rPr>
        <w:fldChar w:fldCharType="begin"/>
      </w:r>
      <w:r w:rsidRPr="00B5136F">
        <w:rPr>
          <w:rFonts w:asciiTheme="minorHAnsi" w:hAnsiTheme="minorHAnsi" w:cs="Arial"/>
        </w:rPr>
        <w:instrText xml:space="preserve"> ADDIN EN.REFLIST </w:instrText>
      </w:r>
      <w:r w:rsidRPr="00B5136F">
        <w:rPr>
          <w:rFonts w:asciiTheme="minorHAnsi" w:hAnsiTheme="minorHAnsi" w:cs="Arial"/>
        </w:rPr>
        <w:fldChar w:fldCharType="separate"/>
      </w:r>
      <w:r w:rsidR="00F16E01" w:rsidRPr="00F16E01">
        <w:rPr>
          <w:noProof/>
        </w:rPr>
        <w:t>1.</w:t>
      </w:r>
      <w:r w:rsidR="00F16E01" w:rsidRPr="00F16E01">
        <w:rPr>
          <w:noProof/>
        </w:rPr>
        <w:tab/>
        <w:t xml:space="preserve">Chiorazzi N, Rai KR, Ferrarini M. Chronic lymphocytic leukemia. </w:t>
      </w:r>
      <w:r w:rsidR="00F16E01" w:rsidRPr="00F16E01">
        <w:rPr>
          <w:i/>
          <w:noProof/>
        </w:rPr>
        <w:t>N Engl J Med</w:t>
      </w:r>
      <w:r w:rsidR="00F16E01" w:rsidRPr="00F16E01">
        <w:rPr>
          <w:noProof/>
        </w:rPr>
        <w:t xml:space="preserve"> 2005 Feb 24; </w:t>
      </w:r>
      <w:r w:rsidR="00F16E01" w:rsidRPr="00F16E01">
        <w:rPr>
          <w:b/>
          <w:noProof/>
        </w:rPr>
        <w:t>352</w:t>
      </w:r>
      <w:r w:rsidR="00F16E01" w:rsidRPr="00F16E01">
        <w:rPr>
          <w:noProof/>
        </w:rPr>
        <w:t>(8)</w:t>
      </w:r>
      <w:r w:rsidR="00F16E01" w:rsidRPr="00F16E01">
        <w:rPr>
          <w:b/>
          <w:noProof/>
        </w:rPr>
        <w:t>:</w:t>
      </w:r>
      <w:r w:rsidR="00F16E01" w:rsidRPr="00F16E01">
        <w:rPr>
          <w:noProof/>
        </w:rPr>
        <w:t xml:space="preserve"> 804-815.</w:t>
      </w:r>
    </w:p>
    <w:p w14:paraId="0CBA4198" w14:textId="77777777" w:rsidR="00F16E01" w:rsidRPr="00F16E01" w:rsidRDefault="00F16E01" w:rsidP="00F16E01">
      <w:pPr>
        <w:pStyle w:val="EndNoteBibliography"/>
        <w:spacing w:after="0"/>
        <w:rPr>
          <w:noProof/>
        </w:rPr>
      </w:pPr>
    </w:p>
    <w:p w14:paraId="60730962" w14:textId="77777777" w:rsidR="00F16E01" w:rsidRPr="00F16E01" w:rsidRDefault="00F16E01" w:rsidP="00F16E01">
      <w:pPr>
        <w:pStyle w:val="EndNoteBibliography"/>
        <w:ind w:left="720" w:hanging="720"/>
        <w:rPr>
          <w:noProof/>
        </w:rPr>
      </w:pPr>
      <w:r w:rsidRPr="00F16E01">
        <w:rPr>
          <w:noProof/>
        </w:rPr>
        <w:t>2.</w:t>
      </w:r>
      <w:r w:rsidRPr="00F16E01">
        <w:rPr>
          <w:noProof/>
        </w:rPr>
        <w:tab/>
        <w:t xml:space="preserve">Stevenson FK, Krysov S, Davies AJ, Steele AJ, Packham G. B-cell receptor signaling in chronic lymphocytic leukemia. </w:t>
      </w:r>
      <w:r w:rsidRPr="00F16E01">
        <w:rPr>
          <w:i/>
          <w:noProof/>
        </w:rPr>
        <w:t>Blood</w:t>
      </w:r>
      <w:r w:rsidRPr="00F16E01">
        <w:rPr>
          <w:noProof/>
        </w:rPr>
        <w:t xml:space="preserve"> 2011 Oct 20; </w:t>
      </w:r>
      <w:r w:rsidRPr="00F16E01">
        <w:rPr>
          <w:b/>
          <w:noProof/>
        </w:rPr>
        <w:t>118</w:t>
      </w:r>
      <w:r w:rsidRPr="00F16E01">
        <w:rPr>
          <w:noProof/>
        </w:rPr>
        <w:t>(16)</w:t>
      </w:r>
      <w:r w:rsidRPr="00F16E01">
        <w:rPr>
          <w:b/>
          <w:noProof/>
        </w:rPr>
        <w:t>:</w:t>
      </w:r>
      <w:r w:rsidRPr="00F16E01">
        <w:rPr>
          <w:noProof/>
        </w:rPr>
        <w:t xml:space="preserve"> 4313-4320.</w:t>
      </w:r>
    </w:p>
    <w:p w14:paraId="383BD20A" w14:textId="77777777" w:rsidR="00F16E01" w:rsidRPr="00F16E01" w:rsidRDefault="00F16E01" w:rsidP="00F16E01">
      <w:pPr>
        <w:pStyle w:val="EndNoteBibliography"/>
        <w:spacing w:after="0"/>
        <w:rPr>
          <w:noProof/>
        </w:rPr>
      </w:pPr>
    </w:p>
    <w:p w14:paraId="69F59083" w14:textId="77777777" w:rsidR="00F16E01" w:rsidRPr="00F16E01" w:rsidRDefault="00F16E01" w:rsidP="00F16E01">
      <w:pPr>
        <w:pStyle w:val="EndNoteBibliography"/>
        <w:ind w:left="720" w:hanging="720"/>
        <w:rPr>
          <w:noProof/>
        </w:rPr>
      </w:pPr>
      <w:r w:rsidRPr="00F16E01">
        <w:rPr>
          <w:noProof/>
        </w:rPr>
        <w:t>3.</w:t>
      </w:r>
      <w:r w:rsidRPr="00F16E01">
        <w:rPr>
          <w:noProof/>
        </w:rPr>
        <w:tab/>
        <w:t xml:space="preserve">Woyach JA, Johnson AJ, Byrd JC. The B-cell receptor signaling pathway as a therapeutic target in CLL. </w:t>
      </w:r>
      <w:r w:rsidRPr="00F16E01">
        <w:rPr>
          <w:i/>
          <w:noProof/>
        </w:rPr>
        <w:t>Blood</w:t>
      </w:r>
      <w:r w:rsidRPr="00F16E01">
        <w:rPr>
          <w:noProof/>
        </w:rPr>
        <w:t xml:space="preserve"> 2012; </w:t>
      </w:r>
      <w:r w:rsidRPr="00F16E01">
        <w:rPr>
          <w:b/>
          <w:noProof/>
        </w:rPr>
        <w:t>120</w:t>
      </w:r>
      <w:r w:rsidRPr="00F16E01">
        <w:rPr>
          <w:noProof/>
        </w:rPr>
        <w:t>(6)</w:t>
      </w:r>
      <w:r w:rsidRPr="00F16E01">
        <w:rPr>
          <w:b/>
          <w:noProof/>
        </w:rPr>
        <w:t>:</w:t>
      </w:r>
      <w:r w:rsidRPr="00F16E01">
        <w:rPr>
          <w:noProof/>
        </w:rPr>
        <w:t xml:space="preserve"> 1175-1184.</w:t>
      </w:r>
    </w:p>
    <w:p w14:paraId="0CB5EB5A" w14:textId="77777777" w:rsidR="00F16E01" w:rsidRPr="00F16E01" w:rsidRDefault="00F16E01" w:rsidP="00F16E01">
      <w:pPr>
        <w:pStyle w:val="EndNoteBibliography"/>
        <w:spacing w:after="0"/>
        <w:rPr>
          <w:noProof/>
        </w:rPr>
      </w:pPr>
    </w:p>
    <w:p w14:paraId="3A12958A" w14:textId="77777777" w:rsidR="00F16E01" w:rsidRPr="005E26A4" w:rsidRDefault="00F16E01" w:rsidP="00F16E01">
      <w:pPr>
        <w:pStyle w:val="EndNoteBibliography"/>
        <w:ind w:left="720" w:hanging="720"/>
        <w:rPr>
          <w:noProof/>
          <w:lang w:val="de-DE"/>
        </w:rPr>
      </w:pPr>
      <w:r w:rsidRPr="00F16E01">
        <w:rPr>
          <w:noProof/>
        </w:rPr>
        <w:t>4.</w:t>
      </w:r>
      <w:r w:rsidRPr="00F16E01">
        <w:rPr>
          <w:noProof/>
        </w:rPr>
        <w:tab/>
        <w:t xml:space="preserve">Yu L, Chen Y, Tooze SA. Autophagy pathway: Cellular and molecular mechanisms. </w:t>
      </w:r>
      <w:r w:rsidRPr="005E26A4">
        <w:rPr>
          <w:i/>
          <w:noProof/>
          <w:lang w:val="de-DE"/>
        </w:rPr>
        <w:t>Autophagy</w:t>
      </w:r>
      <w:r w:rsidRPr="005E26A4">
        <w:rPr>
          <w:noProof/>
          <w:lang w:val="de-DE"/>
        </w:rPr>
        <w:t xml:space="preserve"> 2018; </w:t>
      </w:r>
      <w:r w:rsidRPr="005E26A4">
        <w:rPr>
          <w:b/>
          <w:noProof/>
          <w:lang w:val="de-DE"/>
        </w:rPr>
        <w:t>14</w:t>
      </w:r>
      <w:r w:rsidRPr="005E26A4">
        <w:rPr>
          <w:noProof/>
          <w:lang w:val="de-DE"/>
        </w:rPr>
        <w:t>(2)</w:t>
      </w:r>
      <w:r w:rsidRPr="005E26A4">
        <w:rPr>
          <w:b/>
          <w:noProof/>
          <w:lang w:val="de-DE"/>
        </w:rPr>
        <w:t>:</w:t>
      </w:r>
      <w:r w:rsidRPr="005E26A4">
        <w:rPr>
          <w:noProof/>
          <w:lang w:val="de-DE"/>
        </w:rPr>
        <w:t xml:space="preserve"> 207-215.</w:t>
      </w:r>
    </w:p>
    <w:p w14:paraId="75FFB1A9" w14:textId="77777777" w:rsidR="00F16E01" w:rsidRPr="005E26A4" w:rsidRDefault="00F16E01" w:rsidP="00F16E01">
      <w:pPr>
        <w:pStyle w:val="EndNoteBibliography"/>
        <w:spacing w:after="0"/>
        <w:rPr>
          <w:noProof/>
          <w:lang w:val="de-DE"/>
        </w:rPr>
      </w:pPr>
    </w:p>
    <w:p w14:paraId="6D4F9B20" w14:textId="77777777" w:rsidR="00F16E01" w:rsidRPr="00F16E01" w:rsidRDefault="00F16E01" w:rsidP="00F16E01">
      <w:pPr>
        <w:pStyle w:val="EndNoteBibliography"/>
        <w:ind w:left="720" w:hanging="720"/>
        <w:rPr>
          <w:noProof/>
        </w:rPr>
      </w:pPr>
      <w:r w:rsidRPr="005E26A4">
        <w:rPr>
          <w:noProof/>
          <w:lang w:val="de-DE"/>
        </w:rPr>
        <w:t>5.</w:t>
      </w:r>
      <w:r w:rsidRPr="005E26A4">
        <w:rPr>
          <w:noProof/>
          <w:lang w:val="de-DE"/>
        </w:rPr>
        <w:tab/>
        <w:t>Kristensen L, Kristensen T, Abildgaard N, Thomassen M, Frederiksen M, Mourits-Andersen T</w:t>
      </w:r>
      <w:r w:rsidRPr="005E26A4">
        <w:rPr>
          <w:i/>
          <w:noProof/>
          <w:lang w:val="de-DE"/>
        </w:rPr>
        <w:t>, et al.</w:t>
      </w:r>
      <w:r w:rsidRPr="005E26A4">
        <w:rPr>
          <w:noProof/>
          <w:lang w:val="de-DE"/>
        </w:rPr>
        <w:t xml:space="preserve"> </w:t>
      </w:r>
      <w:r w:rsidRPr="00F16E01">
        <w:rPr>
          <w:noProof/>
        </w:rPr>
        <w:t xml:space="preserve">High expression of PI3K core complex genes is associated with poor prognosis in chronic lymphocytic leukemia. </w:t>
      </w:r>
      <w:r w:rsidRPr="00F16E01">
        <w:rPr>
          <w:i/>
          <w:noProof/>
        </w:rPr>
        <w:t>Leuk Res</w:t>
      </w:r>
      <w:r w:rsidRPr="00F16E01">
        <w:rPr>
          <w:noProof/>
        </w:rPr>
        <w:t xml:space="preserve"> 2015 Jun; </w:t>
      </w:r>
      <w:r w:rsidRPr="00F16E01">
        <w:rPr>
          <w:b/>
          <w:noProof/>
        </w:rPr>
        <w:t>39</w:t>
      </w:r>
      <w:r w:rsidRPr="00F16E01">
        <w:rPr>
          <w:noProof/>
        </w:rPr>
        <w:t>(6)</w:t>
      </w:r>
      <w:r w:rsidRPr="00F16E01">
        <w:rPr>
          <w:b/>
          <w:noProof/>
        </w:rPr>
        <w:t>:</w:t>
      </w:r>
      <w:r w:rsidRPr="00F16E01">
        <w:rPr>
          <w:noProof/>
        </w:rPr>
        <w:t xml:space="preserve"> 555-560.</w:t>
      </w:r>
    </w:p>
    <w:p w14:paraId="21FF08D9" w14:textId="77777777" w:rsidR="00F16E01" w:rsidRPr="00F16E01" w:rsidRDefault="00F16E01" w:rsidP="00F16E01">
      <w:pPr>
        <w:pStyle w:val="EndNoteBibliography"/>
        <w:spacing w:after="0"/>
        <w:rPr>
          <w:noProof/>
        </w:rPr>
      </w:pPr>
    </w:p>
    <w:p w14:paraId="500327CD" w14:textId="77777777" w:rsidR="00F16E01" w:rsidRPr="00F16E01" w:rsidRDefault="00F16E01" w:rsidP="00F16E01">
      <w:pPr>
        <w:pStyle w:val="EndNoteBibliography"/>
        <w:ind w:left="720" w:hanging="720"/>
        <w:rPr>
          <w:noProof/>
        </w:rPr>
      </w:pPr>
      <w:r w:rsidRPr="00F16E01">
        <w:rPr>
          <w:noProof/>
        </w:rPr>
        <w:t>6.</w:t>
      </w:r>
      <w:r w:rsidRPr="00F16E01">
        <w:rPr>
          <w:noProof/>
        </w:rPr>
        <w:tab/>
        <w:t>Kong YL, Huang Y, Wu JZ, Cao X, Liang JH, Xia Y</w:t>
      </w:r>
      <w:r w:rsidRPr="00F16E01">
        <w:rPr>
          <w:i/>
          <w:noProof/>
        </w:rPr>
        <w:t>, et al.</w:t>
      </w:r>
      <w:r w:rsidRPr="00F16E01">
        <w:rPr>
          <w:noProof/>
        </w:rPr>
        <w:t xml:space="preserve"> Expression of autophagy related genes in chronic lymphocytic leukemia is associated with disease course. </w:t>
      </w:r>
      <w:r w:rsidRPr="00F16E01">
        <w:rPr>
          <w:i/>
          <w:noProof/>
        </w:rPr>
        <w:t>Leuk Res</w:t>
      </w:r>
      <w:r w:rsidRPr="00F16E01">
        <w:rPr>
          <w:noProof/>
        </w:rPr>
        <w:t xml:space="preserve"> 2018 Jan 3; </w:t>
      </w:r>
      <w:r w:rsidRPr="00F16E01">
        <w:rPr>
          <w:b/>
          <w:noProof/>
        </w:rPr>
        <w:t>66:</w:t>
      </w:r>
      <w:r w:rsidRPr="00F16E01">
        <w:rPr>
          <w:noProof/>
        </w:rPr>
        <w:t xml:space="preserve"> 8-14.</w:t>
      </w:r>
    </w:p>
    <w:p w14:paraId="241ABB71" w14:textId="77777777" w:rsidR="00F16E01" w:rsidRPr="00F16E01" w:rsidRDefault="00F16E01" w:rsidP="00F16E01">
      <w:pPr>
        <w:pStyle w:val="EndNoteBibliography"/>
        <w:spacing w:after="0"/>
        <w:rPr>
          <w:noProof/>
        </w:rPr>
      </w:pPr>
    </w:p>
    <w:p w14:paraId="30959AF8" w14:textId="77777777" w:rsidR="00F16E01" w:rsidRPr="00F16E01" w:rsidRDefault="00F16E01" w:rsidP="00F16E01">
      <w:pPr>
        <w:pStyle w:val="EndNoteBibliography"/>
        <w:ind w:left="720" w:hanging="720"/>
        <w:rPr>
          <w:noProof/>
        </w:rPr>
      </w:pPr>
      <w:r w:rsidRPr="00F16E01">
        <w:rPr>
          <w:noProof/>
        </w:rPr>
        <w:t>7.</w:t>
      </w:r>
      <w:r w:rsidRPr="00F16E01">
        <w:rPr>
          <w:noProof/>
        </w:rPr>
        <w:tab/>
        <w:t>Mahoney E, Lucas DM, Gupta SV, Wagner AJ, Herman SE, Smith LL</w:t>
      </w:r>
      <w:r w:rsidRPr="00F16E01">
        <w:rPr>
          <w:i/>
          <w:noProof/>
        </w:rPr>
        <w:t>, et al.</w:t>
      </w:r>
      <w:r w:rsidRPr="00F16E01">
        <w:rPr>
          <w:noProof/>
        </w:rPr>
        <w:t xml:space="preserve"> ER stress and autophagy: new discoveries in the mechanism of action and drug resistance of the cyclin-dependent kinase inhibitor flavopiridol. </w:t>
      </w:r>
      <w:r w:rsidRPr="00F16E01">
        <w:rPr>
          <w:i/>
          <w:noProof/>
        </w:rPr>
        <w:t>Blood</w:t>
      </w:r>
      <w:r w:rsidRPr="00F16E01">
        <w:rPr>
          <w:noProof/>
        </w:rPr>
        <w:t xml:space="preserve"> 2012 Aug 9; </w:t>
      </w:r>
      <w:r w:rsidRPr="00F16E01">
        <w:rPr>
          <w:b/>
          <w:noProof/>
        </w:rPr>
        <w:t>120</w:t>
      </w:r>
      <w:r w:rsidRPr="00F16E01">
        <w:rPr>
          <w:noProof/>
        </w:rPr>
        <w:t>(6)</w:t>
      </w:r>
      <w:r w:rsidRPr="00F16E01">
        <w:rPr>
          <w:b/>
          <w:noProof/>
        </w:rPr>
        <w:t>:</w:t>
      </w:r>
      <w:r w:rsidRPr="00F16E01">
        <w:rPr>
          <w:noProof/>
        </w:rPr>
        <w:t xml:space="preserve"> 1262-1273.</w:t>
      </w:r>
    </w:p>
    <w:p w14:paraId="7666E96B" w14:textId="77777777" w:rsidR="00F16E01" w:rsidRPr="00F16E01" w:rsidRDefault="00F16E01" w:rsidP="00F16E01">
      <w:pPr>
        <w:pStyle w:val="EndNoteBibliography"/>
        <w:spacing w:after="0"/>
        <w:rPr>
          <w:noProof/>
        </w:rPr>
      </w:pPr>
    </w:p>
    <w:p w14:paraId="65159917" w14:textId="77777777" w:rsidR="00F16E01" w:rsidRPr="00F16E01" w:rsidRDefault="00F16E01" w:rsidP="00F16E01">
      <w:pPr>
        <w:pStyle w:val="EndNoteBibliography"/>
        <w:ind w:left="720" w:hanging="720"/>
        <w:rPr>
          <w:noProof/>
        </w:rPr>
      </w:pPr>
      <w:r w:rsidRPr="00F16E01">
        <w:rPr>
          <w:noProof/>
        </w:rPr>
        <w:t>8.</w:t>
      </w:r>
      <w:r w:rsidRPr="00F16E01">
        <w:rPr>
          <w:noProof/>
        </w:rPr>
        <w:tab/>
        <w:t>Ten Hacken E, Sivina M, Kim E, O'Brien S, Wierda WG, Ferrajoli A</w:t>
      </w:r>
      <w:r w:rsidRPr="00F16E01">
        <w:rPr>
          <w:i/>
          <w:noProof/>
        </w:rPr>
        <w:t>, et al.</w:t>
      </w:r>
      <w:r w:rsidRPr="00F16E01">
        <w:rPr>
          <w:noProof/>
        </w:rPr>
        <w:t xml:space="preserve"> Functional Differences between IgM and IgD Signaling in Chronic Lymphocytic Leukemia. </w:t>
      </w:r>
      <w:r w:rsidRPr="00F16E01">
        <w:rPr>
          <w:i/>
          <w:noProof/>
        </w:rPr>
        <w:t>J Immunol</w:t>
      </w:r>
      <w:r w:rsidRPr="00F16E01">
        <w:rPr>
          <w:noProof/>
        </w:rPr>
        <w:t xml:space="preserve"> 2016 Sep 15; </w:t>
      </w:r>
      <w:r w:rsidRPr="00F16E01">
        <w:rPr>
          <w:b/>
          <w:noProof/>
        </w:rPr>
        <w:t>197</w:t>
      </w:r>
      <w:r w:rsidRPr="00F16E01">
        <w:rPr>
          <w:noProof/>
        </w:rPr>
        <w:t>(6)</w:t>
      </w:r>
      <w:r w:rsidRPr="00F16E01">
        <w:rPr>
          <w:b/>
          <w:noProof/>
        </w:rPr>
        <w:t>:</w:t>
      </w:r>
      <w:r w:rsidRPr="00F16E01">
        <w:rPr>
          <w:noProof/>
        </w:rPr>
        <w:t xml:space="preserve"> 2522-2531.</w:t>
      </w:r>
    </w:p>
    <w:p w14:paraId="089F04DD" w14:textId="77777777" w:rsidR="00F16E01" w:rsidRPr="00F16E01" w:rsidRDefault="00F16E01" w:rsidP="00F16E01">
      <w:pPr>
        <w:pStyle w:val="EndNoteBibliography"/>
        <w:spacing w:after="0"/>
        <w:rPr>
          <w:noProof/>
        </w:rPr>
      </w:pPr>
    </w:p>
    <w:p w14:paraId="578A4F47" w14:textId="77777777" w:rsidR="00F16E01" w:rsidRPr="00F16E01" w:rsidRDefault="00F16E01" w:rsidP="00F16E01">
      <w:pPr>
        <w:pStyle w:val="EndNoteBibliography"/>
        <w:ind w:left="720" w:hanging="720"/>
        <w:rPr>
          <w:noProof/>
        </w:rPr>
      </w:pPr>
      <w:r w:rsidRPr="00F16E01">
        <w:rPr>
          <w:noProof/>
        </w:rPr>
        <w:t>9.</w:t>
      </w:r>
      <w:r w:rsidRPr="00F16E01">
        <w:rPr>
          <w:noProof/>
        </w:rPr>
        <w:tab/>
        <w:t>Martinez-Martin N, Maldonado P, Gasparrini F, Frederico B, Aggarwal S, Gaya M</w:t>
      </w:r>
      <w:r w:rsidRPr="00F16E01">
        <w:rPr>
          <w:i/>
          <w:noProof/>
        </w:rPr>
        <w:t>, et al.</w:t>
      </w:r>
      <w:r w:rsidRPr="00F16E01">
        <w:rPr>
          <w:noProof/>
        </w:rPr>
        <w:t xml:space="preserve"> A switch from canonical to noncanonical autophagy shapes B cell responses. </w:t>
      </w:r>
      <w:r w:rsidRPr="00F16E01">
        <w:rPr>
          <w:i/>
          <w:noProof/>
        </w:rPr>
        <w:t>Science</w:t>
      </w:r>
      <w:r w:rsidRPr="00F16E01">
        <w:rPr>
          <w:noProof/>
        </w:rPr>
        <w:t xml:space="preserve"> 2017 Feb 10; </w:t>
      </w:r>
      <w:r w:rsidRPr="00F16E01">
        <w:rPr>
          <w:b/>
          <w:noProof/>
        </w:rPr>
        <w:t>355</w:t>
      </w:r>
      <w:r w:rsidRPr="00F16E01">
        <w:rPr>
          <w:noProof/>
        </w:rPr>
        <w:t>(6325)</w:t>
      </w:r>
      <w:r w:rsidRPr="00F16E01">
        <w:rPr>
          <w:b/>
          <w:noProof/>
        </w:rPr>
        <w:t>:</w:t>
      </w:r>
      <w:r w:rsidRPr="00F16E01">
        <w:rPr>
          <w:noProof/>
        </w:rPr>
        <w:t xml:space="preserve"> 641-647.</w:t>
      </w:r>
    </w:p>
    <w:p w14:paraId="70102B16" w14:textId="77777777" w:rsidR="00F16E01" w:rsidRPr="00F16E01" w:rsidRDefault="00F16E01" w:rsidP="00F16E01">
      <w:pPr>
        <w:pStyle w:val="EndNoteBibliography"/>
        <w:spacing w:after="0"/>
        <w:rPr>
          <w:noProof/>
        </w:rPr>
      </w:pPr>
    </w:p>
    <w:p w14:paraId="3751D218" w14:textId="77777777" w:rsidR="00F16E01" w:rsidRPr="00F16E01" w:rsidRDefault="00F16E01" w:rsidP="00F16E01">
      <w:pPr>
        <w:pStyle w:val="EndNoteBibliography"/>
        <w:ind w:left="720" w:hanging="720"/>
        <w:rPr>
          <w:noProof/>
        </w:rPr>
      </w:pPr>
      <w:r w:rsidRPr="00F16E01">
        <w:rPr>
          <w:noProof/>
        </w:rPr>
        <w:t>10.</w:t>
      </w:r>
      <w:r w:rsidRPr="00F16E01">
        <w:rPr>
          <w:noProof/>
        </w:rPr>
        <w:tab/>
        <w:t>Hieke N, Loffler AS, Kaizuka T, Berleth N, Bohler P, Driessen S</w:t>
      </w:r>
      <w:r w:rsidRPr="00F16E01">
        <w:rPr>
          <w:i/>
          <w:noProof/>
        </w:rPr>
        <w:t>, et al.</w:t>
      </w:r>
      <w:r w:rsidRPr="00F16E01">
        <w:rPr>
          <w:noProof/>
        </w:rPr>
        <w:t xml:space="preserve"> Expression of a ULK1/2 binding-deficient ATG13 variant can partially restore autophagic activity in ATG13-deficient cells. </w:t>
      </w:r>
      <w:r w:rsidRPr="00F16E01">
        <w:rPr>
          <w:i/>
          <w:noProof/>
        </w:rPr>
        <w:t>Autophagy</w:t>
      </w:r>
      <w:r w:rsidRPr="00F16E01">
        <w:rPr>
          <w:noProof/>
        </w:rPr>
        <w:t xml:space="preserve"> 2015; </w:t>
      </w:r>
      <w:r w:rsidRPr="00F16E01">
        <w:rPr>
          <w:b/>
          <w:noProof/>
        </w:rPr>
        <w:t>11</w:t>
      </w:r>
      <w:r w:rsidRPr="00F16E01">
        <w:rPr>
          <w:noProof/>
        </w:rPr>
        <w:t>(9)</w:t>
      </w:r>
      <w:r w:rsidRPr="00F16E01">
        <w:rPr>
          <w:b/>
          <w:noProof/>
        </w:rPr>
        <w:t>:</w:t>
      </w:r>
      <w:r w:rsidRPr="00F16E01">
        <w:rPr>
          <w:noProof/>
        </w:rPr>
        <w:t xml:space="preserve"> 1471-1483.</w:t>
      </w:r>
    </w:p>
    <w:p w14:paraId="58F5BA29" w14:textId="77777777" w:rsidR="00F16E01" w:rsidRPr="00F16E01" w:rsidRDefault="00F16E01" w:rsidP="00F16E01">
      <w:pPr>
        <w:pStyle w:val="EndNoteBibliography"/>
        <w:spacing w:after="0"/>
        <w:rPr>
          <w:noProof/>
        </w:rPr>
      </w:pPr>
    </w:p>
    <w:p w14:paraId="65F38FC2" w14:textId="77777777" w:rsidR="00F16E01" w:rsidRPr="00F16E01" w:rsidRDefault="00F16E01" w:rsidP="00F16E01">
      <w:pPr>
        <w:pStyle w:val="EndNoteBibliography"/>
        <w:ind w:left="720" w:hanging="720"/>
        <w:rPr>
          <w:noProof/>
        </w:rPr>
      </w:pPr>
      <w:r w:rsidRPr="00F16E01">
        <w:rPr>
          <w:noProof/>
        </w:rPr>
        <w:t>11.</w:t>
      </w:r>
      <w:r w:rsidRPr="00F16E01">
        <w:rPr>
          <w:noProof/>
        </w:rPr>
        <w:tab/>
        <w:t>Klionsky DJ, Abdelmohsen K, Abe A, Abedin MJ, Abeliovich H, Acevedo Arozena A</w:t>
      </w:r>
      <w:r w:rsidRPr="00F16E01">
        <w:rPr>
          <w:i/>
          <w:noProof/>
        </w:rPr>
        <w:t>, et al.</w:t>
      </w:r>
      <w:r w:rsidRPr="00F16E01">
        <w:rPr>
          <w:noProof/>
        </w:rPr>
        <w:t xml:space="preserve"> Guidelines for the use and interpretation of assays for monitoring autophagy (3rd edition). </w:t>
      </w:r>
      <w:r w:rsidRPr="00F16E01">
        <w:rPr>
          <w:i/>
          <w:noProof/>
        </w:rPr>
        <w:t>Autophagy</w:t>
      </w:r>
      <w:r w:rsidRPr="00F16E01">
        <w:rPr>
          <w:noProof/>
        </w:rPr>
        <w:t xml:space="preserve"> 2016; </w:t>
      </w:r>
      <w:r w:rsidRPr="00F16E01">
        <w:rPr>
          <w:b/>
          <w:noProof/>
        </w:rPr>
        <w:t>12</w:t>
      </w:r>
      <w:r w:rsidRPr="00F16E01">
        <w:rPr>
          <w:noProof/>
        </w:rPr>
        <w:t>(1)</w:t>
      </w:r>
      <w:r w:rsidRPr="00F16E01">
        <w:rPr>
          <w:b/>
          <w:noProof/>
        </w:rPr>
        <w:t>:</w:t>
      </w:r>
      <w:r w:rsidRPr="00F16E01">
        <w:rPr>
          <w:noProof/>
        </w:rPr>
        <w:t xml:space="preserve"> 1-222.</w:t>
      </w:r>
    </w:p>
    <w:p w14:paraId="4BDEEFA6" w14:textId="77777777" w:rsidR="00F16E01" w:rsidRPr="00F16E01" w:rsidRDefault="00F16E01" w:rsidP="00F16E01">
      <w:pPr>
        <w:pStyle w:val="EndNoteBibliography"/>
        <w:spacing w:after="0"/>
        <w:rPr>
          <w:noProof/>
        </w:rPr>
      </w:pPr>
    </w:p>
    <w:p w14:paraId="429C9BE8" w14:textId="77777777" w:rsidR="00F16E01" w:rsidRPr="00F16E01" w:rsidRDefault="00F16E01" w:rsidP="00F16E01">
      <w:pPr>
        <w:pStyle w:val="EndNoteBibliography"/>
        <w:ind w:left="720" w:hanging="720"/>
        <w:rPr>
          <w:noProof/>
        </w:rPr>
      </w:pPr>
      <w:r w:rsidRPr="00F16E01">
        <w:rPr>
          <w:noProof/>
        </w:rPr>
        <w:lastRenderedPageBreak/>
        <w:t>12.</w:t>
      </w:r>
      <w:r w:rsidRPr="00F16E01">
        <w:rPr>
          <w:noProof/>
        </w:rPr>
        <w:tab/>
        <w:t>Krysov S, Steele AJ, Coelho V, Linley A, Sanchez Hidalgo M, Carter M</w:t>
      </w:r>
      <w:r w:rsidRPr="00F16E01">
        <w:rPr>
          <w:i/>
          <w:noProof/>
        </w:rPr>
        <w:t>, et al.</w:t>
      </w:r>
      <w:r w:rsidRPr="00F16E01">
        <w:rPr>
          <w:noProof/>
        </w:rPr>
        <w:t xml:space="preserve"> Stimulation of surface IgM of chronic lymphocytic leukemia cells induces an unfolded protein response dependent on BTK and SYK. </w:t>
      </w:r>
      <w:r w:rsidRPr="00F16E01">
        <w:rPr>
          <w:i/>
          <w:noProof/>
        </w:rPr>
        <w:t>Blood</w:t>
      </w:r>
      <w:r w:rsidRPr="00F16E01">
        <w:rPr>
          <w:noProof/>
        </w:rPr>
        <w:t xml:space="preserve"> 2014 Nov 13; </w:t>
      </w:r>
      <w:r w:rsidRPr="00F16E01">
        <w:rPr>
          <w:b/>
          <w:noProof/>
        </w:rPr>
        <w:t>124</w:t>
      </w:r>
      <w:r w:rsidRPr="00F16E01">
        <w:rPr>
          <w:noProof/>
        </w:rPr>
        <w:t>(20)</w:t>
      </w:r>
      <w:r w:rsidRPr="00F16E01">
        <w:rPr>
          <w:b/>
          <w:noProof/>
        </w:rPr>
        <w:t>:</w:t>
      </w:r>
      <w:r w:rsidRPr="00F16E01">
        <w:rPr>
          <w:noProof/>
        </w:rPr>
        <w:t xml:space="preserve"> 3101-3109.</w:t>
      </w:r>
    </w:p>
    <w:p w14:paraId="0D15DCA4" w14:textId="77777777" w:rsidR="00F16E01" w:rsidRPr="00F16E01" w:rsidRDefault="00F16E01" w:rsidP="00F16E01">
      <w:pPr>
        <w:pStyle w:val="EndNoteBibliography"/>
        <w:spacing w:after="0"/>
        <w:rPr>
          <w:noProof/>
        </w:rPr>
      </w:pPr>
    </w:p>
    <w:p w14:paraId="1ABE2C63" w14:textId="77777777" w:rsidR="00F16E01" w:rsidRPr="00F16E01" w:rsidRDefault="00F16E01" w:rsidP="00F16E01">
      <w:pPr>
        <w:pStyle w:val="EndNoteBibliography"/>
        <w:ind w:left="720" w:hanging="720"/>
        <w:rPr>
          <w:noProof/>
        </w:rPr>
      </w:pPr>
      <w:r w:rsidRPr="00F16E01">
        <w:rPr>
          <w:noProof/>
        </w:rPr>
        <w:t>13.</w:t>
      </w:r>
      <w:r w:rsidRPr="00F16E01">
        <w:rPr>
          <w:noProof/>
        </w:rPr>
        <w:tab/>
        <w:t>Aguilar-Hernandez MM, Blunt MD, Dobson R, Yeomans A, Thirdborough S, Larrayoz M</w:t>
      </w:r>
      <w:r w:rsidRPr="00F16E01">
        <w:rPr>
          <w:i/>
          <w:noProof/>
        </w:rPr>
        <w:t>, et al.</w:t>
      </w:r>
      <w:r w:rsidRPr="00F16E01">
        <w:rPr>
          <w:noProof/>
        </w:rPr>
        <w:t xml:space="preserve"> IL-4 enhances expression and function of surface IgM in CLL cells. </w:t>
      </w:r>
      <w:r w:rsidRPr="00F16E01">
        <w:rPr>
          <w:i/>
          <w:noProof/>
        </w:rPr>
        <w:t>Blood</w:t>
      </w:r>
      <w:r w:rsidRPr="00F16E01">
        <w:rPr>
          <w:noProof/>
        </w:rPr>
        <w:t xml:space="preserve"> 2016 Jun 16; </w:t>
      </w:r>
      <w:r w:rsidRPr="00F16E01">
        <w:rPr>
          <w:b/>
          <w:noProof/>
        </w:rPr>
        <w:t>127</w:t>
      </w:r>
      <w:r w:rsidRPr="00F16E01">
        <w:rPr>
          <w:noProof/>
        </w:rPr>
        <w:t>(24)</w:t>
      </w:r>
      <w:r w:rsidRPr="00F16E01">
        <w:rPr>
          <w:b/>
          <w:noProof/>
        </w:rPr>
        <w:t>:</w:t>
      </w:r>
      <w:r w:rsidRPr="00F16E01">
        <w:rPr>
          <w:noProof/>
        </w:rPr>
        <w:t xml:space="preserve"> 3015-3025.</w:t>
      </w:r>
    </w:p>
    <w:p w14:paraId="0CB99D45" w14:textId="77777777" w:rsidR="00F16E01" w:rsidRPr="00F16E01" w:rsidRDefault="00F16E01" w:rsidP="00F16E01">
      <w:pPr>
        <w:pStyle w:val="EndNoteBibliography"/>
        <w:spacing w:after="0"/>
        <w:rPr>
          <w:noProof/>
        </w:rPr>
      </w:pPr>
    </w:p>
    <w:p w14:paraId="0AC948D5" w14:textId="0AD50D53" w:rsidR="00F16E01" w:rsidRPr="00F16E01" w:rsidRDefault="00F16E01" w:rsidP="0012754B">
      <w:pPr>
        <w:pStyle w:val="EndNoteBibliography"/>
        <w:ind w:left="720" w:hanging="720"/>
        <w:rPr>
          <w:noProof/>
        </w:rPr>
      </w:pPr>
      <w:r w:rsidRPr="00F16E01">
        <w:rPr>
          <w:noProof/>
        </w:rPr>
        <w:t>14.</w:t>
      </w:r>
      <w:r w:rsidRPr="00F16E01">
        <w:rPr>
          <w:noProof/>
        </w:rPr>
        <w:tab/>
        <w:t>Bodo J, Zhao X, Durkin L, Souers AJ, Phillips DC, Smith MR</w:t>
      </w:r>
      <w:r w:rsidRPr="00F16E01">
        <w:rPr>
          <w:i/>
          <w:noProof/>
        </w:rPr>
        <w:t>, et al.</w:t>
      </w:r>
      <w:r w:rsidRPr="00F16E01">
        <w:rPr>
          <w:noProof/>
        </w:rPr>
        <w:t xml:space="preserve"> Acquired resistance to venetoclax (ABT-199) in t(14;18) positive lymphoma cells. </w:t>
      </w:r>
      <w:r w:rsidRPr="00F16E01">
        <w:rPr>
          <w:i/>
          <w:noProof/>
        </w:rPr>
        <w:t>Oncotarget</w:t>
      </w:r>
      <w:r w:rsidRPr="00F16E01">
        <w:rPr>
          <w:noProof/>
        </w:rPr>
        <w:t xml:space="preserve"> 2016 Oct 25; </w:t>
      </w:r>
      <w:r w:rsidRPr="00F16E01">
        <w:rPr>
          <w:b/>
          <w:noProof/>
        </w:rPr>
        <w:t>7</w:t>
      </w:r>
      <w:r w:rsidRPr="00F16E01">
        <w:rPr>
          <w:noProof/>
        </w:rPr>
        <w:t>(43)</w:t>
      </w:r>
      <w:r w:rsidRPr="00F16E01">
        <w:rPr>
          <w:b/>
          <w:noProof/>
        </w:rPr>
        <w:t>:</w:t>
      </w:r>
      <w:r w:rsidRPr="00F16E01">
        <w:rPr>
          <w:noProof/>
        </w:rPr>
        <w:t xml:space="preserve"> 70000-70010.</w:t>
      </w:r>
    </w:p>
    <w:p w14:paraId="66FBBF49" w14:textId="77777777" w:rsidR="00DF28B3" w:rsidRPr="00B5136F" w:rsidRDefault="00707AF8" w:rsidP="00DF28B3">
      <w:pPr>
        <w:spacing w:after="0" w:line="360" w:lineRule="auto"/>
        <w:jc w:val="both"/>
        <w:outlineLvl w:val="0"/>
        <w:rPr>
          <w:rFonts w:cs="Arial"/>
          <w:b/>
        </w:rPr>
      </w:pPr>
      <w:r w:rsidRPr="00B5136F">
        <w:rPr>
          <w:rFonts w:cs="Arial"/>
        </w:rPr>
        <w:fldChar w:fldCharType="end"/>
      </w:r>
      <w:r w:rsidR="00B4601D" w:rsidRPr="00B5136F">
        <w:rPr>
          <w:rFonts w:cs="Arial"/>
        </w:rPr>
        <w:br w:type="page"/>
      </w:r>
      <w:r w:rsidR="00DF28B3" w:rsidRPr="00B5136F">
        <w:rPr>
          <w:rFonts w:cs="Arial"/>
          <w:b/>
        </w:rPr>
        <w:lastRenderedPageBreak/>
        <w:t>Figure Legends</w:t>
      </w:r>
    </w:p>
    <w:p w14:paraId="62E63E4A" w14:textId="77777777" w:rsidR="009A6584" w:rsidRPr="00B5136F" w:rsidRDefault="00DF28B3" w:rsidP="00DF28B3">
      <w:pPr>
        <w:spacing w:after="0" w:line="360" w:lineRule="auto"/>
        <w:jc w:val="both"/>
        <w:rPr>
          <w:rFonts w:cs="Arial"/>
        </w:rPr>
      </w:pPr>
      <w:r w:rsidRPr="00B5136F">
        <w:rPr>
          <w:rFonts w:cs="Arial"/>
          <w:b/>
        </w:rPr>
        <w:t>Figu</w:t>
      </w:r>
      <w:r w:rsidR="00F93096">
        <w:rPr>
          <w:rFonts w:cs="Arial"/>
          <w:b/>
        </w:rPr>
        <w:t xml:space="preserve">re 1. Characterization of </w:t>
      </w:r>
      <w:r w:rsidRPr="00B5136F">
        <w:rPr>
          <w:rFonts w:cs="Arial"/>
          <w:b/>
        </w:rPr>
        <w:t>autophagy-marker protein levels</w:t>
      </w:r>
      <w:r w:rsidR="00F93096">
        <w:rPr>
          <w:rFonts w:cs="Arial"/>
          <w:b/>
        </w:rPr>
        <w:t xml:space="preserve"> at baseline and following BCR-engagement. </w:t>
      </w:r>
      <w:r w:rsidRPr="00B5136F">
        <w:rPr>
          <w:rFonts w:cs="Arial"/>
        </w:rPr>
        <w:t>(</w:t>
      </w:r>
      <w:r w:rsidRPr="00B5136F">
        <w:rPr>
          <w:rFonts w:cs="Arial"/>
          <w:b/>
        </w:rPr>
        <w:t>A</w:t>
      </w:r>
      <w:r w:rsidRPr="00B5136F">
        <w:rPr>
          <w:rFonts w:cs="Arial"/>
        </w:rPr>
        <w:t xml:space="preserve">) Protein was extracted from snap-frozen </w:t>
      </w:r>
      <w:r w:rsidR="00214438" w:rsidRPr="00B5136F">
        <w:rPr>
          <w:rFonts w:cs="Arial"/>
        </w:rPr>
        <w:t>PBMCs</w:t>
      </w:r>
      <w:r w:rsidRPr="00B5136F">
        <w:rPr>
          <w:rFonts w:cs="Arial"/>
        </w:rPr>
        <w:t xml:space="preserve"> isolated from CLL patients or HDB purified by negative selection. The l</w:t>
      </w:r>
      <w:r w:rsidR="00E6451E" w:rsidRPr="00B5136F">
        <w:rPr>
          <w:rFonts w:cs="Arial"/>
        </w:rPr>
        <w:t>evel of LC3B-II</w:t>
      </w:r>
      <w:r w:rsidR="00ED7B52">
        <w:rPr>
          <w:rFonts w:cs="Arial"/>
        </w:rPr>
        <w:t xml:space="preserve"> (n=43), </w:t>
      </w:r>
      <w:r w:rsidR="00ED7B52" w:rsidRPr="00C61D71">
        <w:t xml:space="preserve">GABARAPL2 (n=19), ATG3 (n=42) and ATG7 (n=40) </w:t>
      </w:r>
      <w:r w:rsidR="00042059" w:rsidRPr="00B5136F">
        <w:rPr>
          <w:rFonts w:cs="Arial"/>
        </w:rPr>
        <w:t>wa</w:t>
      </w:r>
      <w:r w:rsidR="00407413" w:rsidRPr="00B5136F">
        <w:rPr>
          <w:rFonts w:cs="Arial"/>
        </w:rPr>
        <w:t xml:space="preserve">s quantified by immunoblotting </w:t>
      </w:r>
      <w:r w:rsidRPr="00B5136F">
        <w:rPr>
          <w:rFonts w:cs="Arial"/>
        </w:rPr>
        <w:t xml:space="preserve">and normalized protein levels </w:t>
      </w:r>
      <w:r w:rsidR="00407413" w:rsidRPr="00B5136F">
        <w:rPr>
          <w:rFonts w:cs="Arial"/>
        </w:rPr>
        <w:t xml:space="preserve">relative to the Hsc70 loading control are </w:t>
      </w:r>
      <w:r w:rsidR="00042059" w:rsidRPr="00B5136F">
        <w:rPr>
          <w:rFonts w:cs="Arial"/>
        </w:rPr>
        <w:t xml:space="preserve">shown. </w:t>
      </w:r>
      <w:r w:rsidRPr="00B5136F">
        <w:rPr>
          <w:rFonts w:cs="Arial"/>
        </w:rPr>
        <w:t>Mean values are indicated. A Mann-Whitney test was used for statistical analysis.</w:t>
      </w:r>
      <w:r w:rsidRPr="00B5136F">
        <w:rPr>
          <w:rFonts w:cs="Arial"/>
          <w:b/>
        </w:rPr>
        <w:t xml:space="preserve"> </w:t>
      </w:r>
      <w:r w:rsidRPr="00B5136F">
        <w:rPr>
          <w:rFonts w:cs="Arial"/>
        </w:rPr>
        <w:t>(</w:t>
      </w:r>
      <w:r w:rsidR="00042059" w:rsidRPr="00B5136F">
        <w:rPr>
          <w:rFonts w:cs="Arial"/>
          <w:b/>
        </w:rPr>
        <w:t>B</w:t>
      </w:r>
      <w:r w:rsidRPr="00B5136F">
        <w:rPr>
          <w:rFonts w:cs="Arial"/>
        </w:rPr>
        <w:t xml:space="preserve">) Basal LC3B-II protein levels in CLL samples (n=43) divided by </w:t>
      </w:r>
      <w:r w:rsidRPr="00B5136F">
        <w:rPr>
          <w:rFonts w:cs="Arial"/>
          <w:i/>
        </w:rPr>
        <w:t>IGHV</w:t>
      </w:r>
      <w:r w:rsidRPr="00B5136F">
        <w:rPr>
          <w:rFonts w:cs="Arial"/>
        </w:rPr>
        <w:t xml:space="preserve"> mutational status into mutated (M-CLL) and unmutated (U-CLL) cases, and (</w:t>
      </w:r>
      <w:r w:rsidR="00042059" w:rsidRPr="00B5136F">
        <w:rPr>
          <w:rFonts w:cs="Arial"/>
          <w:b/>
        </w:rPr>
        <w:t>C</w:t>
      </w:r>
      <w:r w:rsidRPr="00B5136F">
        <w:rPr>
          <w:rFonts w:cs="Arial"/>
        </w:rPr>
        <w:t xml:space="preserve">) </w:t>
      </w:r>
      <w:r w:rsidR="00357CBB" w:rsidRPr="00B5136F">
        <w:rPr>
          <w:rFonts w:cs="Arial"/>
        </w:rPr>
        <w:t>BCR</w:t>
      </w:r>
      <w:r w:rsidR="00462A42" w:rsidRPr="00B5136F">
        <w:rPr>
          <w:rFonts w:cs="Arial"/>
        </w:rPr>
        <w:t xml:space="preserve"> </w:t>
      </w:r>
      <w:proofErr w:type="spellStart"/>
      <w:r w:rsidR="00462A42" w:rsidRPr="00B5136F">
        <w:rPr>
          <w:rFonts w:cs="Arial"/>
        </w:rPr>
        <w:t>signa</w:t>
      </w:r>
      <w:r w:rsidRPr="00B5136F">
        <w:rPr>
          <w:rFonts w:cs="Arial"/>
        </w:rPr>
        <w:t>ling</w:t>
      </w:r>
      <w:proofErr w:type="spellEnd"/>
      <w:r w:rsidRPr="00B5136F">
        <w:rPr>
          <w:rFonts w:cs="Arial"/>
        </w:rPr>
        <w:t xml:space="preserve"> capacity defined by U-CLL, M-CLL signallers</w:t>
      </w:r>
      <w:r w:rsidR="007E51BB" w:rsidRPr="00B5136F">
        <w:rPr>
          <w:rFonts w:cs="Arial"/>
        </w:rPr>
        <w:t xml:space="preserve"> (M</w:t>
      </w:r>
      <w:r w:rsidR="00E565AA" w:rsidRPr="00B5136F">
        <w:rPr>
          <w:rFonts w:cs="Arial"/>
        </w:rPr>
        <w:t>-</w:t>
      </w:r>
      <w:r w:rsidR="007E51BB" w:rsidRPr="00B5136F">
        <w:rPr>
          <w:rFonts w:cs="Arial"/>
        </w:rPr>
        <w:t>CLL-S)</w:t>
      </w:r>
      <w:r w:rsidRPr="00B5136F">
        <w:rPr>
          <w:rFonts w:cs="Arial"/>
        </w:rPr>
        <w:t xml:space="preserve"> (&gt;5% iCa</w:t>
      </w:r>
      <w:r w:rsidRPr="00B5136F">
        <w:rPr>
          <w:rFonts w:cs="Arial"/>
          <w:vertAlign w:val="superscript"/>
        </w:rPr>
        <w:t>2+</w:t>
      </w:r>
      <w:r w:rsidRPr="00B5136F">
        <w:rPr>
          <w:rFonts w:cs="Arial"/>
        </w:rPr>
        <w:t xml:space="preserve"> flux) and M-CLL low signallers (M</w:t>
      </w:r>
      <w:r w:rsidR="00E565AA" w:rsidRPr="00B5136F">
        <w:rPr>
          <w:rFonts w:cs="Arial"/>
        </w:rPr>
        <w:t>-</w:t>
      </w:r>
      <w:r w:rsidRPr="00B5136F">
        <w:rPr>
          <w:rFonts w:cs="Arial"/>
        </w:rPr>
        <w:t>CLL-LS) (≤5% iCa</w:t>
      </w:r>
      <w:r w:rsidRPr="00B5136F">
        <w:rPr>
          <w:rFonts w:cs="Arial"/>
          <w:vertAlign w:val="superscript"/>
        </w:rPr>
        <w:t>2+</w:t>
      </w:r>
      <w:r w:rsidRPr="00B5136F">
        <w:rPr>
          <w:rFonts w:cs="Arial"/>
        </w:rPr>
        <w:t xml:space="preserve"> flux).</w:t>
      </w:r>
      <w:r w:rsidRPr="00B5136F">
        <w:rPr>
          <w:rFonts w:cs="Arial"/>
          <w:b/>
        </w:rPr>
        <w:t xml:space="preserve"> </w:t>
      </w:r>
      <w:r w:rsidR="00357CBB" w:rsidRPr="00B5136F">
        <w:rPr>
          <w:rFonts w:cs="Arial"/>
        </w:rPr>
        <w:t xml:space="preserve">Mean values are indicated. </w:t>
      </w:r>
      <w:r w:rsidRPr="00B5136F">
        <w:rPr>
          <w:rFonts w:cs="Arial"/>
        </w:rPr>
        <w:t>A Mann-Whitney test was used for statistical analysis.</w:t>
      </w:r>
      <w:r w:rsidRPr="00B5136F">
        <w:rPr>
          <w:rFonts w:cs="Arial"/>
          <w:b/>
        </w:rPr>
        <w:t xml:space="preserve"> </w:t>
      </w:r>
      <w:r w:rsidRPr="00B5136F">
        <w:rPr>
          <w:rFonts w:cs="Arial"/>
        </w:rPr>
        <w:t>(</w:t>
      </w:r>
      <w:r w:rsidR="00042059" w:rsidRPr="00B5136F">
        <w:rPr>
          <w:rFonts w:cs="Arial"/>
          <w:b/>
        </w:rPr>
        <w:t>D</w:t>
      </w:r>
      <w:r w:rsidR="00ED7B52">
        <w:rPr>
          <w:rFonts w:cs="Arial"/>
        </w:rPr>
        <w:t xml:space="preserve">) </w:t>
      </w:r>
      <w:r w:rsidR="00042059" w:rsidRPr="00B5136F">
        <w:rPr>
          <w:rFonts w:cs="Arial"/>
          <w:bCs/>
        </w:rPr>
        <w:t>CLL samples were treated with bead-bound isotype control antibody (IC), anti-IgM or anti-</w:t>
      </w:r>
      <w:proofErr w:type="spellStart"/>
      <w:r w:rsidR="00042059" w:rsidRPr="00B5136F">
        <w:rPr>
          <w:rFonts w:cs="Arial"/>
          <w:bCs/>
        </w:rPr>
        <w:t>IgD</w:t>
      </w:r>
      <w:proofErr w:type="spellEnd"/>
      <w:r w:rsidR="00042059" w:rsidRPr="00B5136F">
        <w:rPr>
          <w:rFonts w:cs="Arial"/>
          <w:bCs/>
        </w:rPr>
        <w:t xml:space="preserve"> for 2, 4 or 24 hours a</w:t>
      </w:r>
      <w:r w:rsidR="00E42D2D" w:rsidRPr="00B5136F">
        <w:rPr>
          <w:rFonts w:cs="Arial"/>
          <w:bCs/>
        </w:rPr>
        <w:t xml:space="preserve">nd the level of LC3B-II (n=21) </w:t>
      </w:r>
      <w:r w:rsidR="00042059" w:rsidRPr="00B5136F">
        <w:rPr>
          <w:rFonts w:cs="Arial"/>
          <w:bCs/>
        </w:rPr>
        <w:t xml:space="preserve">assessed by immunoblotting. </w:t>
      </w:r>
      <w:r w:rsidR="00E42D2D" w:rsidRPr="00B5136F">
        <w:rPr>
          <w:rFonts w:cs="Arial"/>
        </w:rPr>
        <w:t xml:space="preserve">Blots were quantified </w:t>
      </w:r>
      <w:r w:rsidR="00042059" w:rsidRPr="00B5136F">
        <w:rPr>
          <w:rFonts w:cs="Arial"/>
        </w:rPr>
        <w:t xml:space="preserve">and the </w:t>
      </w:r>
      <w:r w:rsidR="00042059" w:rsidRPr="00B5136F">
        <w:rPr>
          <w:rFonts w:cs="Arial"/>
          <w:bCs/>
        </w:rPr>
        <w:t>mean fold-change (± S.E.M) in the level of LC3B-II</w:t>
      </w:r>
      <w:r w:rsidR="00E42D2D" w:rsidRPr="00B5136F">
        <w:rPr>
          <w:rFonts w:cs="Arial"/>
          <w:bCs/>
        </w:rPr>
        <w:t xml:space="preserve"> </w:t>
      </w:r>
      <w:r w:rsidR="00042059" w:rsidRPr="00B5136F">
        <w:rPr>
          <w:rFonts w:cs="Arial"/>
          <w:bCs/>
        </w:rPr>
        <w:t>with anti-IgM normalised to the IC</w:t>
      </w:r>
      <w:r w:rsidR="00042059" w:rsidRPr="00B5136F" w:rsidDel="00CB1367">
        <w:rPr>
          <w:rFonts w:cs="Arial"/>
          <w:bCs/>
        </w:rPr>
        <w:t xml:space="preserve"> </w:t>
      </w:r>
      <w:r w:rsidR="00042059" w:rsidRPr="00B5136F">
        <w:rPr>
          <w:rFonts w:cs="Arial"/>
          <w:bCs/>
        </w:rPr>
        <w:t>at 2 hours is shown</w:t>
      </w:r>
      <w:r w:rsidR="00042059" w:rsidRPr="00B5136F">
        <w:rPr>
          <w:rFonts w:cs="Arial"/>
        </w:rPr>
        <w:t xml:space="preserve">. </w:t>
      </w:r>
      <w:r w:rsidR="00042059" w:rsidRPr="00B5136F">
        <w:rPr>
          <w:rFonts w:cs="Arial"/>
          <w:bCs/>
        </w:rPr>
        <w:t>A Wilcoxon matched-pairs signed rank test used for statistical analysis. (</w:t>
      </w:r>
      <w:r w:rsidR="00ED7B52">
        <w:rPr>
          <w:rFonts w:cs="Arial"/>
          <w:b/>
          <w:bCs/>
        </w:rPr>
        <w:t>E</w:t>
      </w:r>
      <w:r w:rsidR="00042059" w:rsidRPr="00B5136F">
        <w:rPr>
          <w:rFonts w:cs="Arial"/>
          <w:bCs/>
        </w:rPr>
        <w:t xml:space="preserve">) A larger cohort of patient samples (n=45) were treated with bead-bound anti-IgM for 24 </w:t>
      </w:r>
      <w:r w:rsidR="00E42D2D" w:rsidRPr="00B5136F">
        <w:rPr>
          <w:rFonts w:cs="Arial"/>
          <w:bCs/>
        </w:rPr>
        <w:t>hours and LC3B-II levels divided</w:t>
      </w:r>
      <w:r w:rsidR="00042059" w:rsidRPr="00B5136F">
        <w:rPr>
          <w:rFonts w:cs="Arial"/>
          <w:bCs/>
        </w:rPr>
        <w:t xml:space="preserve"> according to </w:t>
      </w:r>
      <w:r w:rsidR="00042059" w:rsidRPr="00B5136F">
        <w:rPr>
          <w:rFonts w:cs="Arial"/>
          <w:bCs/>
          <w:i/>
        </w:rPr>
        <w:t>IGHV</w:t>
      </w:r>
      <w:r w:rsidR="00042059" w:rsidRPr="00B5136F">
        <w:rPr>
          <w:rFonts w:cs="Arial"/>
          <w:bCs/>
        </w:rPr>
        <w:t xml:space="preserve"> status into M-CLL and U-CLL as previously described. </w:t>
      </w:r>
      <w:r w:rsidR="00042059" w:rsidRPr="00B5136F">
        <w:rPr>
          <w:rFonts w:cs="Arial"/>
        </w:rPr>
        <w:t xml:space="preserve">Mean values are indicated. </w:t>
      </w:r>
      <w:r w:rsidR="00FE3784" w:rsidRPr="00B5136F">
        <w:rPr>
          <w:rFonts w:cs="Arial"/>
        </w:rPr>
        <w:t xml:space="preserve">A </w:t>
      </w:r>
      <w:r w:rsidR="00FE3784" w:rsidRPr="00B5136F">
        <w:rPr>
          <w:rFonts w:cs="Arial"/>
          <w:bCs/>
        </w:rPr>
        <w:t>Mann Whitney test was</w:t>
      </w:r>
      <w:r w:rsidR="00042059" w:rsidRPr="00B5136F">
        <w:rPr>
          <w:rFonts w:cs="Arial"/>
          <w:bCs/>
        </w:rPr>
        <w:t xml:space="preserve"> used for statistical analysis.</w:t>
      </w:r>
    </w:p>
    <w:p w14:paraId="35F096DE" w14:textId="77777777" w:rsidR="00DF28B3" w:rsidRPr="00B5136F" w:rsidRDefault="00DF28B3" w:rsidP="00DF28B3">
      <w:pPr>
        <w:spacing w:after="0" w:line="360" w:lineRule="auto"/>
        <w:jc w:val="both"/>
        <w:rPr>
          <w:rFonts w:cs="Arial"/>
          <w:b/>
          <w:bCs/>
        </w:rPr>
      </w:pPr>
    </w:p>
    <w:p w14:paraId="69D89165" w14:textId="169C062E" w:rsidR="009C66DC" w:rsidRPr="00B5136F" w:rsidRDefault="00DF28B3" w:rsidP="00F57941">
      <w:pPr>
        <w:spacing w:after="0" w:line="360" w:lineRule="auto"/>
        <w:jc w:val="both"/>
        <w:rPr>
          <w:rFonts w:cs="Arial"/>
          <w:bCs/>
        </w:rPr>
      </w:pPr>
      <w:r w:rsidRPr="00B5136F">
        <w:rPr>
          <w:rFonts w:cs="Arial"/>
          <w:b/>
          <w:bCs/>
        </w:rPr>
        <w:t xml:space="preserve">Figure </w:t>
      </w:r>
      <w:r w:rsidR="00297A47" w:rsidRPr="00B5136F">
        <w:rPr>
          <w:rFonts w:cs="Arial"/>
          <w:b/>
          <w:bCs/>
        </w:rPr>
        <w:t>2</w:t>
      </w:r>
      <w:r w:rsidRPr="00B5136F">
        <w:rPr>
          <w:rFonts w:cs="Arial"/>
          <w:b/>
          <w:bCs/>
        </w:rPr>
        <w:t xml:space="preserve">. </w:t>
      </w:r>
      <w:r w:rsidR="007B5943" w:rsidRPr="00B5136F">
        <w:rPr>
          <w:rFonts w:cs="Arial"/>
          <w:b/>
          <w:bCs/>
        </w:rPr>
        <w:t xml:space="preserve">BCR-mediated autophagy is dependent on BCR </w:t>
      </w:r>
      <w:proofErr w:type="spellStart"/>
      <w:r w:rsidR="007B5943" w:rsidRPr="00B5136F">
        <w:rPr>
          <w:rFonts w:cs="Arial"/>
          <w:b/>
          <w:bCs/>
        </w:rPr>
        <w:t>signaling</w:t>
      </w:r>
      <w:proofErr w:type="spellEnd"/>
      <w:r w:rsidR="007B5943" w:rsidRPr="00B5136F">
        <w:rPr>
          <w:rFonts w:cs="Arial"/>
          <w:b/>
          <w:bCs/>
        </w:rPr>
        <w:t xml:space="preserve"> and provides a survival advantage to CLL cells. </w:t>
      </w:r>
      <w:r w:rsidRPr="00B5136F">
        <w:rPr>
          <w:rFonts w:cs="Arial"/>
          <w:bCs/>
        </w:rPr>
        <w:t>(</w:t>
      </w:r>
      <w:r w:rsidRPr="00B5136F">
        <w:rPr>
          <w:rFonts w:cs="Arial"/>
          <w:b/>
          <w:bCs/>
        </w:rPr>
        <w:t>A</w:t>
      </w:r>
      <w:r w:rsidRPr="00B5136F">
        <w:rPr>
          <w:rFonts w:cs="Arial"/>
          <w:bCs/>
        </w:rPr>
        <w:t>)</w:t>
      </w:r>
      <w:r w:rsidRPr="00B5136F">
        <w:rPr>
          <w:rFonts w:cs="Arial"/>
          <w:b/>
          <w:bCs/>
        </w:rPr>
        <w:t xml:space="preserve"> </w:t>
      </w:r>
      <w:r w:rsidRPr="00B5136F">
        <w:rPr>
          <w:rFonts w:cs="Arial"/>
          <w:bCs/>
        </w:rPr>
        <w:t>CLL samples (n=11) were treated with bead-</w:t>
      </w:r>
      <w:r w:rsidR="000641D1" w:rsidRPr="00B5136F">
        <w:rPr>
          <w:rFonts w:cs="Arial"/>
          <w:bCs/>
        </w:rPr>
        <w:t>bound</w:t>
      </w:r>
      <w:r w:rsidRPr="00B5136F">
        <w:rPr>
          <w:rFonts w:cs="Arial"/>
          <w:bCs/>
        </w:rPr>
        <w:t xml:space="preserve"> </w:t>
      </w:r>
      <w:r w:rsidR="000641D1" w:rsidRPr="00B5136F">
        <w:rPr>
          <w:rFonts w:cs="Arial"/>
          <w:bCs/>
        </w:rPr>
        <w:t>isotype control</w:t>
      </w:r>
      <w:r w:rsidR="009370DE">
        <w:rPr>
          <w:rFonts w:cs="Arial"/>
          <w:bCs/>
        </w:rPr>
        <w:t xml:space="preserve"> antibody</w:t>
      </w:r>
      <w:r w:rsidR="000641D1" w:rsidRPr="00B5136F">
        <w:rPr>
          <w:rFonts w:cs="Arial"/>
          <w:bCs/>
        </w:rPr>
        <w:t xml:space="preserve"> (</w:t>
      </w:r>
      <w:r w:rsidRPr="00B5136F">
        <w:rPr>
          <w:rFonts w:cs="Arial"/>
          <w:bCs/>
        </w:rPr>
        <w:t>IC</w:t>
      </w:r>
      <w:r w:rsidR="000641D1" w:rsidRPr="00B5136F">
        <w:rPr>
          <w:rFonts w:cs="Arial"/>
          <w:bCs/>
        </w:rPr>
        <w:t>)</w:t>
      </w:r>
      <w:r w:rsidRPr="00B5136F">
        <w:rPr>
          <w:rFonts w:cs="Arial"/>
          <w:bCs/>
        </w:rPr>
        <w:t xml:space="preserve"> or </w:t>
      </w:r>
      <w:r w:rsidR="000641D1" w:rsidRPr="00B5136F">
        <w:rPr>
          <w:rFonts w:cs="Arial"/>
          <w:bCs/>
        </w:rPr>
        <w:t>anti-</w:t>
      </w:r>
      <w:r w:rsidRPr="00B5136F">
        <w:rPr>
          <w:rFonts w:cs="Arial"/>
          <w:bCs/>
        </w:rPr>
        <w:t xml:space="preserve">IgM with or without HCQ at indicated concentrations for 24 hours and LC3B-II levels evaluated by immunoblotting. </w:t>
      </w:r>
      <w:r w:rsidRPr="00B5136F">
        <w:rPr>
          <w:rFonts w:cs="Arial"/>
        </w:rPr>
        <w:t>A representative immunoblot is shown.</w:t>
      </w:r>
      <w:r w:rsidRPr="00B5136F">
        <w:rPr>
          <w:rFonts w:cs="Arial"/>
          <w:bCs/>
        </w:rPr>
        <w:t xml:space="preserve"> Blots were quantified and the mean fold-ch</w:t>
      </w:r>
      <w:r w:rsidR="00D73D93" w:rsidRPr="00B5136F">
        <w:rPr>
          <w:rFonts w:cs="Arial"/>
          <w:bCs/>
        </w:rPr>
        <w:t>ange (± S.E.M) in LC3B-II level</w:t>
      </w:r>
      <w:r w:rsidRPr="00B5136F">
        <w:rPr>
          <w:rFonts w:cs="Arial"/>
          <w:bCs/>
        </w:rPr>
        <w:t xml:space="preserve"> with each treatment </w:t>
      </w:r>
      <w:r w:rsidR="003A2398" w:rsidRPr="00B5136F">
        <w:rPr>
          <w:rFonts w:cs="Arial"/>
          <w:bCs/>
        </w:rPr>
        <w:t>versus</w:t>
      </w:r>
      <w:r w:rsidRPr="00B5136F">
        <w:rPr>
          <w:rFonts w:cs="Arial"/>
          <w:bCs/>
        </w:rPr>
        <w:t xml:space="preserve"> IC without HCQ is shown</w:t>
      </w:r>
      <w:r w:rsidR="00A15753" w:rsidRPr="00B5136F">
        <w:rPr>
          <w:rFonts w:cs="Arial"/>
          <w:bCs/>
        </w:rPr>
        <w:t xml:space="preserve"> in the accompanying graph</w:t>
      </w:r>
      <w:r w:rsidR="00793B3B" w:rsidRPr="00B5136F">
        <w:rPr>
          <w:rFonts w:cs="Arial"/>
          <w:bCs/>
        </w:rPr>
        <w:t xml:space="preserve">. </w:t>
      </w:r>
      <w:r w:rsidRPr="00B5136F">
        <w:rPr>
          <w:rFonts w:cs="Arial"/>
          <w:bCs/>
        </w:rPr>
        <w:t>A t-test was used for statistical analysis.</w:t>
      </w:r>
      <w:r w:rsidR="00297A47" w:rsidRPr="00B5136F">
        <w:rPr>
          <w:rFonts w:cs="Arial"/>
          <w:bCs/>
        </w:rPr>
        <w:t xml:space="preserve"> (</w:t>
      </w:r>
      <w:r w:rsidR="00297A47" w:rsidRPr="00B5136F">
        <w:rPr>
          <w:rFonts w:cs="Arial"/>
          <w:b/>
          <w:bCs/>
        </w:rPr>
        <w:t>B</w:t>
      </w:r>
      <w:r w:rsidR="00297A47" w:rsidRPr="00B5136F">
        <w:rPr>
          <w:rFonts w:cs="Arial"/>
          <w:bCs/>
        </w:rPr>
        <w:t>)</w:t>
      </w:r>
      <w:r w:rsidRPr="00B5136F">
        <w:rPr>
          <w:rFonts w:cs="Arial"/>
          <w:bCs/>
        </w:rPr>
        <w:t xml:space="preserve"> </w:t>
      </w:r>
      <w:r w:rsidR="007B5943" w:rsidRPr="00B5136F">
        <w:rPr>
          <w:rFonts w:cs="Arial"/>
        </w:rPr>
        <w:t>CLL samples (n=6) were treated with or without</w:t>
      </w:r>
      <w:r w:rsidR="007D4926">
        <w:rPr>
          <w:rFonts w:cs="Arial"/>
        </w:rPr>
        <w:t xml:space="preserve"> IL-4 (10ng/ml), in the presence or absence of HCQ, </w:t>
      </w:r>
      <w:r w:rsidR="007B5943" w:rsidRPr="00B5136F">
        <w:rPr>
          <w:rFonts w:cs="Arial"/>
        </w:rPr>
        <w:t>for 24 hours pri</w:t>
      </w:r>
      <w:r w:rsidR="000C751E">
        <w:rPr>
          <w:rFonts w:cs="Arial"/>
        </w:rPr>
        <w:t xml:space="preserve">or to treatment with bead-bound </w:t>
      </w:r>
      <w:r w:rsidR="000C751E">
        <w:rPr>
          <w:rFonts w:cs="Arial"/>
          <w:bCs/>
        </w:rPr>
        <w:t>IC</w:t>
      </w:r>
      <w:r w:rsidR="007B5943" w:rsidRPr="00B5136F" w:rsidDel="00C64F66">
        <w:rPr>
          <w:rFonts w:cs="Arial"/>
        </w:rPr>
        <w:t xml:space="preserve"> </w:t>
      </w:r>
      <w:r w:rsidR="007B5943" w:rsidRPr="00B5136F">
        <w:rPr>
          <w:rFonts w:cs="Arial"/>
        </w:rPr>
        <w:t xml:space="preserve">or </w:t>
      </w:r>
      <w:r w:rsidR="007B5943" w:rsidRPr="00B5136F">
        <w:rPr>
          <w:rFonts w:cs="Arial"/>
          <w:bCs/>
        </w:rPr>
        <w:t>anti-IgM</w:t>
      </w:r>
      <w:r w:rsidR="007B5943" w:rsidRPr="00B5136F">
        <w:rPr>
          <w:rFonts w:cs="Arial"/>
        </w:rPr>
        <w:t xml:space="preserve"> for 24 hours. LC3B-II levels we</w:t>
      </w:r>
      <w:r w:rsidR="009370DE">
        <w:rPr>
          <w:rFonts w:cs="Arial"/>
        </w:rPr>
        <w:t xml:space="preserve">re evaluated by immunoblotting </w:t>
      </w:r>
      <w:r w:rsidR="007B5943" w:rsidRPr="00B5136F">
        <w:rPr>
          <w:rFonts w:cs="Arial"/>
          <w:bCs/>
        </w:rPr>
        <w:t>and the mean fold-change (± S.E.M) in LC3B-II levels with each treatment versus IC</w:t>
      </w:r>
      <w:r w:rsidR="007B5943" w:rsidRPr="00B5136F" w:rsidDel="00C64F66">
        <w:rPr>
          <w:rFonts w:cs="Arial"/>
        </w:rPr>
        <w:t xml:space="preserve"> </w:t>
      </w:r>
      <w:r w:rsidR="007B5943" w:rsidRPr="00B5136F">
        <w:rPr>
          <w:rFonts w:cs="Arial"/>
        </w:rPr>
        <w:t xml:space="preserve">without HCQ is </w:t>
      </w:r>
      <w:r w:rsidR="007B5943" w:rsidRPr="00B5136F">
        <w:rPr>
          <w:rFonts w:cs="Arial"/>
          <w:bCs/>
        </w:rPr>
        <w:t>s</w:t>
      </w:r>
      <w:r w:rsidR="000B3E25">
        <w:rPr>
          <w:rFonts w:cs="Arial"/>
          <w:bCs/>
        </w:rPr>
        <w:t>hown</w:t>
      </w:r>
      <w:r w:rsidR="007D4926">
        <w:rPr>
          <w:rFonts w:cs="Arial"/>
          <w:bCs/>
        </w:rPr>
        <w:t>.</w:t>
      </w:r>
      <w:r w:rsidR="000B3E25">
        <w:rPr>
          <w:rFonts w:cs="Arial"/>
          <w:bCs/>
        </w:rPr>
        <w:t xml:space="preserve"> </w:t>
      </w:r>
      <w:r w:rsidR="007B5943" w:rsidRPr="00B5136F">
        <w:rPr>
          <w:rFonts w:cs="Arial"/>
          <w:bCs/>
        </w:rPr>
        <w:t>A Wilcoxon matched-pairs signed rank test was used for statistical analysis.</w:t>
      </w:r>
      <w:r w:rsidR="007B5943" w:rsidRPr="00B5136F">
        <w:rPr>
          <w:rFonts w:cs="Arial"/>
        </w:rPr>
        <w:t xml:space="preserve"> (</w:t>
      </w:r>
      <w:r w:rsidR="007B5943" w:rsidRPr="00B5136F">
        <w:rPr>
          <w:rFonts w:cs="Arial"/>
          <w:b/>
        </w:rPr>
        <w:t>C</w:t>
      </w:r>
      <w:r w:rsidR="007B5943" w:rsidRPr="00B5136F">
        <w:rPr>
          <w:rFonts w:cs="Arial"/>
        </w:rPr>
        <w:t>) CLL samples (n=10) were treated with HCQ and a SYK (</w:t>
      </w:r>
      <w:proofErr w:type="spellStart"/>
      <w:r w:rsidR="007B5943" w:rsidRPr="00B5136F">
        <w:rPr>
          <w:rFonts w:cs="Arial"/>
        </w:rPr>
        <w:t>tamatinib</w:t>
      </w:r>
      <w:proofErr w:type="spellEnd"/>
      <w:r w:rsidR="007B5943" w:rsidRPr="00B5136F">
        <w:rPr>
          <w:rFonts w:cs="Arial"/>
        </w:rPr>
        <w:t xml:space="preserve">; Tam) or BTK (ibrutinib; </w:t>
      </w:r>
      <w:proofErr w:type="spellStart"/>
      <w:r w:rsidR="007B5943" w:rsidRPr="00B5136F">
        <w:rPr>
          <w:rFonts w:cs="Arial"/>
        </w:rPr>
        <w:t>Ibr</w:t>
      </w:r>
      <w:proofErr w:type="spellEnd"/>
      <w:r w:rsidR="007B5943" w:rsidRPr="00B5136F">
        <w:rPr>
          <w:rFonts w:cs="Arial"/>
        </w:rPr>
        <w:t xml:space="preserve">) inhibitor (both 5μM) for 1 hour prior to stimulation with bead-bound </w:t>
      </w:r>
      <w:r w:rsidR="007B5943" w:rsidRPr="00B5136F">
        <w:rPr>
          <w:rFonts w:cs="Arial"/>
          <w:bCs/>
        </w:rPr>
        <w:t xml:space="preserve">IC or anti-IgM </w:t>
      </w:r>
      <w:r w:rsidR="007B5943" w:rsidRPr="00B5136F">
        <w:rPr>
          <w:rFonts w:cs="Arial"/>
        </w:rPr>
        <w:t xml:space="preserve">for 24 hours and the LC3B-II level evaluated by immunoblotting. </w:t>
      </w:r>
      <w:r w:rsidR="007B5943" w:rsidRPr="00B5136F">
        <w:rPr>
          <w:rFonts w:cs="Arial"/>
          <w:bCs/>
        </w:rPr>
        <w:t xml:space="preserve">Hsc70 was used as a loading control. </w:t>
      </w:r>
      <w:r w:rsidR="007B5943" w:rsidRPr="00B5136F">
        <w:rPr>
          <w:rFonts w:cs="Arial"/>
        </w:rPr>
        <w:t>A representative immunoblot is shown.</w:t>
      </w:r>
      <w:r w:rsidR="007B5943" w:rsidRPr="00B5136F">
        <w:rPr>
          <w:rFonts w:cs="Arial"/>
          <w:bCs/>
        </w:rPr>
        <w:t xml:space="preserve"> Blots were quantified and the mean fold change (± S.E.M) in LC3B-II level with each treatment versus IC DMSO is shown in the accompanying graph. A Wilcoxon matched-pairs signed rank test was used for statistical analysis. (</w:t>
      </w:r>
      <w:r w:rsidR="007B5943" w:rsidRPr="00B5136F">
        <w:rPr>
          <w:rFonts w:cs="Arial"/>
          <w:b/>
          <w:bCs/>
        </w:rPr>
        <w:t>D</w:t>
      </w:r>
      <w:r w:rsidR="000C751E">
        <w:rPr>
          <w:rFonts w:cs="Arial"/>
          <w:bCs/>
        </w:rPr>
        <w:t xml:space="preserve">) CLL samples </w:t>
      </w:r>
      <w:r w:rsidR="007B5943" w:rsidRPr="00B5136F">
        <w:rPr>
          <w:rFonts w:cs="Arial"/>
          <w:bCs/>
        </w:rPr>
        <w:t xml:space="preserve">were treated for 6 hours with bead-bound </w:t>
      </w:r>
      <w:r w:rsidR="000C751E">
        <w:rPr>
          <w:rFonts w:cs="Arial"/>
          <w:bCs/>
        </w:rPr>
        <w:t>IC</w:t>
      </w:r>
      <w:r w:rsidR="007B5943" w:rsidRPr="00B5136F">
        <w:rPr>
          <w:rFonts w:cs="Arial"/>
          <w:bCs/>
        </w:rPr>
        <w:t xml:space="preserve"> or anti-IgM </w:t>
      </w:r>
      <w:r w:rsidR="00AA13BC" w:rsidRPr="00B5136F">
        <w:rPr>
          <w:rFonts w:cs="Arial"/>
          <w:bCs/>
        </w:rPr>
        <w:t>prior to</w:t>
      </w:r>
      <w:r w:rsidR="007B5943" w:rsidRPr="00B5136F">
        <w:rPr>
          <w:rFonts w:cs="Arial"/>
          <w:bCs/>
        </w:rPr>
        <w:t xml:space="preserve"> </w:t>
      </w:r>
      <w:r w:rsidR="007B5943" w:rsidRPr="00B5136F">
        <w:rPr>
          <w:rFonts w:cs="Arial"/>
          <w:bCs/>
        </w:rPr>
        <w:lastRenderedPageBreak/>
        <w:t>tre</w:t>
      </w:r>
      <w:r w:rsidR="002618D0">
        <w:rPr>
          <w:rFonts w:cs="Arial"/>
          <w:bCs/>
        </w:rPr>
        <w:t>atment with autophagy inhibitor</w:t>
      </w:r>
      <w:r w:rsidR="009C66DC">
        <w:rPr>
          <w:rFonts w:cs="Arial"/>
          <w:bCs/>
        </w:rPr>
        <w:t xml:space="preserve">, </w:t>
      </w:r>
      <w:r w:rsidR="007B5943" w:rsidRPr="00B5136F">
        <w:rPr>
          <w:rFonts w:cs="Arial"/>
          <w:bCs/>
        </w:rPr>
        <w:t>V</w:t>
      </w:r>
      <w:r w:rsidR="00602DC3" w:rsidRPr="00B5136F">
        <w:rPr>
          <w:rFonts w:cs="Arial"/>
          <w:bCs/>
        </w:rPr>
        <w:t>PS34</w:t>
      </w:r>
      <w:r w:rsidR="002618D0">
        <w:rPr>
          <w:rFonts w:cs="Arial"/>
          <w:bCs/>
        </w:rPr>
        <w:t>-</w:t>
      </w:r>
      <w:r w:rsidR="00602DC3" w:rsidRPr="00B5136F">
        <w:rPr>
          <w:rFonts w:cs="Arial"/>
          <w:bCs/>
        </w:rPr>
        <w:t>IN</w:t>
      </w:r>
      <w:r w:rsidR="00C94883" w:rsidRPr="00B5136F">
        <w:rPr>
          <w:rFonts w:cs="Arial"/>
          <w:bCs/>
        </w:rPr>
        <w:t>1</w:t>
      </w:r>
      <w:r w:rsidR="002618D0">
        <w:rPr>
          <w:rFonts w:cs="Arial"/>
          <w:bCs/>
        </w:rPr>
        <w:t xml:space="preserve"> (3</w:t>
      </w:r>
      <w:r w:rsidR="002618D0">
        <w:rPr>
          <w:rFonts w:ascii="Calibri" w:hAnsi="Calibri" w:cs="Arial"/>
          <w:bCs/>
        </w:rPr>
        <w:t>μ</w:t>
      </w:r>
      <w:r w:rsidR="009C66DC">
        <w:rPr>
          <w:rFonts w:cs="Arial"/>
          <w:bCs/>
        </w:rPr>
        <w:t xml:space="preserve">M), </w:t>
      </w:r>
      <w:r w:rsidR="00C94883" w:rsidRPr="00B5136F">
        <w:rPr>
          <w:rFonts w:cs="Arial"/>
          <w:bCs/>
        </w:rPr>
        <w:t xml:space="preserve">either alone or in combination with </w:t>
      </w:r>
      <w:proofErr w:type="spellStart"/>
      <w:r w:rsidR="00C94883" w:rsidRPr="00B5136F">
        <w:rPr>
          <w:rFonts w:cs="Arial"/>
          <w:bCs/>
        </w:rPr>
        <w:t>venetoclax</w:t>
      </w:r>
      <w:proofErr w:type="spellEnd"/>
      <w:r w:rsidR="00C94883" w:rsidRPr="00B5136F">
        <w:rPr>
          <w:rFonts w:cs="Arial"/>
          <w:bCs/>
        </w:rPr>
        <w:t xml:space="preserve"> (</w:t>
      </w:r>
      <w:r w:rsidR="000C751E">
        <w:rPr>
          <w:rFonts w:cs="Arial"/>
          <w:bCs/>
        </w:rPr>
        <w:t>5nM</w:t>
      </w:r>
      <w:r w:rsidR="008A3345">
        <w:rPr>
          <w:rFonts w:cs="Arial"/>
          <w:bCs/>
        </w:rPr>
        <w:t xml:space="preserve"> n=6, </w:t>
      </w:r>
      <w:r w:rsidR="000C751E">
        <w:rPr>
          <w:rFonts w:cs="Arial"/>
          <w:bCs/>
        </w:rPr>
        <w:t xml:space="preserve">or </w:t>
      </w:r>
      <w:r w:rsidR="00C94883" w:rsidRPr="00B5136F">
        <w:rPr>
          <w:rFonts w:cs="Arial"/>
          <w:bCs/>
        </w:rPr>
        <w:t>10nM</w:t>
      </w:r>
      <w:r w:rsidR="008A3345">
        <w:rPr>
          <w:rFonts w:cs="Arial"/>
          <w:bCs/>
        </w:rPr>
        <w:t xml:space="preserve"> n=8</w:t>
      </w:r>
      <w:r w:rsidR="000C751E">
        <w:rPr>
          <w:rFonts w:cs="Arial"/>
          <w:bCs/>
        </w:rPr>
        <w:t xml:space="preserve"> where shown</w:t>
      </w:r>
      <w:r w:rsidR="00C94883" w:rsidRPr="00B5136F">
        <w:rPr>
          <w:rFonts w:cs="Arial"/>
          <w:bCs/>
        </w:rPr>
        <w:t>) for 24 hours.</w:t>
      </w:r>
      <w:r w:rsidR="002618D0">
        <w:rPr>
          <w:rFonts w:cs="Arial"/>
          <w:bCs/>
        </w:rPr>
        <w:t xml:space="preserve"> </w:t>
      </w:r>
      <w:r w:rsidR="009C66DC">
        <w:rPr>
          <w:rFonts w:cs="Arial"/>
          <w:bCs/>
        </w:rPr>
        <w:t>All conditions we</w:t>
      </w:r>
      <w:r w:rsidR="008A3345">
        <w:rPr>
          <w:rFonts w:cs="Arial"/>
          <w:bCs/>
        </w:rPr>
        <w:t xml:space="preserve">re carried out with or without </w:t>
      </w:r>
      <w:r w:rsidR="009C66DC">
        <w:rPr>
          <w:rFonts w:cs="Arial"/>
          <w:bCs/>
        </w:rPr>
        <w:t>Q-VD-Ph (10</w:t>
      </w:r>
      <w:r w:rsidR="009C66DC">
        <w:rPr>
          <w:rFonts w:ascii="Calibri" w:hAnsi="Calibri" w:cs="Arial"/>
          <w:bCs/>
        </w:rPr>
        <w:t>μ</w:t>
      </w:r>
      <w:r w:rsidR="009C66DC">
        <w:rPr>
          <w:rFonts w:cs="Arial"/>
          <w:bCs/>
        </w:rPr>
        <w:t xml:space="preserve">M) to identify caspase-dependent drug-mediated cell killing. </w:t>
      </w:r>
      <w:r w:rsidR="002618D0">
        <w:rPr>
          <w:rFonts w:cs="Arial"/>
          <w:bCs/>
        </w:rPr>
        <w:t xml:space="preserve">Cell viability was assessed by the </w:t>
      </w:r>
      <w:proofErr w:type="spellStart"/>
      <w:r w:rsidR="002618D0">
        <w:rPr>
          <w:rFonts w:cs="Arial"/>
          <w:bCs/>
        </w:rPr>
        <w:t>CellTiter</w:t>
      </w:r>
      <w:proofErr w:type="spellEnd"/>
      <w:r w:rsidR="002618D0">
        <w:rPr>
          <w:rFonts w:cs="Arial"/>
          <w:bCs/>
        </w:rPr>
        <w:t>-Glo Cell Viability Assay</w:t>
      </w:r>
      <w:r w:rsidR="00C94883" w:rsidRPr="00B5136F">
        <w:rPr>
          <w:rFonts w:cs="Arial"/>
          <w:bCs/>
        </w:rPr>
        <w:t xml:space="preserve">. The mean (+S.E.M) </w:t>
      </w:r>
      <w:r w:rsidR="00C94883" w:rsidRPr="00544177">
        <w:rPr>
          <w:rFonts w:cs="Arial"/>
          <w:bCs/>
        </w:rPr>
        <w:t xml:space="preserve">percentage of viable cells relative to </w:t>
      </w:r>
      <w:r w:rsidR="00544177" w:rsidRPr="00544177">
        <w:rPr>
          <w:rFonts w:cs="Arial"/>
          <w:bCs/>
        </w:rPr>
        <w:t>I</w:t>
      </w:r>
      <w:r w:rsidR="00544177">
        <w:rPr>
          <w:rFonts w:cs="Arial"/>
          <w:bCs/>
        </w:rPr>
        <w:t>C</w:t>
      </w:r>
      <w:r w:rsidR="008A3345">
        <w:rPr>
          <w:rFonts w:cs="Arial"/>
          <w:bCs/>
        </w:rPr>
        <w:t xml:space="preserve"> is shown. A </w:t>
      </w:r>
      <w:r w:rsidR="008A3345" w:rsidRPr="00B5136F">
        <w:rPr>
          <w:rFonts w:cs="Arial"/>
          <w:bCs/>
        </w:rPr>
        <w:t>Wilcoxon</w:t>
      </w:r>
      <w:r w:rsidR="008A3345">
        <w:rPr>
          <w:rFonts w:cs="Arial"/>
          <w:bCs/>
        </w:rPr>
        <w:t xml:space="preserve"> matched-pairs signed rank </w:t>
      </w:r>
      <w:r w:rsidR="00C94883" w:rsidRPr="00B5136F">
        <w:rPr>
          <w:rFonts w:cs="Arial"/>
          <w:bCs/>
        </w:rPr>
        <w:t xml:space="preserve">test was </w:t>
      </w:r>
      <w:r w:rsidR="008A3345">
        <w:rPr>
          <w:rFonts w:cs="Arial"/>
          <w:bCs/>
        </w:rPr>
        <w:t xml:space="preserve">used for statistical analysis. </w:t>
      </w:r>
      <w:r w:rsidR="00AA13BC" w:rsidRPr="00B5136F">
        <w:rPr>
          <w:rFonts w:cs="Arial"/>
          <w:bCs/>
        </w:rPr>
        <w:t>(</w:t>
      </w:r>
      <w:r w:rsidR="00AA13BC" w:rsidRPr="00B5136F">
        <w:rPr>
          <w:rFonts w:cs="Arial"/>
          <w:b/>
          <w:bCs/>
        </w:rPr>
        <w:t>E</w:t>
      </w:r>
      <w:r w:rsidR="00AA13BC" w:rsidRPr="00B5136F">
        <w:rPr>
          <w:rFonts w:cs="Arial"/>
          <w:bCs/>
        </w:rPr>
        <w:t>) Synergy between VPS34</w:t>
      </w:r>
      <w:r w:rsidR="002618D0">
        <w:rPr>
          <w:rFonts w:cs="Arial"/>
          <w:bCs/>
        </w:rPr>
        <w:t>-</w:t>
      </w:r>
      <w:r w:rsidR="00AA13BC" w:rsidRPr="00B5136F">
        <w:rPr>
          <w:rFonts w:cs="Arial"/>
          <w:bCs/>
        </w:rPr>
        <w:t>IN1</w:t>
      </w:r>
      <w:r w:rsidR="002618D0">
        <w:rPr>
          <w:rFonts w:cs="Arial"/>
          <w:bCs/>
        </w:rPr>
        <w:t xml:space="preserve"> (3</w:t>
      </w:r>
      <w:r w:rsidR="002618D0">
        <w:rPr>
          <w:rFonts w:ascii="Calibri" w:hAnsi="Calibri" w:cs="Arial"/>
          <w:bCs/>
        </w:rPr>
        <w:t>μ</w:t>
      </w:r>
      <w:r w:rsidR="002618D0">
        <w:rPr>
          <w:rFonts w:cs="Arial"/>
          <w:bCs/>
        </w:rPr>
        <w:t xml:space="preserve">M) </w:t>
      </w:r>
      <w:r w:rsidR="00AA13BC" w:rsidRPr="00B5136F">
        <w:rPr>
          <w:rFonts w:cs="Arial"/>
          <w:bCs/>
        </w:rPr>
        <w:t xml:space="preserve">and </w:t>
      </w:r>
      <w:proofErr w:type="spellStart"/>
      <w:r w:rsidR="00AA13BC" w:rsidRPr="00B5136F">
        <w:rPr>
          <w:rFonts w:cs="Arial"/>
          <w:bCs/>
        </w:rPr>
        <w:t>venetoclax</w:t>
      </w:r>
      <w:proofErr w:type="spellEnd"/>
      <w:r w:rsidR="00AA13BC" w:rsidRPr="00B5136F">
        <w:rPr>
          <w:rFonts w:cs="Arial"/>
          <w:bCs/>
        </w:rPr>
        <w:t xml:space="preserve"> (</w:t>
      </w:r>
      <w:r w:rsidR="008A3345">
        <w:rPr>
          <w:rFonts w:cs="Arial"/>
          <w:bCs/>
        </w:rPr>
        <w:t>5</w:t>
      </w:r>
      <w:r w:rsidR="00E051B6">
        <w:rPr>
          <w:rFonts w:cs="Arial"/>
          <w:bCs/>
        </w:rPr>
        <w:t xml:space="preserve">nm, left and 10nM, </w:t>
      </w:r>
      <w:r w:rsidR="008A3345">
        <w:rPr>
          <w:rFonts w:cs="Arial"/>
          <w:bCs/>
        </w:rPr>
        <w:t>right</w:t>
      </w:r>
      <w:r w:rsidR="00AA13BC" w:rsidRPr="00B5136F">
        <w:rPr>
          <w:rFonts w:cs="Arial"/>
          <w:bCs/>
        </w:rPr>
        <w:t xml:space="preserve">) </w:t>
      </w:r>
      <w:r w:rsidR="00544177">
        <w:rPr>
          <w:rFonts w:cs="Arial"/>
          <w:bCs/>
        </w:rPr>
        <w:t xml:space="preserve">was </w:t>
      </w:r>
      <w:r w:rsidR="00AA13BC" w:rsidRPr="00B5136F">
        <w:rPr>
          <w:rFonts w:cs="Arial"/>
          <w:bCs/>
        </w:rPr>
        <w:t xml:space="preserve">evaluated as detailed in the Supplementary materials and methods. XY line, observed survival = expected survival. Points below the line, </w:t>
      </w:r>
      <w:r w:rsidR="00551EF3" w:rsidRPr="00B5136F">
        <w:rPr>
          <w:rFonts w:cs="Arial"/>
          <w:bCs/>
        </w:rPr>
        <w:t>synergistic</w:t>
      </w:r>
      <w:r w:rsidR="00AA13BC" w:rsidRPr="00B5136F">
        <w:rPr>
          <w:rFonts w:cs="Arial"/>
          <w:bCs/>
        </w:rPr>
        <w:t xml:space="preserve"> interactions; p</w:t>
      </w:r>
      <w:r w:rsidR="00551EF3" w:rsidRPr="00B5136F">
        <w:rPr>
          <w:rFonts w:cs="Arial"/>
          <w:bCs/>
        </w:rPr>
        <w:t>o</w:t>
      </w:r>
      <w:r w:rsidR="00AA13BC" w:rsidRPr="00B5136F">
        <w:rPr>
          <w:rFonts w:cs="Arial"/>
          <w:bCs/>
        </w:rPr>
        <w:t>ints above the l</w:t>
      </w:r>
      <w:r w:rsidR="00F93096">
        <w:rPr>
          <w:rFonts w:cs="Arial"/>
          <w:bCs/>
        </w:rPr>
        <w:t>ine, additive interactions.</w:t>
      </w:r>
    </w:p>
    <w:sectPr w:rsidR="009C66DC" w:rsidRPr="00B5136F" w:rsidSect="00DC096F">
      <w:footerReference w:type="even" r:id="rId10"/>
      <w:footerReference w:type="default" r:id="rId11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211C998" w14:textId="77777777" w:rsidR="006565C4" w:rsidRDefault="006565C4" w:rsidP="004B5C12">
      <w:pPr>
        <w:spacing w:after="0" w:line="240" w:lineRule="auto"/>
      </w:pPr>
      <w:r>
        <w:separator/>
      </w:r>
    </w:p>
  </w:endnote>
  <w:endnote w:type="continuationSeparator" w:id="0">
    <w:p w14:paraId="380ECCF6" w14:textId="77777777" w:rsidR="006565C4" w:rsidRDefault="006565C4" w:rsidP="004B5C1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E8EAC32" w14:textId="77777777" w:rsidR="006565C4" w:rsidRDefault="006565C4" w:rsidP="0001103B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270E576" w14:textId="77777777" w:rsidR="006565C4" w:rsidRDefault="006565C4" w:rsidP="004B5C12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CC51F2F" w14:textId="684F14FF" w:rsidR="006565C4" w:rsidRDefault="006565C4" w:rsidP="0001103B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E31451">
      <w:rPr>
        <w:rStyle w:val="PageNumber"/>
        <w:noProof/>
      </w:rPr>
      <w:t>2</w:t>
    </w:r>
    <w:r>
      <w:rPr>
        <w:rStyle w:val="PageNumber"/>
      </w:rPr>
      <w:fldChar w:fldCharType="end"/>
    </w:r>
  </w:p>
  <w:p w14:paraId="114A26DE" w14:textId="77777777" w:rsidR="006565C4" w:rsidRDefault="006565C4" w:rsidP="004B5C12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DFD7C33" w14:textId="77777777" w:rsidR="006565C4" w:rsidRDefault="006565C4" w:rsidP="004B5C12">
      <w:pPr>
        <w:spacing w:after="0" w:line="240" w:lineRule="auto"/>
      </w:pPr>
      <w:r>
        <w:separator/>
      </w:r>
    </w:p>
  </w:footnote>
  <w:footnote w:type="continuationSeparator" w:id="0">
    <w:p w14:paraId="6245D923" w14:textId="77777777" w:rsidR="006565C4" w:rsidRDefault="006565C4" w:rsidP="004B5C1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1"/>
    <w:multiLevelType w:val="hybridMultilevel"/>
    <w:tmpl w:val="00000001"/>
    <w:lvl w:ilvl="0" w:tplc="00000001">
      <w:start w:val="1"/>
      <w:numFmt w:val="bullet"/>
      <w:lvlText w:val="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10954DC7"/>
    <w:multiLevelType w:val="hybridMultilevel"/>
    <w:tmpl w:val="CD2EF3EA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2FB730F3"/>
    <w:multiLevelType w:val="hybridMultilevel"/>
    <w:tmpl w:val="05222AAC"/>
    <w:lvl w:ilvl="0" w:tplc="41A6F970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21D32C8"/>
    <w:multiLevelType w:val="hybridMultilevel"/>
    <w:tmpl w:val="E0C2FB9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51D5B03"/>
    <w:multiLevelType w:val="hybridMultilevel"/>
    <w:tmpl w:val="B5ECA87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81C38C4"/>
    <w:multiLevelType w:val="hybridMultilevel"/>
    <w:tmpl w:val="E1E0DED6"/>
    <w:lvl w:ilvl="0" w:tplc="92D4692A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395615C"/>
    <w:multiLevelType w:val="hybridMultilevel"/>
    <w:tmpl w:val="18106484"/>
    <w:lvl w:ilvl="0" w:tplc="9F98398C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C2903F3"/>
    <w:multiLevelType w:val="hybridMultilevel"/>
    <w:tmpl w:val="5F8299A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E3846C4"/>
    <w:multiLevelType w:val="hybridMultilevel"/>
    <w:tmpl w:val="3A46F026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 w15:restartNumberingAfterBreak="0">
    <w:nsid w:val="62896166"/>
    <w:multiLevelType w:val="hybridMultilevel"/>
    <w:tmpl w:val="CDA4AD9C"/>
    <w:lvl w:ilvl="0" w:tplc="8C261FA2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3A92739"/>
    <w:multiLevelType w:val="hybridMultilevel"/>
    <w:tmpl w:val="6870328E"/>
    <w:lvl w:ilvl="0" w:tplc="6F0201EE">
      <w:start w:val="1"/>
      <w:numFmt w:val="upperLetter"/>
      <w:lvlText w:val="(%1)"/>
      <w:lvlJc w:val="left"/>
      <w:pPr>
        <w:ind w:left="400" w:hanging="40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 w15:restartNumberingAfterBreak="0">
    <w:nsid w:val="64E27C1B"/>
    <w:multiLevelType w:val="hybridMultilevel"/>
    <w:tmpl w:val="E61A3A3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0"/>
  </w:num>
  <w:num w:numId="3">
    <w:abstractNumId w:val="7"/>
  </w:num>
  <w:num w:numId="4">
    <w:abstractNumId w:val="4"/>
  </w:num>
  <w:num w:numId="5">
    <w:abstractNumId w:val="6"/>
  </w:num>
  <w:num w:numId="6">
    <w:abstractNumId w:val="5"/>
  </w:num>
  <w:num w:numId="7">
    <w:abstractNumId w:val="2"/>
  </w:num>
  <w:num w:numId="8">
    <w:abstractNumId w:val="9"/>
  </w:num>
  <w:num w:numId="9">
    <w:abstractNumId w:val="3"/>
  </w:num>
  <w:num w:numId="10">
    <w:abstractNumId w:val="11"/>
  </w:num>
  <w:num w:numId="11">
    <w:abstractNumId w:val="8"/>
  </w:num>
  <w:num w:numId="1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doNotDisplayPageBoundaries/>
  <w:activeWritingStyle w:appName="MSWord" w:lang="it-IT" w:vendorID="64" w:dllVersion="6" w:nlCheck="1" w:checkStyle="0"/>
  <w:activeWritingStyle w:appName="MSWord" w:lang="en-GB" w:vendorID="64" w:dllVersion="6" w:nlCheck="1" w:checkStyle="0"/>
  <w:activeWritingStyle w:appName="MSWord" w:lang="fr-FR" w:vendorID="64" w:dllVersion="6" w:nlCheck="1" w:checkStyle="0"/>
  <w:activeWritingStyle w:appName="MSWord" w:lang="de-DE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0" w:nlCheck="1" w:checkStyle="0"/>
  <w:activeWritingStyle w:appName="MSWord" w:lang="en-US" w:vendorID="64" w:dllVersion="0" w:nlCheck="1" w:checkStyle="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eukemi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0tddxzxypxxpsev05r5dv5ef0sppavefvzr&quot;&gt;My EndNote Library&lt;record-ids&gt;&lt;item&gt;15&lt;/item&gt;&lt;item&gt;131&lt;/item&gt;&lt;item&gt;181&lt;/item&gt;&lt;item&gt;312&lt;/item&gt;&lt;item&gt;419&lt;/item&gt;&lt;item&gt;977&lt;/item&gt;&lt;item&gt;1244&lt;/item&gt;&lt;item&gt;1362&lt;/item&gt;&lt;item&gt;2320&lt;/item&gt;&lt;item&gt;2331&lt;/item&gt;&lt;item&gt;2442&lt;/item&gt;&lt;item&gt;2488&lt;/item&gt;&lt;item&gt;2530&lt;/item&gt;&lt;/record-ids&gt;&lt;/item&gt;&lt;/Libraries&gt;"/>
  </w:docVars>
  <w:rsids>
    <w:rsidRoot w:val="00221AEE"/>
    <w:rsid w:val="0000015B"/>
    <w:rsid w:val="000004F0"/>
    <w:rsid w:val="00000DFE"/>
    <w:rsid w:val="00000E35"/>
    <w:rsid w:val="00000EDF"/>
    <w:rsid w:val="000013F5"/>
    <w:rsid w:val="00001EB5"/>
    <w:rsid w:val="00001FBD"/>
    <w:rsid w:val="00002CBA"/>
    <w:rsid w:val="000035B0"/>
    <w:rsid w:val="000038E4"/>
    <w:rsid w:val="00004AF4"/>
    <w:rsid w:val="00005016"/>
    <w:rsid w:val="0000502C"/>
    <w:rsid w:val="000052FD"/>
    <w:rsid w:val="000061CE"/>
    <w:rsid w:val="00006520"/>
    <w:rsid w:val="0000688D"/>
    <w:rsid w:val="00006B27"/>
    <w:rsid w:val="00006CE6"/>
    <w:rsid w:val="0000720D"/>
    <w:rsid w:val="0001011F"/>
    <w:rsid w:val="00010191"/>
    <w:rsid w:val="00010C32"/>
    <w:rsid w:val="0001103B"/>
    <w:rsid w:val="00012CEE"/>
    <w:rsid w:val="000138F3"/>
    <w:rsid w:val="000138F7"/>
    <w:rsid w:val="0001397E"/>
    <w:rsid w:val="00013A95"/>
    <w:rsid w:val="00013E53"/>
    <w:rsid w:val="0001444F"/>
    <w:rsid w:val="0001455C"/>
    <w:rsid w:val="00014699"/>
    <w:rsid w:val="00014771"/>
    <w:rsid w:val="00015611"/>
    <w:rsid w:val="00015AF4"/>
    <w:rsid w:val="00015EA8"/>
    <w:rsid w:val="0001645C"/>
    <w:rsid w:val="00017E07"/>
    <w:rsid w:val="00020311"/>
    <w:rsid w:val="00020586"/>
    <w:rsid w:val="000207B5"/>
    <w:rsid w:val="00020B43"/>
    <w:rsid w:val="00020ECD"/>
    <w:rsid w:val="00020FC9"/>
    <w:rsid w:val="000216CB"/>
    <w:rsid w:val="000217DA"/>
    <w:rsid w:val="00021B6B"/>
    <w:rsid w:val="00021FB9"/>
    <w:rsid w:val="0002255C"/>
    <w:rsid w:val="00023BFD"/>
    <w:rsid w:val="00024154"/>
    <w:rsid w:val="0002454F"/>
    <w:rsid w:val="00024772"/>
    <w:rsid w:val="00024815"/>
    <w:rsid w:val="00025A1D"/>
    <w:rsid w:val="00025BD0"/>
    <w:rsid w:val="00025DBB"/>
    <w:rsid w:val="000264E8"/>
    <w:rsid w:val="0002734F"/>
    <w:rsid w:val="00027856"/>
    <w:rsid w:val="00030605"/>
    <w:rsid w:val="00030770"/>
    <w:rsid w:val="0003078B"/>
    <w:rsid w:val="00030946"/>
    <w:rsid w:val="00031423"/>
    <w:rsid w:val="000316E8"/>
    <w:rsid w:val="00031AD4"/>
    <w:rsid w:val="00031BDD"/>
    <w:rsid w:val="00032BF5"/>
    <w:rsid w:val="00033850"/>
    <w:rsid w:val="0003412F"/>
    <w:rsid w:val="000345AF"/>
    <w:rsid w:val="000373C0"/>
    <w:rsid w:val="000375E4"/>
    <w:rsid w:val="0004026D"/>
    <w:rsid w:val="000403C2"/>
    <w:rsid w:val="0004091F"/>
    <w:rsid w:val="00040C87"/>
    <w:rsid w:val="00040D15"/>
    <w:rsid w:val="00040EF9"/>
    <w:rsid w:val="00040FF3"/>
    <w:rsid w:val="00041055"/>
    <w:rsid w:val="0004109D"/>
    <w:rsid w:val="00041526"/>
    <w:rsid w:val="00041828"/>
    <w:rsid w:val="00042059"/>
    <w:rsid w:val="000423FE"/>
    <w:rsid w:val="00042AB7"/>
    <w:rsid w:val="00043E02"/>
    <w:rsid w:val="00043E20"/>
    <w:rsid w:val="000442AC"/>
    <w:rsid w:val="00044491"/>
    <w:rsid w:val="000444BC"/>
    <w:rsid w:val="00044556"/>
    <w:rsid w:val="00044DB9"/>
    <w:rsid w:val="00044FA4"/>
    <w:rsid w:val="0004528C"/>
    <w:rsid w:val="0004597C"/>
    <w:rsid w:val="00046337"/>
    <w:rsid w:val="00046753"/>
    <w:rsid w:val="0004709D"/>
    <w:rsid w:val="0005010D"/>
    <w:rsid w:val="0005192A"/>
    <w:rsid w:val="0005212B"/>
    <w:rsid w:val="000523A5"/>
    <w:rsid w:val="0005308D"/>
    <w:rsid w:val="00053715"/>
    <w:rsid w:val="00054B57"/>
    <w:rsid w:val="00054CF5"/>
    <w:rsid w:val="00055F20"/>
    <w:rsid w:val="000561A1"/>
    <w:rsid w:val="000567F2"/>
    <w:rsid w:val="000569B0"/>
    <w:rsid w:val="00056A49"/>
    <w:rsid w:val="00056B91"/>
    <w:rsid w:val="000578B9"/>
    <w:rsid w:val="000578F2"/>
    <w:rsid w:val="00057AB0"/>
    <w:rsid w:val="00057BB0"/>
    <w:rsid w:val="0006006C"/>
    <w:rsid w:val="000603A2"/>
    <w:rsid w:val="00060A0A"/>
    <w:rsid w:val="000613DF"/>
    <w:rsid w:val="00061C3A"/>
    <w:rsid w:val="000623A9"/>
    <w:rsid w:val="000623EC"/>
    <w:rsid w:val="000633C9"/>
    <w:rsid w:val="0006342D"/>
    <w:rsid w:val="00063957"/>
    <w:rsid w:val="000641D1"/>
    <w:rsid w:val="000646BB"/>
    <w:rsid w:val="000646E4"/>
    <w:rsid w:val="000647D6"/>
    <w:rsid w:val="00064FA3"/>
    <w:rsid w:val="00065774"/>
    <w:rsid w:val="00065B7D"/>
    <w:rsid w:val="00066393"/>
    <w:rsid w:val="00066582"/>
    <w:rsid w:val="00066F50"/>
    <w:rsid w:val="000674CB"/>
    <w:rsid w:val="00067DD1"/>
    <w:rsid w:val="000703F6"/>
    <w:rsid w:val="00070AE2"/>
    <w:rsid w:val="0007109B"/>
    <w:rsid w:val="0007125D"/>
    <w:rsid w:val="000714CC"/>
    <w:rsid w:val="00071B96"/>
    <w:rsid w:val="00071EE6"/>
    <w:rsid w:val="000721E7"/>
    <w:rsid w:val="000724C5"/>
    <w:rsid w:val="00074515"/>
    <w:rsid w:val="00074937"/>
    <w:rsid w:val="00074A21"/>
    <w:rsid w:val="00074B60"/>
    <w:rsid w:val="000756DD"/>
    <w:rsid w:val="00075CE3"/>
    <w:rsid w:val="00075DF8"/>
    <w:rsid w:val="00075F5F"/>
    <w:rsid w:val="00076551"/>
    <w:rsid w:val="00077E5A"/>
    <w:rsid w:val="000808B0"/>
    <w:rsid w:val="00082694"/>
    <w:rsid w:val="00083D3D"/>
    <w:rsid w:val="000854CC"/>
    <w:rsid w:val="000858D1"/>
    <w:rsid w:val="00086667"/>
    <w:rsid w:val="00086BB2"/>
    <w:rsid w:val="0008729E"/>
    <w:rsid w:val="000876A9"/>
    <w:rsid w:val="00087ABC"/>
    <w:rsid w:val="00087B35"/>
    <w:rsid w:val="00091099"/>
    <w:rsid w:val="000914E5"/>
    <w:rsid w:val="00091F07"/>
    <w:rsid w:val="0009227E"/>
    <w:rsid w:val="00092889"/>
    <w:rsid w:val="000928C1"/>
    <w:rsid w:val="00094CB3"/>
    <w:rsid w:val="00095A71"/>
    <w:rsid w:val="00095F1A"/>
    <w:rsid w:val="000970AB"/>
    <w:rsid w:val="000977DE"/>
    <w:rsid w:val="00097FDB"/>
    <w:rsid w:val="000A03DB"/>
    <w:rsid w:val="000A0819"/>
    <w:rsid w:val="000A08B1"/>
    <w:rsid w:val="000A0C02"/>
    <w:rsid w:val="000A1015"/>
    <w:rsid w:val="000A17D5"/>
    <w:rsid w:val="000A189B"/>
    <w:rsid w:val="000A2D4A"/>
    <w:rsid w:val="000A330A"/>
    <w:rsid w:val="000A37EE"/>
    <w:rsid w:val="000A3A76"/>
    <w:rsid w:val="000A3A91"/>
    <w:rsid w:val="000A3C57"/>
    <w:rsid w:val="000A4218"/>
    <w:rsid w:val="000A47B0"/>
    <w:rsid w:val="000A4DCC"/>
    <w:rsid w:val="000A5DF0"/>
    <w:rsid w:val="000A6016"/>
    <w:rsid w:val="000A6521"/>
    <w:rsid w:val="000A65ED"/>
    <w:rsid w:val="000A684D"/>
    <w:rsid w:val="000A7B16"/>
    <w:rsid w:val="000B065B"/>
    <w:rsid w:val="000B078F"/>
    <w:rsid w:val="000B35E0"/>
    <w:rsid w:val="000B3895"/>
    <w:rsid w:val="000B3D60"/>
    <w:rsid w:val="000B3E25"/>
    <w:rsid w:val="000B4735"/>
    <w:rsid w:val="000B48B5"/>
    <w:rsid w:val="000B5579"/>
    <w:rsid w:val="000B66AC"/>
    <w:rsid w:val="000B6733"/>
    <w:rsid w:val="000B68A2"/>
    <w:rsid w:val="000B71C7"/>
    <w:rsid w:val="000B7880"/>
    <w:rsid w:val="000C005F"/>
    <w:rsid w:val="000C0124"/>
    <w:rsid w:val="000C0B94"/>
    <w:rsid w:val="000C0FE0"/>
    <w:rsid w:val="000C135B"/>
    <w:rsid w:val="000C15A3"/>
    <w:rsid w:val="000C1AD7"/>
    <w:rsid w:val="000C24EA"/>
    <w:rsid w:val="000C2F48"/>
    <w:rsid w:val="000C34DF"/>
    <w:rsid w:val="000C3B76"/>
    <w:rsid w:val="000C424F"/>
    <w:rsid w:val="000C4738"/>
    <w:rsid w:val="000C516B"/>
    <w:rsid w:val="000C665A"/>
    <w:rsid w:val="000C68E7"/>
    <w:rsid w:val="000C6C74"/>
    <w:rsid w:val="000C72DA"/>
    <w:rsid w:val="000C751E"/>
    <w:rsid w:val="000C765A"/>
    <w:rsid w:val="000C79FC"/>
    <w:rsid w:val="000D03D6"/>
    <w:rsid w:val="000D0888"/>
    <w:rsid w:val="000D108D"/>
    <w:rsid w:val="000D147C"/>
    <w:rsid w:val="000D1532"/>
    <w:rsid w:val="000D1806"/>
    <w:rsid w:val="000D2391"/>
    <w:rsid w:val="000D2CBF"/>
    <w:rsid w:val="000D2FF3"/>
    <w:rsid w:val="000D337E"/>
    <w:rsid w:val="000D3898"/>
    <w:rsid w:val="000D38AE"/>
    <w:rsid w:val="000D4000"/>
    <w:rsid w:val="000D4560"/>
    <w:rsid w:val="000D500C"/>
    <w:rsid w:val="000D52EC"/>
    <w:rsid w:val="000D533E"/>
    <w:rsid w:val="000D5A1A"/>
    <w:rsid w:val="000D5FA9"/>
    <w:rsid w:val="000D6069"/>
    <w:rsid w:val="000D73DF"/>
    <w:rsid w:val="000D763E"/>
    <w:rsid w:val="000D78A3"/>
    <w:rsid w:val="000D7A46"/>
    <w:rsid w:val="000E080D"/>
    <w:rsid w:val="000E08EF"/>
    <w:rsid w:val="000E1764"/>
    <w:rsid w:val="000E28CE"/>
    <w:rsid w:val="000E2B30"/>
    <w:rsid w:val="000E2F60"/>
    <w:rsid w:val="000E32F5"/>
    <w:rsid w:val="000E3765"/>
    <w:rsid w:val="000E37F1"/>
    <w:rsid w:val="000E3F63"/>
    <w:rsid w:val="000E427F"/>
    <w:rsid w:val="000E48D0"/>
    <w:rsid w:val="000E4C54"/>
    <w:rsid w:val="000E4C96"/>
    <w:rsid w:val="000E59FD"/>
    <w:rsid w:val="000E63F5"/>
    <w:rsid w:val="000E6823"/>
    <w:rsid w:val="000E707C"/>
    <w:rsid w:val="000E714F"/>
    <w:rsid w:val="000F0B0A"/>
    <w:rsid w:val="000F0EFE"/>
    <w:rsid w:val="000F231B"/>
    <w:rsid w:val="000F27DB"/>
    <w:rsid w:val="000F2D6A"/>
    <w:rsid w:val="000F383E"/>
    <w:rsid w:val="000F3D45"/>
    <w:rsid w:val="000F43AD"/>
    <w:rsid w:val="000F43E6"/>
    <w:rsid w:val="000F459C"/>
    <w:rsid w:val="000F4D8A"/>
    <w:rsid w:val="000F4F38"/>
    <w:rsid w:val="000F58B8"/>
    <w:rsid w:val="000F6495"/>
    <w:rsid w:val="000F76A7"/>
    <w:rsid w:val="00100211"/>
    <w:rsid w:val="001006FF"/>
    <w:rsid w:val="00100950"/>
    <w:rsid w:val="00101566"/>
    <w:rsid w:val="00101995"/>
    <w:rsid w:val="00102212"/>
    <w:rsid w:val="001025B1"/>
    <w:rsid w:val="00102A07"/>
    <w:rsid w:val="0010374C"/>
    <w:rsid w:val="00103BB1"/>
    <w:rsid w:val="00103BF2"/>
    <w:rsid w:val="00104678"/>
    <w:rsid w:val="0010573F"/>
    <w:rsid w:val="00105B86"/>
    <w:rsid w:val="00105C89"/>
    <w:rsid w:val="00105E79"/>
    <w:rsid w:val="00105E97"/>
    <w:rsid w:val="00106967"/>
    <w:rsid w:val="00106B78"/>
    <w:rsid w:val="00107916"/>
    <w:rsid w:val="00107B61"/>
    <w:rsid w:val="0011023F"/>
    <w:rsid w:val="00110776"/>
    <w:rsid w:val="00110884"/>
    <w:rsid w:val="00110A26"/>
    <w:rsid w:val="00110EEF"/>
    <w:rsid w:val="0011105E"/>
    <w:rsid w:val="0011190A"/>
    <w:rsid w:val="00112A52"/>
    <w:rsid w:val="00112C35"/>
    <w:rsid w:val="001136D4"/>
    <w:rsid w:val="00114001"/>
    <w:rsid w:val="00114072"/>
    <w:rsid w:val="00115DEA"/>
    <w:rsid w:val="00117C34"/>
    <w:rsid w:val="00117D58"/>
    <w:rsid w:val="00117F5F"/>
    <w:rsid w:val="0012025E"/>
    <w:rsid w:val="00121192"/>
    <w:rsid w:val="00121659"/>
    <w:rsid w:val="00121711"/>
    <w:rsid w:val="00122672"/>
    <w:rsid w:val="00122CCF"/>
    <w:rsid w:val="00122EDC"/>
    <w:rsid w:val="00123168"/>
    <w:rsid w:val="00126051"/>
    <w:rsid w:val="00127291"/>
    <w:rsid w:val="00127467"/>
    <w:rsid w:val="0012754B"/>
    <w:rsid w:val="001278F7"/>
    <w:rsid w:val="00130209"/>
    <w:rsid w:val="0013061B"/>
    <w:rsid w:val="00131022"/>
    <w:rsid w:val="00131A23"/>
    <w:rsid w:val="00131A3E"/>
    <w:rsid w:val="00131B9E"/>
    <w:rsid w:val="00131CC4"/>
    <w:rsid w:val="00132046"/>
    <w:rsid w:val="00132816"/>
    <w:rsid w:val="00132997"/>
    <w:rsid w:val="00132D75"/>
    <w:rsid w:val="00133836"/>
    <w:rsid w:val="00134E37"/>
    <w:rsid w:val="001355BD"/>
    <w:rsid w:val="00135991"/>
    <w:rsid w:val="00135C25"/>
    <w:rsid w:val="00135C57"/>
    <w:rsid w:val="00135F5F"/>
    <w:rsid w:val="00135FC0"/>
    <w:rsid w:val="00136624"/>
    <w:rsid w:val="00136854"/>
    <w:rsid w:val="00136F6C"/>
    <w:rsid w:val="00136FCA"/>
    <w:rsid w:val="00137117"/>
    <w:rsid w:val="00137144"/>
    <w:rsid w:val="001375BE"/>
    <w:rsid w:val="00137BB5"/>
    <w:rsid w:val="001401E3"/>
    <w:rsid w:val="0014048B"/>
    <w:rsid w:val="00140A25"/>
    <w:rsid w:val="00140EC0"/>
    <w:rsid w:val="00141A2D"/>
    <w:rsid w:val="001427B0"/>
    <w:rsid w:val="00142AA3"/>
    <w:rsid w:val="00142DA8"/>
    <w:rsid w:val="0014398D"/>
    <w:rsid w:val="00143A8E"/>
    <w:rsid w:val="001441B0"/>
    <w:rsid w:val="0014430E"/>
    <w:rsid w:val="001453D4"/>
    <w:rsid w:val="001454B9"/>
    <w:rsid w:val="00145524"/>
    <w:rsid w:val="001457C2"/>
    <w:rsid w:val="00146BE7"/>
    <w:rsid w:val="00146EAE"/>
    <w:rsid w:val="00147299"/>
    <w:rsid w:val="00147736"/>
    <w:rsid w:val="00150706"/>
    <w:rsid w:val="00150997"/>
    <w:rsid w:val="00150D3D"/>
    <w:rsid w:val="00151249"/>
    <w:rsid w:val="00152CE4"/>
    <w:rsid w:val="00153135"/>
    <w:rsid w:val="001533D9"/>
    <w:rsid w:val="00153C64"/>
    <w:rsid w:val="00154883"/>
    <w:rsid w:val="00154BDE"/>
    <w:rsid w:val="00155121"/>
    <w:rsid w:val="00155B4F"/>
    <w:rsid w:val="00155B7C"/>
    <w:rsid w:val="00155D9F"/>
    <w:rsid w:val="001564E5"/>
    <w:rsid w:val="0015766B"/>
    <w:rsid w:val="00157B37"/>
    <w:rsid w:val="00157BB2"/>
    <w:rsid w:val="001600F9"/>
    <w:rsid w:val="0016069E"/>
    <w:rsid w:val="00160A7D"/>
    <w:rsid w:val="00161043"/>
    <w:rsid w:val="001612FD"/>
    <w:rsid w:val="001615EB"/>
    <w:rsid w:val="0016174A"/>
    <w:rsid w:val="001619B2"/>
    <w:rsid w:val="00161C7D"/>
    <w:rsid w:val="00162775"/>
    <w:rsid w:val="00162FF1"/>
    <w:rsid w:val="00163B59"/>
    <w:rsid w:val="00164233"/>
    <w:rsid w:val="00164649"/>
    <w:rsid w:val="0016486C"/>
    <w:rsid w:val="00164FE2"/>
    <w:rsid w:val="0016598C"/>
    <w:rsid w:val="00165C48"/>
    <w:rsid w:val="00165F46"/>
    <w:rsid w:val="00166435"/>
    <w:rsid w:val="00166459"/>
    <w:rsid w:val="00166EF4"/>
    <w:rsid w:val="00167772"/>
    <w:rsid w:val="001678C7"/>
    <w:rsid w:val="00167C3A"/>
    <w:rsid w:val="001705DE"/>
    <w:rsid w:val="0017079E"/>
    <w:rsid w:val="0017136F"/>
    <w:rsid w:val="00171570"/>
    <w:rsid w:val="001719C9"/>
    <w:rsid w:val="00171A89"/>
    <w:rsid w:val="00172062"/>
    <w:rsid w:val="0017246A"/>
    <w:rsid w:val="00172E40"/>
    <w:rsid w:val="001731BE"/>
    <w:rsid w:val="00173246"/>
    <w:rsid w:val="001732C4"/>
    <w:rsid w:val="001733DF"/>
    <w:rsid w:val="00173A8D"/>
    <w:rsid w:val="00173EE6"/>
    <w:rsid w:val="00174EE0"/>
    <w:rsid w:val="001760A8"/>
    <w:rsid w:val="0017613A"/>
    <w:rsid w:val="0017665A"/>
    <w:rsid w:val="00176703"/>
    <w:rsid w:val="001767C4"/>
    <w:rsid w:val="001768F9"/>
    <w:rsid w:val="00176D35"/>
    <w:rsid w:val="00176F00"/>
    <w:rsid w:val="001770EE"/>
    <w:rsid w:val="001771C9"/>
    <w:rsid w:val="00177473"/>
    <w:rsid w:val="00177562"/>
    <w:rsid w:val="00177879"/>
    <w:rsid w:val="00177A96"/>
    <w:rsid w:val="00177DC1"/>
    <w:rsid w:val="00180830"/>
    <w:rsid w:val="00180E15"/>
    <w:rsid w:val="00181794"/>
    <w:rsid w:val="0018188E"/>
    <w:rsid w:val="0018285B"/>
    <w:rsid w:val="001828B7"/>
    <w:rsid w:val="00182DED"/>
    <w:rsid w:val="0018321A"/>
    <w:rsid w:val="0018326D"/>
    <w:rsid w:val="0018373A"/>
    <w:rsid w:val="00183779"/>
    <w:rsid w:val="001839FE"/>
    <w:rsid w:val="001843A8"/>
    <w:rsid w:val="001843E3"/>
    <w:rsid w:val="00184458"/>
    <w:rsid w:val="001845A3"/>
    <w:rsid w:val="001846F6"/>
    <w:rsid w:val="001849A5"/>
    <w:rsid w:val="001851C5"/>
    <w:rsid w:val="0018546C"/>
    <w:rsid w:val="001858E3"/>
    <w:rsid w:val="0018621D"/>
    <w:rsid w:val="001864B6"/>
    <w:rsid w:val="00186B8B"/>
    <w:rsid w:val="00187734"/>
    <w:rsid w:val="001879C8"/>
    <w:rsid w:val="00187D42"/>
    <w:rsid w:val="001906A1"/>
    <w:rsid w:val="0019218F"/>
    <w:rsid w:val="001924BF"/>
    <w:rsid w:val="00192A06"/>
    <w:rsid w:val="00192A5A"/>
    <w:rsid w:val="001930E2"/>
    <w:rsid w:val="0019350E"/>
    <w:rsid w:val="00193B6A"/>
    <w:rsid w:val="001941E0"/>
    <w:rsid w:val="00194467"/>
    <w:rsid w:val="00195053"/>
    <w:rsid w:val="0019559D"/>
    <w:rsid w:val="00196DD9"/>
    <w:rsid w:val="0019704E"/>
    <w:rsid w:val="00197184"/>
    <w:rsid w:val="001971D8"/>
    <w:rsid w:val="001971F6"/>
    <w:rsid w:val="001972F8"/>
    <w:rsid w:val="0019753A"/>
    <w:rsid w:val="0019756B"/>
    <w:rsid w:val="001975FD"/>
    <w:rsid w:val="00197EA6"/>
    <w:rsid w:val="001A0914"/>
    <w:rsid w:val="001A0E71"/>
    <w:rsid w:val="001A1107"/>
    <w:rsid w:val="001A11B4"/>
    <w:rsid w:val="001A1F64"/>
    <w:rsid w:val="001A2C0B"/>
    <w:rsid w:val="001A3473"/>
    <w:rsid w:val="001A37F8"/>
    <w:rsid w:val="001A3B3D"/>
    <w:rsid w:val="001A423B"/>
    <w:rsid w:val="001A4268"/>
    <w:rsid w:val="001A4A26"/>
    <w:rsid w:val="001A4B0D"/>
    <w:rsid w:val="001A584B"/>
    <w:rsid w:val="001A5AB5"/>
    <w:rsid w:val="001A6791"/>
    <w:rsid w:val="001A6E03"/>
    <w:rsid w:val="001A6E2B"/>
    <w:rsid w:val="001A7537"/>
    <w:rsid w:val="001A7A7F"/>
    <w:rsid w:val="001A7B2A"/>
    <w:rsid w:val="001A7E1E"/>
    <w:rsid w:val="001B113B"/>
    <w:rsid w:val="001B1154"/>
    <w:rsid w:val="001B25F1"/>
    <w:rsid w:val="001B2CCD"/>
    <w:rsid w:val="001B3F34"/>
    <w:rsid w:val="001B42DB"/>
    <w:rsid w:val="001B4496"/>
    <w:rsid w:val="001B4581"/>
    <w:rsid w:val="001B4869"/>
    <w:rsid w:val="001B4B87"/>
    <w:rsid w:val="001B4BCE"/>
    <w:rsid w:val="001B5E61"/>
    <w:rsid w:val="001B6448"/>
    <w:rsid w:val="001B6864"/>
    <w:rsid w:val="001B6903"/>
    <w:rsid w:val="001B6F03"/>
    <w:rsid w:val="001B75E8"/>
    <w:rsid w:val="001C099E"/>
    <w:rsid w:val="001C1067"/>
    <w:rsid w:val="001C1564"/>
    <w:rsid w:val="001C1917"/>
    <w:rsid w:val="001C21F2"/>
    <w:rsid w:val="001C2732"/>
    <w:rsid w:val="001C28CB"/>
    <w:rsid w:val="001C2D73"/>
    <w:rsid w:val="001C2F4E"/>
    <w:rsid w:val="001C34C5"/>
    <w:rsid w:val="001C3630"/>
    <w:rsid w:val="001C3754"/>
    <w:rsid w:val="001C466B"/>
    <w:rsid w:val="001C4831"/>
    <w:rsid w:val="001C5241"/>
    <w:rsid w:val="001C5C26"/>
    <w:rsid w:val="001C5C77"/>
    <w:rsid w:val="001C7763"/>
    <w:rsid w:val="001C7C73"/>
    <w:rsid w:val="001D02D0"/>
    <w:rsid w:val="001D04FC"/>
    <w:rsid w:val="001D0505"/>
    <w:rsid w:val="001D056C"/>
    <w:rsid w:val="001D0B8D"/>
    <w:rsid w:val="001D1874"/>
    <w:rsid w:val="001D1888"/>
    <w:rsid w:val="001D1C3D"/>
    <w:rsid w:val="001D1C85"/>
    <w:rsid w:val="001D1FA5"/>
    <w:rsid w:val="001D1FC4"/>
    <w:rsid w:val="001D2115"/>
    <w:rsid w:val="001D2250"/>
    <w:rsid w:val="001D2A2D"/>
    <w:rsid w:val="001D348A"/>
    <w:rsid w:val="001D3C11"/>
    <w:rsid w:val="001D3C33"/>
    <w:rsid w:val="001D5186"/>
    <w:rsid w:val="001D53C9"/>
    <w:rsid w:val="001D541F"/>
    <w:rsid w:val="001D54F5"/>
    <w:rsid w:val="001D5FAF"/>
    <w:rsid w:val="001D60D5"/>
    <w:rsid w:val="001D63C7"/>
    <w:rsid w:val="001D6B86"/>
    <w:rsid w:val="001D6BA1"/>
    <w:rsid w:val="001D75BF"/>
    <w:rsid w:val="001D766F"/>
    <w:rsid w:val="001D7BFA"/>
    <w:rsid w:val="001E08A4"/>
    <w:rsid w:val="001E20CC"/>
    <w:rsid w:val="001E284B"/>
    <w:rsid w:val="001E2917"/>
    <w:rsid w:val="001E2CB7"/>
    <w:rsid w:val="001E2FD1"/>
    <w:rsid w:val="001E34F0"/>
    <w:rsid w:val="001E3A5F"/>
    <w:rsid w:val="001E4422"/>
    <w:rsid w:val="001E4F65"/>
    <w:rsid w:val="001E537C"/>
    <w:rsid w:val="001E57BA"/>
    <w:rsid w:val="001E651F"/>
    <w:rsid w:val="001E67A7"/>
    <w:rsid w:val="001E69B8"/>
    <w:rsid w:val="001E6AF2"/>
    <w:rsid w:val="001E6E30"/>
    <w:rsid w:val="001E70CE"/>
    <w:rsid w:val="001F0D17"/>
    <w:rsid w:val="001F12B6"/>
    <w:rsid w:val="001F1CF0"/>
    <w:rsid w:val="001F2F7E"/>
    <w:rsid w:val="001F2F83"/>
    <w:rsid w:val="001F34BA"/>
    <w:rsid w:val="001F40A2"/>
    <w:rsid w:val="001F4592"/>
    <w:rsid w:val="001F48A5"/>
    <w:rsid w:val="001F4ABA"/>
    <w:rsid w:val="001F4B13"/>
    <w:rsid w:val="001F5889"/>
    <w:rsid w:val="001F58DB"/>
    <w:rsid w:val="001F5FAB"/>
    <w:rsid w:val="001F602B"/>
    <w:rsid w:val="001F6564"/>
    <w:rsid w:val="001F6762"/>
    <w:rsid w:val="001F74EC"/>
    <w:rsid w:val="001F76A4"/>
    <w:rsid w:val="00200BB9"/>
    <w:rsid w:val="00200D98"/>
    <w:rsid w:val="00201542"/>
    <w:rsid w:val="002022D1"/>
    <w:rsid w:val="0020255F"/>
    <w:rsid w:val="0020270A"/>
    <w:rsid w:val="002028D9"/>
    <w:rsid w:val="002029C7"/>
    <w:rsid w:val="00202B1E"/>
    <w:rsid w:val="00203045"/>
    <w:rsid w:val="0020307D"/>
    <w:rsid w:val="0020365C"/>
    <w:rsid w:val="00203B78"/>
    <w:rsid w:val="002043FF"/>
    <w:rsid w:val="002050E4"/>
    <w:rsid w:val="002057A8"/>
    <w:rsid w:val="00206056"/>
    <w:rsid w:val="002063D9"/>
    <w:rsid w:val="002064CD"/>
    <w:rsid w:val="00206966"/>
    <w:rsid w:val="00206F3C"/>
    <w:rsid w:val="00211245"/>
    <w:rsid w:val="00211DC7"/>
    <w:rsid w:val="00212828"/>
    <w:rsid w:val="002131FB"/>
    <w:rsid w:val="00213248"/>
    <w:rsid w:val="00213381"/>
    <w:rsid w:val="00213985"/>
    <w:rsid w:val="00213A99"/>
    <w:rsid w:val="00213E9E"/>
    <w:rsid w:val="00214438"/>
    <w:rsid w:val="00214717"/>
    <w:rsid w:val="00214B1F"/>
    <w:rsid w:val="00215017"/>
    <w:rsid w:val="00215D39"/>
    <w:rsid w:val="002160F7"/>
    <w:rsid w:val="00216A77"/>
    <w:rsid w:val="00216B46"/>
    <w:rsid w:val="00217484"/>
    <w:rsid w:val="0021750E"/>
    <w:rsid w:val="002176A6"/>
    <w:rsid w:val="00217BA3"/>
    <w:rsid w:val="00220487"/>
    <w:rsid w:val="0022071A"/>
    <w:rsid w:val="00220D81"/>
    <w:rsid w:val="00220E01"/>
    <w:rsid w:val="00221AEE"/>
    <w:rsid w:val="00221C6C"/>
    <w:rsid w:val="00221C78"/>
    <w:rsid w:val="00221FEA"/>
    <w:rsid w:val="00222D7F"/>
    <w:rsid w:val="00222E26"/>
    <w:rsid w:val="002234E0"/>
    <w:rsid w:val="00223586"/>
    <w:rsid w:val="00223666"/>
    <w:rsid w:val="00224395"/>
    <w:rsid w:val="0022488F"/>
    <w:rsid w:val="0022542B"/>
    <w:rsid w:val="00225602"/>
    <w:rsid w:val="0022600F"/>
    <w:rsid w:val="00226202"/>
    <w:rsid w:val="0022662C"/>
    <w:rsid w:val="002272AA"/>
    <w:rsid w:val="00227DB8"/>
    <w:rsid w:val="002304FB"/>
    <w:rsid w:val="00230979"/>
    <w:rsid w:val="002310F0"/>
    <w:rsid w:val="00231142"/>
    <w:rsid w:val="002312CC"/>
    <w:rsid w:val="00231742"/>
    <w:rsid w:val="00231793"/>
    <w:rsid w:val="0023191F"/>
    <w:rsid w:val="00231D48"/>
    <w:rsid w:val="002339D0"/>
    <w:rsid w:val="00233ADA"/>
    <w:rsid w:val="002342B6"/>
    <w:rsid w:val="002352B3"/>
    <w:rsid w:val="00235DFB"/>
    <w:rsid w:val="00235F42"/>
    <w:rsid w:val="00235F47"/>
    <w:rsid w:val="00237107"/>
    <w:rsid w:val="0023759D"/>
    <w:rsid w:val="00237EAA"/>
    <w:rsid w:val="002411CC"/>
    <w:rsid w:val="002415CF"/>
    <w:rsid w:val="00241952"/>
    <w:rsid w:val="00241C1F"/>
    <w:rsid w:val="002439D7"/>
    <w:rsid w:val="00243B08"/>
    <w:rsid w:val="00243C76"/>
    <w:rsid w:val="00244577"/>
    <w:rsid w:val="00245AC8"/>
    <w:rsid w:val="00245E68"/>
    <w:rsid w:val="00246570"/>
    <w:rsid w:val="00246717"/>
    <w:rsid w:val="00246BEB"/>
    <w:rsid w:val="00246D25"/>
    <w:rsid w:val="00246E13"/>
    <w:rsid w:val="00247748"/>
    <w:rsid w:val="00247A73"/>
    <w:rsid w:val="00247DD3"/>
    <w:rsid w:val="002503D1"/>
    <w:rsid w:val="002511D8"/>
    <w:rsid w:val="00251753"/>
    <w:rsid w:val="002519D8"/>
    <w:rsid w:val="00251DAB"/>
    <w:rsid w:val="00252098"/>
    <w:rsid w:val="002523CD"/>
    <w:rsid w:val="00252748"/>
    <w:rsid w:val="00252876"/>
    <w:rsid w:val="002528BA"/>
    <w:rsid w:val="002528D7"/>
    <w:rsid w:val="00252DBC"/>
    <w:rsid w:val="002531E7"/>
    <w:rsid w:val="00253724"/>
    <w:rsid w:val="00253B61"/>
    <w:rsid w:val="002546E9"/>
    <w:rsid w:val="002549CC"/>
    <w:rsid w:val="002550D2"/>
    <w:rsid w:val="002555F7"/>
    <w:rsid w:val="00255981"/>
    <w:rsid w:val="00255986"/>
    <w:rsid w:val="00255DDF"/>
    <w:rsid w:val="00256938"/>
    <w:rsid w:val="00256A89"/>
    <w:rsid w:val="00256D01"/>
    <w:rsid w:val="0026043F"/>
    <w:rsid w:val="0026047F"/>
    <w:rsid w:val="00261164"/>
    <w:rsid w:val="002618D0"/>
    <w:rsid w:val="00262B72"/>
    <w:rsid w:val="00262CDE"/>
    <w:rsid w:val="002632EC"/>
    <w:rsid w:val="002634B0"/>
    <w:rsid w:val="0026379F"/>
    <w:rsid w:val="0026508D"/>
    <w:rsid w:val="0026662B"/>
    <w:rsid w:val="00267340"/>
    <w:rsid w:val="0026783B"/>
    <w:rsid w:val="00267AD8"/>
    <w:rsid w:val="00267B18"/>
    <w:rsid w:val="00267E10"/>
    <w:rsid w:val="002704F5"/>
    <w:rsid w:val="00270582"/>
    <w:rsid w:val="00270E69"/>
    <w:rsid w:val="00270F51"/>
    <w:rsid w:val="00271469"/>
    <w:rsid w:val="0027190F"/>
    <w:rsid w:val="00271A2B"/>
    <w:rsid w:val="00271D15"/>
    <w:rsid w:val="002729DB"/>
    <w:rsid w:val="002730B4"/>
    <w:rsid w:val="00273203"/>
    <w:rsid w:val="00273219"/>
    <w:rsid w:val="002734DC"/>
    <w:rsid w:val="002735F8"/>
    <w:rsid w:val="002739E6"/>
    <w:rsid w:val="00274244"/>
    <w:rsid w:val="002748D6"/>
    <w:rsid w:val="00274B9D"/>
    <w:rsid w:val="00274D68"/>
    <w:rsid w:val="002754E0"/>
    <w:rsid w:val="00276117"/>
    <w:rsid w:val="0027626F"/>
    <w:rsid w:val="00276343"/>
    <w:rsid w:val="00276C82"/>
    <w:rsid w:val="00276E6B"/>
    <w:rsid w:val="00277880"/>
    <w:rsid w:val="00277A4F"/>
    <w:rsid w:val="00280A8A"/>
    <w:rsid w:val="00280AA7"/>
    <w:rsid w:val="0028171C"/>
    <w:rsid w:val="00281E47"/>
    <w:rsid w:val="00282197"/>
    <w:rsid w:val="002822AB"/>
    <w:rsid w:val="002827B0"/>
    <w:rsid w:val="00282C85"/>
    <w:rsid w:val="00282F8E"/>
    <w:rsid w:val="00283764"/>
    <w:rsid w:val="00283889"/>
    <w:rsid w:val="00283CA9"/>
    <w:rsid w:val="0028424A"/>
    <w:rsid w:val="002848D3"/>
    <w:rsid w:val="00284EE1"/>
    <w:rsid w:val="0028572A"/>
    <w:rsid w:val="002857D1"/>
    <w:rsid w:val="00285BDC"/>
    <w:rsid w:val="00285C2C"/>
    <w:rsid w:val="0028604A"/>
    <w:rsid w:val="002861F6"/>
    <w:rsid w:val="002866F9"/>
    <w:rsid w:val="00286B25"/>
    <w:rsid w:val="002877A0"/>
    <w:rsid w:val="0029035D"/>
    <w:rsid w:val="00290775"/>
    <w:rsid w:val="00290B01"/>
    <w:rsid w:val="002910AE"/>
    <w:rsid w:val="00291101"/>
    <w:rsid w:val="002913B2"/>
    <w:rsid w:val="00291592"/>
    <w:rsid w:val="0029188D"/>
    <w:rsid w:val="00291949"/>
    <w:rsid w:val="002922D9"/>
    <w:rsid w:val="00292312"/>
    <w:rsid w:val="00292ED1"/>
    <w:rsid w:val="00292F84"/>
    <w:rsid w:val="0029343E"/>
    <w:rsid w:val="002941B2"/>
    <w:rsid w:val="00295073"/>
    <w:rsid w:val="002965A2"/>
    <w:rsid w:val="002967FE"/>
    <w:rsid w:val="00297A47"/>
    <w:rsid w:val="002A0D51"/>
    <w:rsid w:val="002A0DBB"/>
    <w:rsid w:val="002A1564"/>
    <w:rsid w:val="002A1CCA"/>
    <w:rsid w:val="002A1F68"/>
    <w:rsid w:val="002A2C3B"/>
    <w:rsid w:val="002A42DE"/>
    <w:rsid w:val="002A43D8"/>
    <w:rsid w:val="002A499B"/>
    <w:rsid w:val="002A4EBB"/>
    <w:rsid w:val="002A4FCE"/>
    <w:rsid w:val="002A539F"/>
    <w:rsid w:val="002A545A"/>
    <w:rsid w:val="002A5594"/>
    <w:rsid w:val="002A5783"/>
    <w:rsid w:val="002A6102"/>
    <w:rsid w:val="002A617A"/>
    <w:rsid w:val="002A62BE"/>
    <w:rsid w:val="002A646E"/>
    <w:rsid w:val="002A7010"/>
    <w:rsid w:val="002A781E"/>
    <w:rsid w:val="002A7BAF"/>
    <w:rsid w:val="002B015D"/>
    <w:rsid w:val="002B03F5"/>
    <w:rsid w:val="002B0417"/>
    <w:rsid w:val="002B0585"/>
    <w:rsid w:val="002B0CFA"/>
    <w:rsid w:val="002B0EA4"/>
    <w:rsid w:val="002B2690"/>
    <w:rsid w:val="002B3D14"/>
    <w:rsid w:val="002B407E"/>
    <w:rsid w:val="002B484C"/>
    <w:rsid w:val="002B4CF1"/>
    <w:rsid w:val="002B4F81"/>
    <w:rsid w:val="002B5027"/>
    <w:rsid w:val="002B52F4"/>
    <w:rsid w:val="002B53D1"/>
    <w:rsid w:val="002B5A5C"/>
    <w:rsid w:val="002B61B4"/>
    <w:rsid w:val="002B710C"/>
    <w:rsid w:val="002B71CF"/>
    <w:rsid w:val="002B7524"/>
    <w:rsid w:val="002B78A9"/>
    <w:rsid w:val="002B7A36"/>
    <w:rsid w:val="002B7C48"/>
    <w:rsid w:val="002C09C1"/>
    <w:rsid w:val="002C0CD0"/>
    <w:rsid w:val="002C1D69"/>
    <w:rsid w:val="002C1EFB"/>
    <w:rsid w:val="002C2726"/>
    <w:rsid w:val="002C2F1A"/>
    <w:rsid w:val="002C3034"/>
    <w:rsid w:val="002C332A"/>
    <w:rsid w:val="002C3C0A"/>
    <w:rsid w:val="002C3DA6"/>
    <w:rsid w:val="002C4598"/>
    <w:rsid w:val="002C51C9"/>
    <w:rsid w:val="002C52F3"/>
    <w:rsid w:val="002C5C57"/>
    <w:rsid w:val="002C6523"/>
    <w:rsid w:val="002C6691"/>
    <w:rsid w:val="002C761F"/>
    <w:rsid w:val="002C7922"/>
    <w:rsid w:val="002D04B5"/>
    <w:rsid w:val="002D0FEC"/>
    <w:rsid w:val="002D1196"/>
    <w:rsid w:val="002D15A0"/>
    <w:rsid w:val="002D24A1"/>
    <w:rsid w:val="002D3698"/>
    <w:rsid w:val="002D4773"/>
    <w:rsid w:val="002D4C90"/>
    <w:rsid w:val="002D4E9D"/>
    <w:rsid w:val="002D53F5"/>
    <w:rsid w:val="002D5979"/>
    <w:rsid w:val="002D6197"/>
    <w:rsid w:val="002D623A"/>
    <w:rsid w:val="002D630C"/>
    <w:rsid w:val="002D6A62"/>
    <w:rsid w:val="002D6B5F"/>
    <w:rsid w:val="002D6C0D"/>
    <w:rsid w:val="002D6E51"/>
    <w:rsid w:val="002D70E5"/>
    <w:rsid w:val="002D7349"/>
    <w:rsid w:val="002D799B"/>
    <w:rsid w:val="002E1448"/>
    <w:rsid w:val="002E1858"/>
    <w:rsid w:val="002E190C"/>
    <w:rsid w:val="002E1C6D"/>
    <w:rsid w:val="002E2793"/>
    <w:rsid w:val="002E32B7"/>
    <w:rsid w:val="002E3905"/>
    <w:rsid w:val="002E3CE3"/>
    <w:rsid w:val="002E44EB"/>
    <w:rsid w:val="002E4907"/>
    <w:rsid w:val="002E52CA"/>
    <w:rsid w:val="002E59C3"/>
    <w:rsid w:val="002E5A44"/>
    <w:rsid w:val="002E5D94"/>
    <w:rsid w:val="002E6A30"/>
    <w:rsid w:val="002E6BD4"/>
    <w:rsid w:val="002E6CEE"/>
    <w:rsid w:val="002E71AB"/>
    <w:rsid w:val="002E71E3"/>
    <w:rsid w:val="002E772D"/>
    <w:rsid w:val="002E7B95"/>
    <w:rsid w:val="002E7FDC"/>
    <w:rsid w:val="002F00C4"/>
    <w:rsid w:val="002F011A"/>
    <w:rsid w:val="002F0AEC"/>
    <w:rsid w:val="002F0BE7"/>
    <w:rsid w:val="002F112B"/>
    <w:rsid w:val="002F1705"/>
    <w:rsid w:val="002F1FB7"/>
    <w:rsid w:val="002F24C2"/>
    <w:rsid w:val="002F2E91"/>
    <w:rsid w:val="002F30EC"/>
    <w:rsid w:val="002F34C7"/>
    <w:rsid w:val="002F3BBD"/>
    <w:rsid w:val="002F4D85"/>
    <w:rsid w:val="002F4DEB"/>
    <w:rsid w:val="002F4EC9"/>
    <w:rsid w:val="002F5375"/>
    <w:rsid w:val="002F5509"/>
    <w:rsid w:val="002F5D18"/>
    <w:rsid w:val="002F5DCE"/>
    <w:rsid w:val="002F6718"/>
    <w:rsid w:val="002F6CD5"/>
    <w:rsid w:val="002F7E9A"/>
    <w:rsid w:val="002F7EA5"/>
    <w:rsid w:val="0030047C"/>
    <w:rsid w:val="00300CD6"/>
    <w:rsid w:val="00300CE3"/>
    <w:rsid w:val="00301414"/>
    <w:rsid w:val="00301B8D"/>
    <w:rsid w:val="00303062"/>
    <w:rsid w:val="00304B3B"/>
    <w:rsid w:val="003057C2"/>
    <w:rsid w:val="00306A13"/>
    <w:rsid w:val="00306E1A"/>
    <w:rsid w:val="0030758B"/>
    <w:rsid w:val="003101DC"/>
    <w:rsid w:val="0031031C"/>
    <w:rsid w:val="003103AD"/>
    <w:rsid w:val="00310E36"/>
    <w:rsid w:val="00310F37"/>
    <w:rsid w:val="0031136C"/>
    <w:rsid w:val="00312B05"/>
    <w:rsid w:val="003132FC"/>
    <w:rsid w:val="00313834"/>
    <w:rsid w:val="00313E13"/>
    <w:rsid w:val="00313EC7"/>
    <w:rsid w:val="003148F7"/>
    <w:rsid w:val="00314A3E"/>
    <w:rsid w:val="00314ADB"/>
    <w:rsid w:val="003154C3"/>
    <w:rsid w:val="003154FD"/>
    <w:rsid w:val="00315695"/>
    <w:rsid w:val="003156FB"/>
    <w:rsid w:val="00315ADA"/>
    <w:rsid w:val="00315B2F"/>
    <w:rsid w:val="00315CBF"/>
    <w:rsid w:val="00315F58"/>
    <w:rsid w:val="0031689E"/>
    <w:rsid w:val="00316D24"/>
    <w:rsid w:val="00316F90"/>
    <w:rsid w:val="0031715A"/>
    <w:rsid w:val="003172D7"/>
    <w:rsid w:val="003173E5"/>
    <w:rsid w:val="00317B36"/>
    <w:rsid w:val="00320103"/>
    <w:rsid w:val="003208D6"/>
    <w:rsid w:val="00320BCD"/>
    <w:rsid w:val="00320C64"/>
    <w:rsid w:val="00320F85"/>
    <w:rsid w:val="00321850"/>
    <w:rsid w:val="00321E13"/>
    <w:rsid w:val="00322295"/>
    <w:rsid w:val="00322467"/>
    <w:rsid w:val="00322C72"/>
    <w:rsid w:val="00322E5D"/>
    <w:rsid w:val="003238C5"/>
    <w:rsid w:val="0032394A"/>
    <w:rsid w:val="00324978"/>
    <w:rsid w:val="00324D4B"/>
    <w:rsid w:val="00325655"/>
    <w:rsid w:val="0032583E"/>
    <w:rsid w:val="00325A88"/>
    <w:rsid w:val="00325EFA"/>
    <w:rsid w:val="00326908"/>
    <w:rsid w:val="003273FA"/>
    <w:rsid w:val="003277EF"/>
    <w:rsid w:val="00327A35"/>
    <w:rsid w:val="00330CAC"/>
    <w:rsid w:val="0033142D"/>
    <w:rsid w:val="00331769"/>
    <w:rsid w:val="003318E4"/>
    <w:rsid w:val="003321E9"/>
    <w:rsid w:val="003324FB"/>
    <w:rsid w:val="00332EF0"/>
    <w:rsid w:val="00332F4F"/>
    <w:rsid w:val="00333E4D"/>
    <w:rsid w:val="00333F79"/>
    <w:rsid w:val="0033413A"/>
    <w:rsid w:val="00334266"/>
    <w:rsid w:val="00334AFD"/>
    <w:rsid w:val="00334B56"/>
    <w:rsid w:val="00334B80"/>
    <w:rsid w:val="00334C70"/>
    <w:rsid w:val="00335789"/>
    <w:rsid w:val="003359EA"/>
    <w:rsid w:val="0033627E"/>
    <w:rsid w:val="00336619"/>
    <w:rsid w:val="00336D14"/>
    <w:rsid w:val="00337607"/>
    <w:rsid w:val="00337667"/>
    <w:rsid w:val="00337910"/>
    <w:rsid w:val="00337E25"/>
    <w:rsid w:val="00340258"/>
    <w:rsid w:val="00340463"/>
    <w:rsid w:val="00342431"/>
    <w:rsid w:val="0034281F"/>
    <w:rsid w:val="00343AB8"/>
    <w:rsid w:val="00343B32"/>
    <w:rsid w:val="00344910"/>
    <w:rsid w:val="00344D17"/>
    <w:rsid w:val="00344EF2"/>
    <w:rsid w:val="00345148"/>
    <w:rsid w:val="00346662"/>
    <w:rsid w:val="003467D3"/>
    <w:rsid w:val="003468E6"/>
    <w:rsid w:val="00346E97"/>
    <w:rsid w:val="0034767F"/>
    <w:rsid w:val="00347F38"/>
    <w:rsid w:val="00350BB4"/>
    <w:rsid w:val="00350C69"/>
    <w:rsid w:val="00351206"/>
    <w:rsid w:val="00351267"/>
    <w:rsid w:val="0035161D"/>
    <w:rsid w:val="00351EAC"/>
    <w:rsid w:val="00352896"/>
    <w:rsid w:val="0035297D"/>
    <w:rsid w:val="00352A14"/>
    <w:rsid w:val="00352A28"/>
    <w:rsid w:val="00353601"/>
    <w:rsid w:val="00353D12"/>
    <w:rsid w:val="00353EBA"/>
    <w:rsid w:val="003544B8"/>
    <w:rsid w:val="00354EEB"/>
    <w:rsid w:val="003554E0"/>
    <w:rsid w:val="00356697"/>
    <w:rsid w:val="0035707F"/>
    <w:rsid w:val="00357154"/>
    <w:rsid w:val="003574C8"/>
    <w:rsid w:val="00357CBB"/>
    <w:rsid w:val="0036089D"/>
    <w:rsid w:val="003613C8"/>
    <w:rsid w:val="00361AF9"/>
    <w:rsid w:val="00361F4A"/>
    <w:rsid w:val="00362034"/>
    <w:rsid w:val="00362C32"/>
    <w:rsid w:val="00362CE2"/>
    <w:rsid w:val="00362D83"/>
    <w:rsid w:val="0036318A"/>
    <w:rsid w:val="0036400A"/>
    <w:rsid w:val="00364164"/>
    <w:rsid w:val="0036487E"/>
    <w:rsid w:val="00364A31"/>
    <w:rsid w:val="00364AFE"/>
    <w:rsid w:val="00364CAF"/>
    <w:rsid w:val="00366426"/>
    <w:rsid w:val="00367563"/>
    <w:rsid w:val="00367915"/>
    <w:rsid w:val="00370A39"/>
    <w:rsid w:val="00370C3D"/>
    <w:rsid w:val="00370CB3"/>
    <w:rsid w:val="0037148B"/>
    <w:rsid w:val="00371C8F"/>
    <w:rsid w:val="00371CD7"/>
    <w:rsid w:val="00371F25"/>
    <w:rsid w:val="0037226C"/>
    <w:rsid w:val="003727EA"/>
    <w:rsid w:val="00372847"/>
    <w:rsid w:val="00372D73"/>
    <w:rsid w:val="00373D58"/>
    <w:rsid w:val="003740C5"/>
    <w:rsid w:val="00374B44"/>
    <w:rsid w:val="00375195"/>
    <w:rsid w:val="003754D8"/>
    <w:rsid w:val="003756CF"/>
    <w:rsid w:val="0037635C"/>
    <w:rsid w:val="003767E5"/>
    <w:rsid w:val="003768DD"/>
    <w:rsid w:val="00376EE6"/>
    <w:rsid w:val="00376F5C"/>
    <w:rsid w:val="003770B7"/>
    <w:rsid w:val="0037729B"/>
    <w:rsid w:val="0037769A"/>
    <w:rsid w:val="00380293"/>
    <w:rsid w:val="003807C7"/>
    <w:rsid w:val="0038241E"/>
    <w:rsid w:val="00382837"/>
    <w:rsid w:val="00382FF7"/>
    <w:rsid w:val="00383A33"/>
    <w:rsid w:val="00383D48"/>
    <w:rsid w:val="00383E7A"/>
    <w:rsid w:val="0038434B"/>
    <w:rsid w:val="00384913"/>
    <w:rsid w:val="0038492A"/>
    <w:rsid w:val="00384C2C"/>
    <w:rsid w:val="00385099"/>
    <w:rsid w:val="003851E6"/>
    <w:rsid w:val="00385213"/>
    <w:rsid w:val="00385ED8"/>
    <w:rsid w:val="003861D7"/>
    <w:rsid w:val="003867D7"/>
    <w:rsid w:val="00386913"/>
    <w:rsid w:val="00386DE3"/>
    <w:rsid w:val="003872ED"/>
    <w:rsid w:val="003878D9"/>
    <w:rsid w:val="00387DFE"/>
    <w:rsid w:val="00390BAD"/>
    <w:rsid w:val="00390F75"/>
    <w:rsid w:val="003912EA"/>
    <w:rsid w:val="00391D48"/>
    <w:rsid w:val="0039210E"/>
    <w:rsid w:val="00392999"/>
    <w:rsid w:val="00392E41"/>
    <w:rsid w:val="00393030"/>
    <w:rsid w:val="00396632"/>
    <w:rsid w:val="00397815"/>
    <w:rsid w:val="003978B5"/>
    <w:rsid w:val="003A0554"/>
    <w:rsid w:val="003A0A56"/>
    <w:rsid w:val="003A0E8A"/>
    <w:rsid w:val="003A14BB"/>
    <w:rsid w:val="003A204F"/>
    <w:rsid w:val="003A2398"/>
    <w:rsid w:val="003A24F9"/>
    <w:rsid w:val="003A2CFB"/>
    <w:rsid w:val="003A2EEA"/>
    <w:rsid w:val="003A2F4C"/>
    <w:rsid w:val="003A459D"/>
    <w:rsid w:val="003A47AB"/>
    <w:rsid w:val="003A4DB5"/>
    <w:rsid w:val="003A5011"/>
    <w:rsid w:val="003A52AF"/>
    <w:rsid w:val="003A5B70"/>
    <w:rsid w:val="003A63D4"/>
    <w:rsid w:val="003A69CF"/>
    <w:rsid w:val="003A72EA"/>
    <w:rsid w:val="003A7392"/>
    <w:rsid w:val="003A77E1"/>
    <w:rsid w:val="003A7D18"/>
    <w:rsid w:val="003A7E6B"/>
    <w:rsid w:val="003B01B4"/>
    <w:rsid w:val="003B05D8"/>
    <w:rsid w:val="003B0737"/>
    <w:rsid w:val="003B0ABB"/>
    <w:rsid w:val="003B25C1"/>
    <w:rsid w:val="003B2CDE"/>
    <w:rsid w:val="003B31C4"/>
    <w:rsid w:val="003B33E8"/>
    <w:rsid w:val="003B3635"/>
    <w:rsid w:val="003B37F7"/>
    <w:rsid w:val="003B393B"/>
    <w:rsid w:val="003B489B"/>
    <w:rsid w:val="003B48F6"/>
    <w:rsid w:val="003B4AD9"/>
    <w:rsid w:val="003B560C"/>
    <w:rsid w:val="003B5BA2"/>
    <w:rsid w:val="003B5CDC"/>
    <w:rsid w:val="003B6540"/>
    <w:rsid w:val="003B6B6E"/>
    <w:rsid w:val="003B7701"/>
    <w:rsid w:val="003B7D4A"/>
    <w:rsid w:val="003C01A8"/>
    <w:rsid w:val="003C114E"/>
    <w:rsid w:val="003C18E1"/>
    <w:rsid w:val="003C21C5"/>
    <w:rsid w:val="003C27B7"/>
    <w:rsid w:val="003C3396"/>
    <w:rsid w:val="003C3678"/>
    <w:rsid w:val="003C3B61"/>
    <w:rsid w:val="003C4090"/>
    <w:rsid w:val="003C47C0"/>
    <w:rsid w:val="003C4DA6"/>
    <w:rsid w:val="003C653B"/>
    <w:rsid w:val="003C6B42"/>
    <w:rsid w:val="003C6C28"/>
    <w:rsid w:val="003C7159"/>
    <w:rsid w:val="003C774D"/>
    <w:rsid w:val="003C7842"/>
    <w:rsid w:val="003C7D6F"/>
    <w:rsid w:val="003D1AC4"/>
    <w:rsid w:val="003D1C0D"/>
    <w:rsid w:val="003D29AA"/>
    <w:rsid w:val="003D2CC5"/>
    <w:rsid w:val="003D39B2"/>
    <w:rsid w:val="003D48DB"/>
    <w:rsid w:val="003D4A0F"/>
    <w:rsid w:val="003D4C0E"/>
    <w:rsid w:val="003D4D81"/>
    <w:rsid w:val="003D5059"/>
    <w:rsid w:val="003D5B52"/>
    <w:rsid w:val="003D60E0"/>
    <w:rsid w:val="003D6168"/>
    <w:rsid w:val="003D7C47"/>
    <w:rsid w:val="003E018B"/>
    <w:rsid w:val="003E03A8"/>
    <w:rsid w:val="003E06BC"/>
    <w:rsid w:val="003E0A43"/>
    <w:rsid w:val="003E0A9F"/>
    <w:rsid w:val="003E0EBA"/>
    <w:rsid w:val="003E124A"/>
    <w:rsid w:val="003E18EA"/>
    <w:rsid w:val="003E1B49"/>
    <w:rsid w:val="003E22C2"/>
    <w:rsid w:val="003E26AF"/>
    <w:rsid w:val="003E2ED7"/>
    <w:rsid w:val="003E3019"/>
    <w:rsid w:val="003E3F8F"/>
    <w:rsid w:val="003E49CF"/>
    <w:rsid w:val="003E4DC0"/>
    <w:rsid w:val="003E51B8"/>
    <w:rsid w:val="003E5AFA"/>
    <w:rsid w:val="003E5C49"/>
    <w:rsid w:val="003E63BB"/>
    <w:rsid w:val="003E68A0"/>
    <w:rsid w:val="003E6B45"/>
    <w:rsid w:val="003E75F6"/>
    <w:rsid w:val="003E7ACA"/>
    <w:rsid w:val="003F02AB"/>
    <w:rsid w:val="003F05BF"/>
    <w:rsid w:val="003F063D"/>
    <w:rsid w:val="003F1A30"/>
    <w:rsid w:val="003F1B50"/>
    <w:rsid w:val="003F24FC"/>
    <w:rsid w:val="003F287F"/>
    <w:rsid w:val="003F2CD5"/>
    <w:rsid w:val="003F2F0F"/>
    <w:rsid w:val="003F2F26"/>
    <w:rsid w:val="003F3B6E"/>
    <w:rsid w:val="003F403D"/>
    <w:rsid w:val="003F42E1"/>
    <w:rsid w:val="003F440F"/>
    <w:rsid w:val="003F44D4"/>
    <w:rsid w:val="003F5085"/>
    <w:rsid w:val="003F56AD"/>
    <w:rsid w:val="003F5735"/>
    <w:rsid w:val="003F70FA"/>
    <w:rsid w:val="003F7C8D"/>
    <w:rsid w:val="003F7EFE"/>
    <w:rsid w:val="004002FC"/>
    <w:rsid w:val="0040120C"/>
    <w:rsid w:val="00401D82"/>
    <w:rsid w:val="00402301"/>
    <w:rsid w:val="004023DF"/>
    <w:rsid w:val="00402885"/>
    <w:rsid w:val="00402E4E"/>
    <w:rsid w:val="00402E8F"/>
    <w:rsid w:val="00403068"/>
    <w:rsid w:val="004031BB"/>
    <w:rsid w:val="00403602"/>
    <w:rsid w:val="004036BA"/>
    <w:rsid w:val="00403911"/>
    <w:rsid w:val="004042EB"/>
    <w:rsid w:val="00404395"/>
    <w:rsid w:val="00404B9E"/>
    <w:rsid w:val="00404DC0"/>
    <w:rsid w:val="00404E08"/>
    <w:rsid w:val="0040500D"/>
    <w:rsid w:val="00405112"/>
    <w:rsid w:val="00405259"/>
    <w:rsid w:val="0040583F"/>
    <w:rsid w:val="004073C9"/>
    <w:rsid w:val="00407413"/>
    <w:rsid w:val="0040790B"/>
    <w:rsid w:val="00407B5A"/>
    <w:rsid w:val="00407B90"/>
    <w:rsid w:val="00407E75"/>
    <w:rsid w:val="004111A8"/>
    <w:rsid w:val="004114E9"/>
    <w:rsid w:val="00411BE5"/>
    <w:rsid w:val="004121CC"/>
    <w:rsid w:val="00412234"/>
    <w:rsid w:val="00412BFD"/>
    <w:rsid w:val="00412C98"/>
    <w:rsid w:val="004130A6"/>
    <w:rsid w:val="00413DDF"/>
    <w:rsid w:val="0041454F"/>
    <w:rsid w:val="0041465F"/>
    <w:rsid w:val="004153DE"/>
    <w:rsid w:val="00415C3C"/>
    <w:rsid w:val="00416130"/>
    <w:rsid w:val="00416C39"/>
    <w:rsid w:val="00417935"/>
    <w:rsid w:val="00417DC7"/>
    <w:rsid w:val="0042090A"/>
    <w:rsid w:val="00420BB3"/>
    <w:rsid w:val="00423583"/>
    <w:rsid w:val="0042371C"/>
    <w:rsid w:val="00423BD1"/>
    <w:rsid w:val="00423FD7"/>
    <w:rsid w:val="00424091"/>
    <w:rsid w:val="004246B1"/>
    <w:rsid w:val="004246E0"/>
    <w:rsid w:val="00424990"/>
    <w:rsid w:val="00424C25"/>
    <w:rsid w:val="00424D25"/>
    <w:rsid w:val="00425A7F"/>
    <w:rsid w:val="004263A4"/>
    <w:rsid w:val="00426855"/>
    <w:rsid w:val="00426A4E"/>
    <w:rsid w:val="004304CF"/>
    <w:rsid w:val="004314AD"/>
    <w:rsid w:val="0043176C"/>
    <w:rsid w:val="00431773"/>
    <w:rsid w:val="00431DF9"/>
    <w:rsid w:val="00431E6B"/>
    <w:rsid w:val="004320FB"/>
    <w:rsid w:val="004336B3"/>
    <w:rsid w:val="00433975"/>
    <w:rsid w:val="00433DC4"/>
    <w:rsid w:val="0043449E"/>
    <w:rsid w:val="004345F6"/>
    <w:rsid w:val="004354C6"/>
    <w:rsid w:val="004368A9"/>
    <w:rsid w:val="00436D7E"/>
    <w:rsid w:val="00436E08"/>
    <w:rsid w:val="00437347"/>
    <w:rsid w:val="0043734E"/>
    <w:rsid w:val="00437368"/>
    <w:rsid w:val="00440A2B"/>
    <w:rsid w:val="00440AF8"/>
    <w:rsid w:val="00442BBE"/>
    <w:rsid w:val="00442D82"/>
    <w:rsid w:val="00442F77"/>
    <w:rsid w:val="00443270"/>
    <w:rsid w:val="00443960"/>
    <w:rsid w:val="004441F9"/>
    <w:rsid w:val="004446F6"/>
    <w:rsid w:val="00445319"/>
    <w:rsid w:val="00445426"/>
    <w:rsid w:val="0044582B"/>
    <w:rsid w:val="00445C52"/>
    <w:rsid w:val="00445C5C"/>
    <w:rsid w:val="00445D6A"/>
    <w:rsid w:val="00446001"/>
    <w:rsid w:val="00446094"/>
    <w:rsid w:val="00446B8E"/>
    <w:rsid w:val="00446F5A"/>
    <w:rsid w:val="00446FC7"/>
    <w:rsid w:val="0044710C"/>
    <w:rsid w:val="00447381"/>
    <w:rsid w:val="00447440"/>
    <w:rsid w:val="00447E68"/>
    <w:rsid w:val="00450652"/>
    <w:rsid w:val="004507B8"/>
    <w:rsid w:val="0045130E"/>
    <w:rsid w:val="00451318"/>
    <w:rsid w:val="004518FD"/>
    <w:rsid w:val="0045191E"/>
    <w:rsid w:val="00451CCE"/>
    <w:rsid w:val="00452995"/>
    <w:rsid w:val="00453C5A"/>
    <w:rsid w:val="0045408A"/>
    <w:rsid w:val="004545E5"/>
    <w:rsid w:val="00454CA5"/>
    <w:rsid w:val="00455491"/>
    <w:rsid w:val="004556F5"/>
    <w:rsid w:val="00455B80"/>
    <w:rsid w:val="00456DC9"/>
    <w:rsid w:val="00457913"/>
    <w:rsid w:val="00460163"/>
    <w:rsid w:val="00461210"/>
    <w:rsid w:val="0046150F"/>
    <w:rsid w:val="00461CC6"/>
    <w:rsid w:val="00462402"/>
    <w:rsid w:val="00462A42"/>
    <w:rsid w:val="00462CAC"/>
    <w:rsid w:val="004646FF"/>
    <w:rsid w:val="004647FE"/>
    <w:rsid w:val="00464B1D"/>
    <w:rsid w:val="0046605A"/>
    <w:rsid w:val="00466CAC"/>
    <w:rsid w:val="00467352"/>
    <w:rsid w:val="00467F67"/>
    <w:rsid w:val="00470B46"/>
    <w:rsid w:val="0047237B"/>
    <w:rsid w:val="0047249C"/>
    <w:rsid w:val="00472EA3"/>
    <w:rsid w:val="00473BBF"/>
    <w:rsid w:val="00473E7A"/>
    <w:rsid w:val="004740F4"/>
    <w:rsid w:val="00474D59"/>
    <w:rsid w:val="004750B6"/>
    <w:rsid w:val="00475801"/>
    <w:rsid w:val="0047643D"/>
    <w:rsid w:val="00476F5D"/>
    <w:rsid w:val="004771EB"/>
    <w:rsid w:val="00477572"/>
    <w:rsid w:val="00477B3D"/>
    <w:rsid w:val="00477D29"/>
    <w:rsid w:val="00480970"/>
    <w:rsid w:val="00480BD8"/>
    <w:rsid w:val="00480DD5"/>
    <w:rsid w:val="0048247C"/>
    <w:rsid w:val="00482C08"/>
    <w:rsid w:val="00482C61"/>
    <w:rsid w:val="00483758"/>
    <w:rsid w:val="00484257"/>
    <w:rsid w:val="00484359"/>
    <w:rsid w:val="00484402"/>
    <w:rsid w:val="0048442C"/>
    <w:rsid w:val="00484A40"/>
    <w:rsid w:val="00484AAA"/>
    <w:rsid w:val="00484BD4"/>
    <w:rsid w:val="00484F3B"/>
    <w:rsid w:val="0048507F"/>
    <w:rsid w:val="0048536A"/>
    <w:rsid w:val="00485E58"/>
    <w:rsid w:val="0048603D"/>
    <w:rsid w:val="00486048"/>
    <w:rsid w:val="00486BFB"/>
    <w:rsid w:val="00486C2D"/>
    <w:rsid w:val="00490106"/>
    <w:rsid w:val="00490887"/>
    <w:rsid w:val="00490A2F"/>
    <w:rsid w:val="00490CBF"/>
    <w:rsid w:val="00490FDB"/>
    <w:rsid w:val="00491A24"/>
    <w:rsid w:val="00491E33"/>
    <w:rsid w:val="004922F4"/>
    <w:rsid w:val="00492440"/>
    <w:rsid w:val="00492617"/>
    <w:rsid w:val="00492EE2"/>
    <w:rsid w:val="00493641"/>
    <w:rsid w:val="00493812"/>
    <w:rsid w:val="00493C01"/>
    <w:rsid w:val="00494093"/>
    <w:rsid w:val="004945E9"/>
    <w:rsid w:val="00494D0D"/>
    <w:rsid w:val="004951B0"/>
    <w:rsid w:val="004965B7"/>
    <w:rsid w:val="00496638"/>
    <w:rsid w:val="004966AD"/>
    <w:rsid w:val="0049704A"/>
    <w:rsid w:val="0049751B"/>
    <w:rsid w:val="0049785C"/>
    <w:rsid w:val="00497E77"/>
    <w:rsid w:val="004A0B8E"/>
    <w:rsid w:val="004A0CA5"/>
    <w:rsid w:val="004A131A"/>
    <w:rsid w:val="004A1994"/>
    <w:rsid w:val="004A1E0C"/>
    <w:rsid w:val="004A1F2A"/>
    <w:rsid w:val="004A1FCD"/>
    <w:rsid w:val="004A260A"/>
    <w:rsid w:val="004A29F6"/>
    <w:rsid w:val="004A3BCE"/>
    <w:rsid w:val="004A3D36"/>
    <w:rsid w:val="004A4155"/>
    <w:rsid w:val="004A4C5E"/>
    <w:rsid w:val="004A5679"/>
    <w:rsid w:val="004A5A95"/>
    <w:rsid w:val="004A6081"/>
    <w:rsid w:val="004A6367"/>
    <w:rsid w:val="004A69B2"/>
    <w:rsid w:val="004A76E5"/>
    <w:rsid w:val="004A7BF2"/>
    <w:rsid w:val="004A7D30"/>
    <w:rsid w:val="004B01B2"/>
    <w:rsid w:val="004B0229"/>
    <w:rsid w:val="004B0D47"/>
    <w:rsid w:val="004B0D9A"/>
    <w:rsid w:val="004B1504"/>
    <w:rsid w:val="004B2521"/>
    <w:rsid w:val="004B28F3"/>
    <w:rsid w:val="004B2BE5"/>
    <w:rsid w:val="004B3027"/>
    <w:rsid w:val="004B334A"/>
    <w:rsid w:val="004B3692"/>
    <w:rsid w:val="004B3955"/>
    <w:rsid w:val="004B43CC"/>
    <w:rsid w:val="004B44C9"/>
    <w:rsid w:val="004B5236"/>
    <w:rsid w:val="004B540D"/>
    <w:rsid w:val="004B57CB"/>
    <w:rsid w:val="004B5C12"/>
    <w:rsid w:val="004B6081"/>
    <w:rsid w:val="004B7911"/>
    <w:rsid w:val="004B7AD9"/>
    <w:rsid w:val="004C0B5B"/>
    <w:rsid w:val="004C1431"/>
    <w:rsid w:val="004C170A"/>
    <w:rsid w:val="004C1D44"/>
    <w:rsid w:val="004C2757"/>
    <w:rsid w:val="004C2CC2"/>
    <w:rsid w:val="004C3144"/>
    <w:rsid w:val="004C3262"/>
    <w:rsid w:val="004C32CA"/>
    <w:rsid w:val="004C33AD"/>
    <w:rsid w:val="004C38AA"/>
    <w:rsid w:val="004C3CF1"/>
    <w:rsid w:val="004C3E29"/>
    <w:rsid w:val="004C4193"/>
    <w:rsid w:val="004C55E1"/>
    <w:rsid w:val="004C5A87"/>
    <w:rsid w:val="004C67D9"/>
    <w:rsid w:val="004C6880"/>
    <w:rsid w:val="004C6BCA"/>
    <w:rsid w:val="004C6E84"/>
    <w:rsid w:val="004C74D2"/>
    <w:rsid w:val="004C78F1"/>
    <w:rsid w:val="004C7F91"/>
    <w:rsid w:val="004D0089"/>
    <w:rsid w:val="004D1026"/>
    <w:rsid w:val="004D1C82"/>
    <w:rsid w:val="004D2CF4"/>
    <w:rsid w:val="004D2F84"/>
    <w:rsid w:val="004D313C"/>
    <w:rsid w:val="004D32C4"/>
    <w:rsid w:val="004D4790"/>
    <w:rsid w:val="004D4B6F"/>
    <w:rsid w:val="004D579E"/>
    <w:rsid w:val="004D69E0"/>
    <w:rsid w:val="004D7109"/>
    <w:rsid w:val="004D7509"/>
    <w:rsid w:val="004E01FA"/>
    <w:rsid w:val="004E0352"/>
    <w:rsid w:val="004E046B"/>
    <w:rsid w:val="004E04D5"/>
    <w:rsid w:val="004E0A1D"/>
    <w:rsid w:val="004E0D02"/>
    <w:rsid w:val="004E1562"/>
    <w:rsid w:val="004E2429"/>
    <w:rsid w:val="004E2535"/>
    <w:rsid w:val="004E2BA3"/>
    <w:rsid w:val="004E3396"/>
    <w:rsid w:val="004E36D3"/>
    <w:rsid w:val="004E37D3"/>
    <w:rsid w:val="004E517B"/>
    <w:rsid w:val="004E560C"/>
    <w:rsid w:val="004E56AC"/>
    <w:rsid w:val="004E637C"/>
    <w:rsid w:val="004E64D0"/>
    <w:rsid w:val="004E6B3E"/>
    <w:rsid w:val="004E7029"/>
    <w:rsid w:val="004E792F"/>
    <w:rsid w:val="004E7DED"/>
    <w:rsid w:val="004F03AC"/>
    <w:rsid w:val="004F0CF5"/>
    <w:rsid w:val="004F1329"/>
    <w:rsid w:val="004F1E43"/>
    <w:rsid w:val="004F24C8"/>
    <w:rsid w:val="004F2CB3"/>
    <w:rsid w:val="004F3221"/>
    <w:rsid w:val="004F3937"/>
    <w:rsid w:val="004F3D56"/>
    <w:rsid w:val="004F4C08"/>
    <w:rsid w:val="004F4FA8"/>
    <w:rsid w:val="004F5648"/>
    <w:rsid w:val="004F5B51"/>
    <w:rsid w:val="004F5C37"/>
    <w:rsid w:val="004F65C8"/>
    <w:rsid w:val="004F702A"/>
    <w:rsid w:val="004F7523"/>
    <w:rsid w:val="004F77F2"/>
    <w:rsid w:val="005005D8"/>
    <w:rsid w:val="0050121A"/>
    <w:rsid w:val="005012D1"/>
    <w:rsid w:val="00501B77"/>
    <w:rsid w:val="00501F4E"/>
    <w:rsid w:val="005028A3"/>
    <w:rsid w:val="00502975"/>
    <w:rsid w:val="0050307C"/>
    <w:rsid w:val="005038F9"/>
    <w:rsid w:val="00503DCC"/>
    <w:rsid w:val="005040BF"/>
    <w:rsid w:val="0050437B"/>
    <w:rsid w:val="00504850"/>
    <w:rsid w:val="00505664"/>
    <w:rsid w:val="00505D81"/>
    <w:rsid w:val="00506C76"/>
    <w:rsid w:val="005106E5"/>
    <w:rsid w:val="00510DFD"/>
    <w:rsid w:val="00511453"/>
    <w:rsid w:val="005121C4"/>
    <w:rsid w:val="00512356"/>
    <w:rsid w:val="00512782"/>
    <w:rsid w:val="00512C8F"/>
    <w:rsid w:val="005133E1"/>
    <w:rsid w:val="00513C7B"/>
    <w:rsid w:val="00513E95"/>
    <w:rsid w:val="00513EAB"/>
    <w:rsid w:val="00513FD5"/>
    <w:rsid w:val="005154EC"/>
    <w:rsid w:val="00515A6D"/>
    <w:rsid w:val="00515BF8"/>
    <w:rsid w:val="00515D75"/>
    <w:rsid w:val="00515F1E"/>
    <w:rsid w:val="00516279"/>
    <w:rsid w:val="00516D54"/>
    <w:rsid w:val="00516FE8"/>
    <w:rsid w:val="005171FD"/>
    <w:rsid w:val="005179EB"/>
    <w:rsid w:val="005202BF"/>
    <w:rsid w:val="00520633"/>
    <w:rsid w:val="00520C67"/>
    <w:rsid w:val="005215CB"/>
    <w:rsid w:val="005224EF"/>
    <w:rsid w:val="00522B62"/>
    <w:rsid w:val="00522BA8"/>
    <w:rsid w:val="00522DC3"/>
    <w:rsid w:val="00523F6B"/>
    <w:rsid w:val="005243E1"/>
    <w:rsid w:val="00525244"/>
    <w:rsid w:val="005256CE"/>
    <w:rsid w:val="0052727F"/>
    <w:rsid w:val="00527B14"/>
    <w:rsid w:val="00527F26"/>
    <w:rsid w:val="00530077"/>
    <w:rsid w:val="00530511"/>
    <w:rsid w:val="005311B2"/>
    <w:rsid w:val="00531244"/>
    <w:rsid w:val="00532491"/>
    <w:rsid w:val="005329C6"/>
    <w:rsid w:val="00532EB3"/>
    <w:rsid w:val="00532F2B"/>
    <w:rsid w:val="00533D86"/>
    <w:rsid w:val="00533DC2"/>
    <w:rsid w:val="00533E5F"/>
    <w:rsid w:val="005341B6"/>
    <w:rsid w:val="00535076"/>
    <w:rsid w:val="0053596C"/>
    <w:rsid w:val="00535C79"/>
    <w:rsid w:val="00536F8F"/>
    <w:rsid w:val="00537AFF"/>
    <w:rsid w:val="005400B3"/>
    <w:rsid w:val="0054013B"/>
    <w:rsid w:val="0054023F"/>
    <w:rsid w:val="005408BE"/>
    <w:rsid w:val="005409F6"/>
    <w:rsid w:val="00540D8A"/>
    <w:rsid w:val="00541FAB"/>
    <w:rsid w:val="005426BD"/>
    <w:rsid w:val="005426D0"/>
    <w:rsid w:val="005429A5"/>
    <w:rsid w:val="00542BC9"/>
    <w:rsid w:val="0054395C"/>
    <w:rsid w:val="00543F96"/>
    <w:rsid w:val="00544177"/>
    <w:rsid w:val="0054447C"/>
    <w:rsid w:val="005446D1"/>
    <w:rsid w:val="005454FA"/>
    <w:rsid w:val="005455A2"/>
    <w:rsid w:val="0054565A"/>
    <w:rsid w:val="00545882"/>
    <w:rsid w:val="00545A6D"/>
    <w:rsid w:val="00546085"/>
    <w:rsid w:val="00546566"/>
    <w:rsid w:val="005506A7"/>
    <w:rsid w:val="005511F2"/>
    <w:rsid w:val="00551A4C"/>
    <w:rsid w:val="00551EF3"/>
    <w:rsid w:val="00552C11"/>
    <w:rsid w:val="0055418B"/>
    <w:rsid w:val="00554600"/>
    <w:rsid w:val="00554A75"/>
    <w:rsid w:val="00554E40"/>
    <w:rsid w:val="005555DA"/>
    <w:rsid w:val="0055594D"/>
    <w:rsid w:val="00557340"/>
    <w:rsid w:val="00557632"/>
    <w:rsid w:val="005611B4"/>
    <w:rsid w:val="005617A5"/>
    <w:rsid w:val="00561864"/>
    <w:rsid w:val="00561D0F"/>
    <w:rsid w:val="005627BB"/>
    <w:rsid w:val="00564004"/>
    <w:rsid w:val="0056447D"/>
    <w:rsid w:val="00564F74"/>
    <w:rsid w:val="00565738"/>
    <w:rsid w:val="00565BE0"/>
    <w:rsid w:val="0056603C"/>
    <w:rsid w:val="005669B0"/>
    <w:rsid w:val="00566F75"/>
    <w:rsid w:val="00567E86"/>
    <w:rsid w:val="00572230"/>
    <w:rsid w:val="00572245"/>
    <w:rsid w:val="005723CA"/>
    <w:rsid w:val="00573522"/>
    <w:rsid w:val="00574051"/>
    <w:rsid w:val="00574983"/>
    <w:rsid w:val="005752FC"/>
    <w:rsid w:val="00575D23"/>
    <w:rsid w:val="00576522"/>
    <w:rsid w:val="00576E7F"/>
    <w:rsid w:val="00577101"/>
    <w:rsid w:val="005779A4"/>
    <w:rsid w:val="00577A52"/>
    <w:rsid w:val="00577E65"/>
    <w:rsid w:val="0058040A"/>
    <w:rsid w:val="00580BBA"/>
    <w:rsid w:val="00581099"/>
    <w:rsid w:val="00581F7E"/>
    <w:rsid w:val="0058200D"/>
    <w:rsid w:val="00582D5B"/>
    <w:rsid w:val="005833FE"/>
    <w:rsid w:val="00583627"/>
    <w:rsid w:val="00583D60"/>
    <w:rsid w:val="00583F4A"/>
    <w:rsid w:val="00583FFC"/>
    <w:rsid w:val="0058418C"/>
    <w:rsid w:val="00584B7D"/>
    <w:rsid w:val="00584EF3"/>
    <w:rsid w:val="00584F07"/>
    <w:rsid w:val="00585470"/>
    <w:rsid w:val="0058559A"/>
    <w:rsid w:val="00585833"/>
    <w:rsid w:val="00586AA8"/>
    <w:rsid w:val="00586ADB"/>
    <w:rsid w:val="00586D90"/>
    <w:rsid w:val="00590254"/>
    <w:rsid w:val="0059100B"/>
    <w:rsid w:val="00591A2F"/>
    <w:rsid w:val="00591F84"/>
    <w:rsid w:val="00592AA6"/>
    <w:rsid w:val="00592D76"/>
    <w:rsid w:val="00592DA2"/>
    <w:rsid w:val="00593DAE"/>
    <w:rsid w:val="00593F95"/>
    <w:rsid w:val="00594766"/>
    <w:rsid w:val="00594C7B"/>
    <w:rsid w:val="00594E26"/>
    <w:rsid w:val="00595348"/>
    <w:rsid w:val="00595617"/>
    <w:rsid w:val="00595A67"/>
    <w:rsid w:val="0059631E"/>
    <w:rsid w:val="005966DF"/>
    <w:rsid w:val="0059680B"/>
    <w:rsid w:val="00596B83"/>
    <w:rsid w:val="00596BBD"/>
    <w:rsid w:val="0059721B"/>
    <w:rsid w:val="00597B9D"/>
    <w:rsid w:val="00597F92"/>
    <w:rsid w:val="005A0379"/>
    <w:rsid w:val="005A09EA"/>
    <w:rsid w:val="005A171F"/>
    <w:rsid w:val="005A1B8A"/>
    <w:rsid w:val="005A2105"/>
    <w:rsid w:val="005A2EBD"/>
    <w:rsid w:val="005A3161"/>
    <w:rsid w:val="005A3A05"/>
    <w:rsid w:val="005A3FA7"/>
    <w:rsid w:val="005A443D"/>
    <w:rsid w:val="005A495D"/>
    <w:rsid w:val="005A4A28"/>
    <w:rsid w:val="005A66BA"/>
    <w:rsid w:val="005A6739"/>
    <w:rsid w:val="005A69D8"/>
    <w:rsid w:val="005A6B24"/>
    <w:rsid w:val="005A6DB5"/>
    <w:rsid w:val="005A6E7D"/>
    <w:rsid w:val="005A7F7E"/>
    <w:rsid w:val="005B03D4"/>
    <w:rsid w:val="005B06BF"/>
    <w:rsid w:val="005B0E32"/>
    <w:rsid w:val="005B16F2"/>
    <w:rsid w:val="005B18C5"/>
    <w:rsid w:val="005B22B1"/>
    <w:rsid w:val="005B24F2"/>
    <w:rsid w:val="005B34DD"/>
    <w:rsid w:val="005B455E"/>
    <w:rsid w:val="005B4631"/>
    <w:rsid w:val="005B4E32"/>
    <w:rsid w:val="005B504A"/>
    <w:rsid w:val="005B5B92"/>
    <w:rsid w:val="005B5EC6"/>
    <w:rsid w:val="005B62A9"/>
    <w:rsid w:val="005B71A6"/>
    <w:rsid w:val="005B721C"/>
    <w:rsid w:val="005B7436"/>
    <w:rsid w:val="005B7AA1"/>
    <w:rsid w:val="005B7CF2"/>
    <w:rsid w:val="005C085B"/>
    <w:rsid w:val="005C1DA8"/>
    <w:rsid w:val="005C26F6"/>
    <w:rsid w:val="005C2886"/>
    <w:rsid w:val="005C3205"/>
    <w:rsid w:val="005C366D"/>
    <w:rsid w:val="005C57FE"/>
    <w:rsid w:val="005C6128"/>
    <w:rsid w:val="005C691A"/>
    <w:rsid w:val="005C71CC"/>
    <w:rsid w:val="005C74E2"/>
    <w:rsid w:val="005C7502"/>
    <w:rsid w:val="005C7B75"/>
    <w:rsid w:val="005C7FEF"/>
    <w:rsid w:val="005D0BD5"/>
    <w:rsid w:val="005D0D34"/>
    <w:rsid w:val="005D0D67"/>
    <w:rsid w:val="005D1349"/>
    <w:rsid w:val="005D145E"/>
    <w:rsid w:val="005D184F"/>
    <w:rsid w:val="005D188F"/>
    <w:rsid w:val="005D1F1C"/>
    <w:rsid w:val="005D3452"/>
    <w:rsid w:val="005D34F8"/>
    <w:rsid w:val="005D46F9"/>
    <w:rsid w:val="005D4EA8"/>
    <w:rsid w:val="005D4F20"/>
    <w:rsid w:val="005D4FBE"/>
    <w:rsid w:val="005D5FE1"/>
    <w:rsid w:val="005D636D"/>
    <w:rsid w:val="005D73D6"/>
    <w:rsid w:val="005D74D4"/>
    <w:rsid w:val="005D7EE9"/>
    <w:rsid w:val="005D7F00"/>
    <w:rsid w:val="005E0B55"/>
    <w:rsid w:val="005E1923"/>
    <w:rsid w:val="005E2287"/>
    <w:rsid w:val="005E26A4"/>
    <w:rsid w:val="005E2BE5"/>
    <w:rsid w:val="005E2D62"/>
    <w:rsid w:val="005E41D2"/>
    <w:rsid w:val="005E5C97"/>
    <w:rsid w:val="005E63DB"/>
    <w:rsid w:val="005E6809"/>
    <w:rsid w:val="005E731E"/>
    <w:rsid w:val="005E76D8"/>
    <w:rsid w:val="005E7E94"/>
    <w:rsid w:val="005F07E3"/>
    <w:rsid w:val="005F13DB"/>
    <w:rsid w:val="005F1D5D"/>
    <w:rsid w:val="005F24F6"/>
    <w:rsid w:val="005F2527"/>
    <w:rsid w:val="005F2A15"/>
    <w:rsid w:val="005F2B24"/>
    <w:rsid w:val="005F43C1"/>
    <w:rsid w:val="005F48EE"/>
    <w:rsid w:val="005F555D"/>
    <w:rsid w:val="005F5DEB"/>
    <w:rsid w:val="005F600E"/>
    <w:rsid w:val="005F64F9"/>
    <w:rsid w:val="005F6C59"/>
    <w:rsid w:val="005F6EA7"/>
    <w:rsid w:val="005F7F56"/>
    <w:rsid w:val="0060013A"/>
    <w:rsid w:val="00601568"/>
    <w:rsid w:val="00602175"/>
    <w:rsid w:val="0060249F"/>
    <w:rsid w:val="006026B5"/>
    <w:rsid w:val="00602759"/>
    <w:rsid w:val="0060290A"/>
    <w:rsid w:val="00602DC3"/>
    <w:rsid w:val="006032BD"/>
    <w:rsid w:val="00603CAE"/>
    <w:rsid w:val="00603F1B"/>
    <w:rsid w:val="00604A27"/>
    <w:rsid w:val="006058E0"/>
    <w:rsid w:val="00605AE9"/>
    <w:rsid w:val="00606275"/>
    <w:rsid w:val="00606352"/>
    <w:rsid w:val="00607887"/>
    <w:rsid w:val="0060791D"/>
    <w:rsid w:val="00607B47"/>
    <w:rsid w:val="00611A5D"/>
    <w:rsid w:val="00611CA4"/>
    <w:rsid w:val="00611E25"/>
    <w:rsid w:val="006126C1"/>
    <w:rsid w:val="0061296F"/>
    <w:rsid w:val="00612ADF"/>
    <w:rsid w:val="0061305C"/>
    <w:rsid w:val="00613253"/>
    <w:rsid w:val="00613A02"/>
    <w:rsid w:val="00613ADB"/>
    <w:rsid w:val="00613E70"/>
    <w:rsid w:val="006141AE"/>
    <w:rsid w:val="00614593"/>
    <w:rsid w:val="006146E8"/>
    <w:rsid w:val="00614E0E"/>
    <w:rsid w:val="0061503C"/>
    <w:rsid w:val="006151B5"/>
    <w:rsid w:val="0061542B"/>
    <w:rsid w:val="006157DE"/>
    <w:rsid w:val="00615AD9"/>
    <w:rsid w:val="006168D3"/>
    <w:rsid w:val="00616A73"/>
    <w:rsid w:val="006173E9"/>
    <w:rsid w:val="0061749B"/>
    <w:rsid w:val="00617C56"/>
    <w:rsid w:val="0062002E"/>
    <w:rsid w:val="00620057"/>
    <w:rsid w:val="0062153B"/>
    <w:rsid w:val="00621B23"/>
    <w:rsid w:val="00622822"/>
    <w:rsid w:val="006232AF"/>
    <w:rsid w:val="00623673"/>
    <w:rsid w:val="0062367F"/>
    <w:rsid w:val="00623A3D"/>
    <w:rsid w:val="00623F3E"/>
    <w:rsid w:val="00624527"/>
    <w:rsid w:val="0062529D"/>
    <w:rsid w:val="00626161"/>
    <w:rsid w:val="00626599"/>
    <w:rsid w:val="00626981"/>
    <w:rsid w:val="0062739D"/>
    <w:rsid w:val="006301BB"/>
    <w:rsid w:val="00630214"/>
    <w:rsid w:val="00630268"/>
    <w:rsid w:val="006306C1"/>
    <w:rsid w:val="0063116F"/>
    <w:rsid w:val="00631D39"/>
    <w:rsid w:val="006322CE"/>
    <w:rsid w:val="00632D62"/>
    <w:rsid w:val="0063346F"/>
    <w:rsid w:val="006334A7"/>
    <w:rsid w:val="006338CD"/>
    <w:rsid w:val="0063428B"/>
    <w:rsid w:val="006348E0"/>
    <w:rsid w:val="00634C09"/>
    <w:rsid w:val="00634E16"/>
    <w:rsid w:val="0063518E"/>
    <w:rsid w:val="00636444"/>
    <w:rsid w:val="006368BD"/>
    <w:rsid w:val="00636EBE"/>
    <w:rsid w:val="006401E5"/>
    <w:rsid w:val="006410E4"/>
    <w:rsid w:val="006420F8"/>
    <w:rsid w:val="006428D8"/>
    <w:rsid w:val="00642FEF"/>
    <w:rsid w:val="0064363E"/>
    <w:rsid w:val="00643845"/>
    <w:rsid w:val="00643A03"/>
    <w:rsid w:val="00643A14"/>
    <w:rsid w:val="00644B77"/>
    <w:rsid w:val="00645171"/>
    <w:rsid w:val="006452AB"/>
    <w:rsid w:val="0064582E"/>
    <w:rsid w:val="00645E80"/>
    <w:rsid w:val="00646079"/>
    <w:rsid w:val="0064624E"/>
    <w:rsid w:val="00646748"/>
    <w:rsid w:val="006469CF"/>
    <w:rsid w:val="00646DEF"/>
    <w:rsid w:val="006473E9"/>
    <w:rsid w:val="00647748"/>
    <w:rsid w:val="00647AC7"/>
    <w:rsid w:val="00647CA8"/>
    <w:rsid w:val="006511E9"/>
    <w:rsid w:val="00652880"/>
    <w:rsid w:val="00653347"/>
    <w:rsid w:val="00653484"/>
    <w:rsid w:val="0065397D"/>
    <w:rsid w:val="00655614"/>
    <w:rsid w:val="00655E6F"/>
    <w:rsid w:val="006565C4"/>
    <w:rsid w:val="00656909"/>
    <w:rsid w:val="00656D54"/>
    <w:rsid w:val="00656E89"/>
    <w:rsid w:val="0065739D"/>
    <w:rsid w:val="00657AF4"/>
    <w:rsid w:val="00657E47"/>
    <w:rsid w:val="006605EC"/>
    <w:rsid w:val="00660DBA"/>
    <w:rsid w:val="006618CA"/>
    <w:rsid w:val="006619F6"/>
    <w:rsid w:val="00661A74"/>
    <w:rsid w:val="00662152"/>
    <w:rsid w:val="006621F0"/>
    <w:rsid w:val="00662D00"/>
    <w:rsid w:val="00663282"/>
    <w:rsid w:val="006632F5"/>
    <w:rsid w:val="00664585"/>
    <w:rsid w:val="006645D7"/>
    <w:rsid w:val="00664675"/>
    <w:rsid w:val="00664DCA"/>
    <w:rsid w:val="00665EC8"/>
    <w:rsid w:val="00666B04"/>
    <w:rsid w:val="00667B1B"/>
    <w:rsid w:val="0067029E"/>
    <w:rsid w:val="0067065F"/>
    <w:rsid w:val="00670BE3"/>
    <w:rsid w:val="00671129"/>
    <w:rsid w:val="0067149F"/>
    <w:rsid w:val="006716B6"/>
    <w:rsid w:val="00671E54"/>
    <w:rsid w:val="00672143"/>
    <w:rsid w:val="00672B5F"/>
    <w:rsid w:val="0067315D"/>
    <w:rsid w:val="006737B6"/>
    <w:rsid w:val="006738F5"/>
    <w:rsid w:val="00673A15"/>
    <w:rsid w:val="00674225"/>
    <w:rsid w:val="00674396"/>
    <w:rsid w:val="006754E0"/>
    <w:rsid w:val="00675632"/>
    <w:rsid w:val="006776E3"/>
    <w:rsid w:val="00677848"/>
    <w:rsid w:val="00680FBE"/>
    <w:rsid w:val="00681577"/>
    <w:rsid w:val="00681738"/>
    <w:rsid w:val="00681DCA"/>
    <w:rsid w:val="006820A5"/>
    <w:rsid w:val="0068320C"/>
    <w:rsid w:val="0068339C"/>
    <w:rsid w:val="00683E81"/>
    <w:rsid w:val="00685434"/>
    <w:rsid w:val="006858F5"/>
    <w:rsid w:val="006859BE"/>
    <w:rsid w:val="006859F1"/>
    <w:rsid w:val="00685F8D"/>
    <w:rsid w:val="00686037"/>
    <w:rsid w:val="00686257"/>
    <w:rsid w:val="00686434"/>
    <w:rsid w:val="0068682C"/>
    <w:rsid w:val="006869BA"/>
    <w:rsid w:val="00687043"/>
    <w:rsid w:val="00687722"/>
    <w:rsid w:val="00687AE6"/>
    <w:rsid w:val="0069017C"/>
    <w:rsid w:val="006901BC"/>
    <w:rsid w:val="00690489"/>
    <w:rsid w:val="00690A98"/>
    <w:rsid w:val="00691699"/>
    <w:rsid w:val="00691B69"/>
    <w:rsid w:val="00691C14"/>
    <w:rsid w:val="00694114"/>
    <w:rsid w:val="00694216"/>
    <w:rsid w:val="00694C8E"/>
    <w:rsid w:val="00694EDD"/>
    <w:rsid w:val="00695460"/>
    <w:rsid w:val="00695CAD"/>
    <w:rsid w:val="0069633D"/>
    <w:rsid w:val="00696582"/>
    <w:rsid w:val="006965E0"/>
    <w:rsid w:val="0069699A"/>
    <w:rsid w:val="0069713B"/>
    <w:rsid w:val="006979A1"/>
    <w:rsid w:val="006A0014"/>
    <w:rsid w:val="006A01A8"/>
    <w:rsid w:val="006A0202"/>
    <w:rsid w:val="006A0E45"/>
    <w:rsid w:val="006A122C"/>
    <w:rsid w:val="006A1340"/>
    <w:rsid w:val="006A1358"/>
    <w:rsid w:val="006A140A"/>
    <w:rsid w:val="006A20C9"/>
    <w:rsid w:val="006A280A"/>
    <w:rsid w:val="006A33D3"/>
    <w:rsid w:val="006A34F7"/>
    <w:rsid w:val="006A3CA4"/>
    <w:rsid w:val="006A53BD"/>
    <w:rsid w:val="006A60EF"/>
    <w:rsid w:val="006A615B"/>
    <w:rsid w:val="006A6453"/>
    <w:rsid w:val="006A677D"/>
    <w:rsid w:val="006A6F80"/>
    <w:rsid w:val="006A7243"/>
    <w:rsid w:val="006A7ED3"/>
    <w:rsid w:val="006A7EEE"/>
    <w:rsid w:val="006A7F5F"/>
    <w:rsid w:val="006B02F1"/>
    <w:rsid w:val="006B037E"/>
    <w:rsid w:val="006B052E"/>
    <w:rsid w:val="006B0A81"/>
    <w:rsid w:val="006B0E1C"/>
    <w:rsid w:val="006B1E02"/>
    <w:rsid w:val="006B2231"/>
    <w:rsid w:val="006B25DE"/>
    <w:rsid w:val="006B2E30"/>
    <w:rsid w:val="006B3693"/>
    <w:rsid w:val="006B3C2B"/>
    <w:rsid w:val="006B3F16"/>
    <w:rsid w:val="006B47AB"/>
    <w:rsid w:val="006B47F2"/>
    <w:rsid w:val="006B50ED"/>
    <w:rsid w:val="006B55CE"/>
    <w:rsid w:val="006B56F3"/>
    <w:rsid w:val="006B61D5"/>
    <w:rsid w:val="006B704A"/>
    <w:rsid w:val="006B79DC"/>
    <w:rsid w:val="006B7DB9"/>
    <w:rsid w:val="006C005B"/>
    <w:rsid w:val="006C00DF"/>
    <w:rsid w:val="006C05E0"/>
    <w:rsid w:val="006C1338"/>
    <w:rsid w:val="006C13B2"/>
    <w:rsid w:val="006C14CD"/>
    <w:rsid w:val="006C1659"/>
    <w:rsid w:val="006C1CFE"/>
    <w:rsid w:val="006C2852"/>
    <w:rsid w:val="006C2FE7"/>
    <w:rsid w:val="006C3430"/>
    <w:rsid w:val="006C36BD"/>
    <w:rsid w:val="006C38AE"/>
    <w:rsid w:val="006C39E7"/>
    <w:rsid w:val="006C3D3A"/>
    <w:rsid w:val="006C4261"/>
    <w:rsid w:val="006C45BB"/>
    <w:rsid w:val="006C515E"/>
    <w:rsid w:val="006C5412"/>
    <w:rsid w:val="006C59E2"/>
    <w:rsid w:val="006C5CDC"/>
    <w:rsid w:val="006C6146"/>
    <w:rsid w:val="006C6F3F"/>
    <w:rsid w:val="006C75F9"/>
    <w:rsid w:val="006C77C5"/>
    <w:rsid w:val="006D0139"/>
    <w:rsid w:val="006D05A9"/>
    <w:rsid w:val="006D19BA"/>
    <w:rsid w:val="006D2503"/>
    <w:rsid w:val="006D282D"/>
    <w:rsid w:val="006D311A"/>
    <w:rsid w:val="006D31DF"/>
    <w:rsid w:val="006D325D"/>
    <w:rsid w:val="006D3359"/>
    <w:rsid w:val="006D34B2"/>
    <w:rsid w:val="006D35FE"/>
    <w:rsid w:val="006D3936"/>
    <w:rsid w:val="006D3E1B"/>
    <w:rsid w:val="006D47D0"/>
    <w:rsid w:val="006D50EC"/>
    <w:rsid w:val="006D5D99"/>
    <w:rsid w:val="006D60D7"/>
    <w:rsid w:val="006D6313"/>
    <w:rsid w:val="006D6960"/>
    <w:rsid w:val="006D6F98"/>
    <w:rsid w:val="006D78E3"/>
    <w:rsid w:val="006D7D03"/>
    <w:rsid w:val="006D7F24"/>
    <w:rsid w:val="006E0985"/>
    <w:rsid w:val="006E0D35"/>
    <w:rsid w:val="006E111B"/>
    <w:rsid w:val="006E1188"/>
    <w:rsid w:val="006E1A25"/>
    <w:rsid w:val="006E1A84"/>
    <w:rsid w:val="006E1D96"/>
    <w:rsid w:val="006E2403"/>
    <w:rsid w:val="006E27C9"/>
    <w:rsid w:val="006E318D"/>
    <w:rsid w:val="006E327C"/>
    <w:rsid w:val="006E3A02"/>
    <w:rsid w:val="006E4063"/>
    <w:rsid w:val="006E41DE"/>
    <w:rsid w:val="006E57FE"/>
    <w:rsid w:val="006E5A8C"/>
    <w:rsid w:val="006E6182"/>
    <w:rsid w:val="006E642B"/>
    <w:rsid w:val="006E643A"/>
    <w:rsid w:val="006E6ABA"/>
    <w:rsid w:val="006E7B07"/>
    <w:rsid w:val="006E7DE3"/>
    <w:rsid w:val="006F133A"/>
    <w:rsid w:val="006F1DD1"/>
    <w:rsid w:val="006F20AC"/>
    <w:rsid w:val="006F292F"/>
    <w:rsid w:val="006F2B56"/>
    <w:rsid w:val="006F30BF"/>
    <w:rsid w:val="006F3193"/>
    <w:rsid w:val="006F31C7"/>
    <w:rsid w:val="006F35D1"/>
    <w:rsid w:val="006F3759"/>
    <w:rsid w:val="006F385A"/>
    <w:rsid w:val="006F3BF6"/>
    <w:rsid w:val="006F3EA1"/>
    <w:rsid w:val="006F43AA"/>
    <w:rsid w:val="006F4E9D"/>
    <w:rsid w:val="006F5168"/>
    <w:rsid w:val="006F5E43"/>
    <w:rsid w:val="006F668F"/>
    <w:rsid w:val="006F7A63"/>
    <w:rsid w:val="006F7D32"/>
    <w:rsid w:val="0070006D"/>
    <w:rsid w:val="007002F8"/>
    <w:rsid w:val="0070190C"/>
    <w:rsid w:val="00701B8A"/>
    <w:rsid w:val="00701FD6"/>
    <w:rsid w:val="00702683"/>
    <w:rsid w:val="00702DCB"/>
    <w:rsid w:val="00704518"/>
    <w:rsid w:val="007053F8"/>
    <w:rsid w:val="00705684"/>
    <w:rsid w:val="007061ED"/>
    <w:rsid w:val="00706559"/>
    <w:rsid w:val="00706C8F"/>
    <w:rsid w:val="00707819"/>
    <w:rsid w:val="00707A5B"/>
    <w:rsid w:val="00707AF8"/>
    <w:rsid w:val="00707CBF"/>
    <w:rsid w:val="00707E5D"/>
    <w:rsid w:val="00707F3E"/>
    <w:rsid w:val="007103BE"/>
    <w:rsid w:val="0071109A"/>
    <w:rsid w:val="0071134C"/>
    <w:rsid w:val="00711409"/>
    <w:rsid w:val="00711A0D"/>
    <w:rsid w:val="00711CE0"/>
    <w:rsid w:val="007122AB"/>
    <w:rsid w:val="00713D3A"/>
    <w:rsid w:val="00713E71"/>
    <w:rsid w:val="00714949"/>
    <w:rsid w:val="00714DAE"/>
    <w:rsid w:val="007150B2"/>
    <w:rsid w:val="007157B4"/>
    <w:rsid w:val="00715CFC"/>
    <w:rsid w:val="00715E79"/>
    <w:rsid w:val="00715E7B"/>
    <w:rsid w:val="00716B52"/>
    <w:rsid w:val="00717453"/>
    <w:rsid w:val="007200FB"/>
    <w:rsid w:val="007208F0"/>
    <w:rsid w:val="00720D85"/>
    <w:rsid w:val="0072179B"/>
    <w:rsid w:val="007219FA"/>
    <w:rsid w:val="00721F23"/>
    <w:rsid w:val="0072216D"/>
    <w:rsid w:val="00722E02"/>
    <w:rsid w:val="00722F98"/>
    <w:rsid w:val="0072364A"/>
    <w:rsid w:val="00724371"/>
    <w:rsid w:val="00724E2D"/>
    <w:rsid w:val="00726A56"/>
    <w:rsid w:val="00726D0F"/>
    <w:rsid w:val="00726F95"/>
    <w:rsid w:val="007278F9"/>
    <w:rsid w:val="00731942"/>
    <w:rsid w:val="00732429"/>
    <w:rsid w:val="00732AF7"/>
    <w:rsid w:val="00732B83"/>
    <w:rsid w:val="00733815"/>
    <w:rsid w:val="00733A9C"/>
    <w:rsid w:val="0073443E"/>
    <w:rsid w:val="00734A62"/>
    <w:rsid w:val="00735CBE"/>
    <w:rsid w:val="007365A0"/>
    <w:rsid w:val="007377B1"/>
    <w:rsid w:val="007377C6"/>
    <w:rsid w:val="00737B36"/>
    <w:rsid w:val="00737D13"/>
    <w:rsid w:val="00740076"/>
    <w:rsid w:val="00740855"/>
    <w:rsid w:val="00740983"/>
    <w:rsid w:val="00740ED3"/>
    <w:rsid w:val="00740F5C"/>
    <w:rsid w:val="00741613"/>
    <w:rsid w:val="00741F8A"/>
    <w:rsid w:val="007426F7"/>
    <w:rsid w:val="00742BD4"/>
    <w:rsid w:val="0074310D"/>
    <w:rsid w:val="007435F1"/>
    <w:rsid w:val="00743717"/>
    <w:rsid w:val="007438FF"/>
    <w:rsid w:val="00743A90"/>
    <w:rsid w:val="00743EE6"/>
    <w:rsid w:val="00744294"/>
    <w:rsid w:val="00744C81"/>
    <w:rsid w:val="00745212"/>
    <w:rsid w:val="00745A10"/>
    <w:rsid w:val="00745BA5"/>
    <w:rsid w:val="00746C77"/>
    <w:rsid w:val="00747242"/>
    <w:rsid w:val="0074724B"/>
    <w:rsid w:val="007473E6"/>
    <w:rsid w:val="007476EB"/>
    <w:rsid w:val="0074775F"/>
    <w:rsid w:val="007508C2"/>
    <w:rsid w:val="00750B83"/>
    <w:rsid w:val="00750DEE"/>
    <w:rsid w:val="00751126"/>
    <w:rsid w:val="00751232"/>
    <w:rsid w:val="00751D10"/>
    <w:rsid w:val="00751DF9"/>
    <w:rsid w:val="00751E3F"/>
    <w:rsid w:val="0075304D"/>
    <w:rsid w:val="00753458"/>
    <w:rsid w:val="00753798"/>
    <w:rsid w:val="00753CCA"/>
    <w:rsid w:val="00753CCC"/>
    <w:rsid w:val="00754F2A"/>
    <w:rsid w:val="00754F31"/>
    <w:rsid w:val="0075593C"/>
    <w:rsid w:val="00755E95"/>
    <w:rsid w:val="0075611E"/>
    <w:rsid w:val="00757640"/>
    <w:rsid w:val="007577E4"/>
    <w:rsid w:val="00757D73"/>
    <w:rsid w:val="007600EA"/>
    <w:rsid w:val="00760CED"/>
    <w:rsid w:val="00761B6A"/>
    <w:rsid w:val="00761E59"/>
    <w:rsid w:val="007629E8"/>
    <w:rsid w:val="007633AD"/>
    <w:rsid w:val="007650ED"/>
    <w:rsid w:val="00765D74"/>
    <w:rsid w:val="00766672"/>
    <w:rsid w:val="00766849"/>
    <w:rsid w:val="0076738C"/>
    <w:rsid w:val="00770D37"/>
    <w:rsid w:val="0077108A"/>
    <w:rsid w:val="00771506"/>
    <w:rsid w:val="00771515"/>
    <w:rsid w:val="007715FC"/>
    <w:rsid w:val="00771D82"/>
    <w:rsid w:val="00771E7F"/>
    <w:rsid w:val="0077266C"/>
    <w:rsid w:val="007727FC"/>
    <w:rsid w:val="0077409C"/>
    <w:rsid w:val="00774C16"/>
    <w:rsid w:val="007750A9"/>
    <w:rsid w:val="00775869"/>
    <w:rsid w:val="007759C3"/>
    <w:rsid w:val="00775A9C"/>
    <w:rsid w:val="00775DDF"/>
    <w:rsid w:val="0077622B"/>
    <w:rsid w:val="0077637A"/>
    <w:rsid w:val="00776929"/>
    <w:rsid w:val="00777663"/>
    <w:rsid w:val="00777873"/>
    <w:rsid w:val="007779A7"/>
    <w:rsid w:val="007802B9"/>
    <w:rsid w:val="00780E4C"/>
    <w:rsid w:val="00783DA5"/>
    <w:rsid w:val="00784198"/>
    <w:rsid w:val="0078462F"/>
    <w:rsid w:val="00784EDD"/>
    <w:rsid w:val="0078519B"/>
    <w:rsid w:val="007855C2"/>
    <w:rsid w:val="0078577C"/>
    <w:rsid w:val="00785842"/>
    <w:rsid w:val="00785A35"/>
    <w:rsid w:val="00785DA8"/>
    <w:rsid w:val="00785FC4"/>
    <w:rsid w:val="0078680D"/>
    <w:rsid w:val="00786E80"/>
    <w:rsid w:val="0078708F"/>
    <w:rsid w:val="007875F9"/>
    <w:rsid w:val="00787C19"/>
    <w:rsid w:val="00787E7D"/>
    <w:rsid w:val="007901D3"/>
    <w:rsid w:val="00791754"/>
    <w:rsid w:val="00791CA8"/>
    <w:rsid w:val="00791D24"/>
    <w:rsid w:val="0079268C"/>
    <w:rsid w:val="00792D0E"/>
    <w:rsid w:val="00792DEC"/>
    <w:rsid w:val="00793A0F"/>
    <w:rsid w:val="00793B3B"/>
    <w:rsid w:val="00794380"/>
    <w:rsid w:val="00794AC4"/>
    <w:rsid w:val="00794F91"/>
    <w:rsid w:val="00795DD5"/>
    <w:rsid w:val="007960AC"/>
    <w:rsid w:val="00796112"/>
    <w:rsid w:val="007965E9"/>
    <w:rsid w:val="00796831"/>
    <w:rsid w:val="00796B66"/>
    <w:rsid w:val="00796C14"/>
    <w:rsid w:val="00796CFC"/>
    <w:rsid w:val="00796D16"/>
    <w:rsid w:val="007A1790"/>
    <w:rsid w:val="007A18F9"/>
    <w:rsid w:val="007A1DB9"/>
    <w:rsid w:val="007A20C3"/>
    <w:rsid w:val="007A2230"/>
    <w:rsid w:val="007A24BB"/>
    <w:rsid w:val="007A2D10"/>
    <w:rsid w:val="007A3B4D"/>
    <w:rsid w:val="007A45A8"/>
    <w:rsid w:val="007A497E"/>
    <w:rsid w:val="007A4A2D"/>
    <w:rsid w:val="007A4D8C"/>
    <w:rsid w:val="007A50AC"/>
    <w:rsid w:val="007A5128"/>
    <w:rsid w:val="007A5361"/>
    <w:rsid w:val="007A5965"/>
    <w:rsid w:val="007A59CD"/>
    <w:rsid w:val="007A6040"/>
    <w:rsid w:val="007A6BBC"/>
    <w:rsid w:val="007A6D8E"/>
    <w:rsid w:val="007A718B"/>
    <w:rsid w:val="007A7243"/>
    <w:rsid w:val="007A7557"/>
    <w:rsid w:val="007A7F45"/>
    <w:rsid w:val="007B028E"/>
    <w:rsid w:val="007B04A6"/>
    <w:rsid w:val="007B18E8"/>
    <w:rsid w:val="007B1CCA"/>
    <w:rsid w:val="007B1F72"/>
    <w:rsid w:val="007B48A8"/>
    <w:rsid w:val="007B52B1"/>
    <w:rsid w:val="007B5943"/>
    <w:rsid w:val="007B6433"/>
    <w:rsid w:val="007B68CC"/>
    <w:rsid w:val="007B7768"/>
    <w:rsid w:val="007B7BC7"/>
    <w:rsid w:val="007B7F88"/>
    <w:rsid w:val="007C0226"/>
    <w:rsid w:val="007C03FB"/>
    <w:rsid w:val="007C0621"/>
    <w:rsid w:val="007C06BB"/>
    <w:rsid w:val="007C0901"/>
    <w:rsid w:val="007C20BE"/>
    <w:rsid w:val="007C23E0"/>
    <w:rsid w:val="007C29D2"/>
    <w:rsid w:val="007C2B88"/>
    <w:rsid w:val="007C2C45"/>
    <w:rsid w:val="007C2DF0"/>
    <w:rsid w:val="007C3AC8"/>
    <w:rsid w:val="007C3FCC"/>
    <w:rsid w:val="007C46D6"/>
    <w:rsid w:val="007C486E"/>
    <w:rsid w:val="007C51C2"/>
    <w:rsid w:val="007C530F"/>
    <w:rsid w:val="007C556B"/>
    <w:rsid w:val="007C5BC4"/>
    <w:rsid w:val="007C5D56"/>
    <w:rsid w:val="007C5D84"/>
    <w:rsid w:val="007C602E"/>
    <w:rsid w:val="007C6352"/>
    <w:rsid w:val="007C63D1"/>
    <w:rsid w:val="007C64EC"/>
    <w:rsid w:val="007C6D71"/>
    <w:rsid w:val="007C6DE1"/>
    <w:rsid w:val="007C6F30"/>
    <w:rsid w:val="007D0448"/>
    <w:rsid w:val="007D08F7"/>
    <w:rsid w:val="007D0932"/>
    <w:rsid w:val="007D0D19"/>
    <w:rsid w:val="007D13BD"/>
    <w:rsid w:val="007D170D"/>
    <w:rsid w:val="007D182C"/>
    <w:rsid w:val="007D2135"/>
    <w:rsid w:val="007D22A9"/>
    <w:rsid w:val="007D27F4"/>
    <w:rsid w:val="007D2BE7"/>
    <w:rsid w:val="007D2D30"/>
    <w:rsid w:val="007D31E0"/>
    <w:rsid w:val="007D3431"/>
    <w:rsid w:val="007D3E26"/>
    <w:rsid w:val="007D42A3"/>
    <w:rsid w:val="007D45B5"/>
    <w:rsid w:val="007D4926"/>
    <w:rsid w:val="007D496F"/>
    <w:rsid w:val="007D570E"/>
    <w:rsid w:val="007D5915"/>
    <w:rsid w:val="007D5B85"/>
    <w:rsid w:val="007D5C3B"/>
    <w:rsid w:val="007D5CDA"/>
    <w:rsid w:val="007D73E2"/>
    <w:rsid w:val="007D7544"/>
    <w:rsid w:val="007D7B8F"/>
    <w:rsid w:val="007D7F03"/>
    <w:rsid w:val="007E0312"/>
    <w:rsid w:val="007E05D9"/>
    <w:rsid w:val="007E110D"/>
    <w:rsid w:val="007E1956"/>
    <w:rsid w:val="007E1B20"/>
    <w:rsid w:val="007E1F6C"/>
    <w:rsid w:val="007E2536"/>
    <w:rsid w:val="007E28FF"/>
    <w:rsid w:val="007E3DAD"/>
    <w:rsid w:val="007E3FA6"/>
    <w:rsid w:val="007E4A81"/>
    <w:rsid w:val="007E51BB"/>
    <w:rsid w:val="007E53C1"/>
    <w:rsid w:val="007E604E"/>
    <w:rsid w:val="007E62FC"/>
    <w:rsid w:val="007E65AA"/>
    <w:rsid w:val="007E6840"/>
    <w:rsid w:val="007E68A1"/>
    <w:rsid w:val="007E6A41"/>
    <w:rsid w:val="007E7263"/>
    <w:rsid w:val="007F013C"/>
    <w:rsid w:val="007F033D"/>
    <w:rsid w:val="007F0648"/>
    <w:rsid w:val="007F0D2E"/>
    <w:rsid w:val="007F16A5"/>
    <w:rsid w:val="007F1AA4"/>
    <w:rsid w:val="007F236A"/>
    <w:rsid w:val="007F2B06"/>
    <w:rsid w:val="007F2D90"/>
    <w:rsid w:val="007F3DCE"/>
    <w:rsid w:val="007F4024"/>
    <w:rsid w:val="007F4D4D"/>
    <w:rsid w:val="007F50AE"/>
    <w:rsid w:val="007F5F8F"/>
    <w:rsid w:val="007F63C6"/>
    <w:rsid w:val="007F692C"/>
    <w:rsid w:val="007F6F21"/>
    <w:rsid w:val="007F7352"/>
    <w:rsid w:val="007F735F"/>
    <w:rsid w:val="007F742B"/>
    <w:rsid w:val="00800783"/>
    <w:rsid w:val="0080085D"/>
    <w:rsid w:val="00801111"/>
    <w:rsid w:val="00802679"/>
    <w:rsid w:val="00802A54"/>
    <w:rsid w:val="00803D77"/>
    <w:rsid w:val="00803F23"/>
    <w:rsid w:val="00804391"/>
    <w:rsid w:val="00804B63"/>
    <w:rsid w:val="00804E2C"/>
    <w:rsid w:val="00804EF1"/>
    <w:rsid w:val="008051DA"/>
    <w:rsid w:val="00805B67"/>
    <w:rsid w:val="00805E9A"/>
    <w:rsid w:val="0080626A"/>
    <w:rsid w:val="00806377"/>
    <w:rsid w:val="008063E4"/>
    <w:rsid w:val="00806C03"/>
    <w:rsid w:val="008103AD"/>
    <w:rsid w:val="00810FFA"/>
    <w:rsid w:val="00812A9F"/>
    <w:rsid w:val="00812AEA"/>
    <w:rsid w:val="008131C8"/>
    <w:rsid w:val="00813F91"/>
    <w:rsid w:val="0081447B"/>
    <w:rsid w:val="00815C56"/>
    <w:rsid w:val="00815E9C"/>
    <w:rsid w:val="0081656B"/>
    <w:rsid w:val="00817098"/>
    <w:rsid w:val="00817F49"/>
    <w:rsid w:val="00820674"/>
    <w:rsid w:val="00820781"/>
    <w:rsid w:val="00820CBD"/>
    <w:rsid w:val="00820F56"/>
    <w:rsid w:val="00820F87"/>
    <w:rsid w:val="008213FB"/>
    <w:rsid w:val="00821688"/>
    <w:rsid w:val="00821B25"/>
    <w:rsid w:val="00821C3A"/>
    <w:rsid w:val="0082252F"/>
    <w:rsid w:val="00822781"/>
    <w:rsid w:val="008227FF"/>
    <w:rsid w:val="008228DD"/>
    <w:rsid w:val="00822D38"/>
    <w:rsid w:val="00822F95"/>
    <w:rsid w:val="008246BF"/>
    <w:rsid w:val="0082473F"/>
    <w:rsid w:val="00825D01"/>
    <w:rsid w:val="00826231"/>
    <w:rsid w:val="00831068"/>
    <w:rsid w:val="008310B7"/>
    <w:rsid w:val="00831852"/>
    <w:rsid w:val="00831DAE"/>
    <w:rsid w:val="008325B6"/>
    <w:rsid w:val="008325F9"/>
    <w:rsid w:val="00832BCC"/>
    <w:rsid w:val="00832C9A"/>
    <w:rsid w:val="00833C4F"/>
    <w:rsid w:val="00834689"/>
    <w:rsid w:val="00834969"/>
    <w:rsid w:val="00834F3C"/>
    <w:rsid w:val="00834F83"/>
    <w:rsid w:val="00835060"/>
    <w:rsid w:val="00835C6B"/>
    <w:rsid w:val="00836010"/>
    <w:rsid w:val="00836A95"/>
    <w:rsid w:val="00836CEA"/>
    <w:rsid w:val="008373AD"/>
    <w:rsid w:val="00837560"/>
    <w:rsid w:val="00837673"/>
    <w:rsid w:val="00837A83"/>
    <w:rsid w:val="00837B4A"/>
    <w:rsid w:val="00837E15"/>
    <w:rsid w:val="008401C4"/>
    <w:rsid w:val="00840854"/>
    <w:rsid w:val="008409E5"/>
    <w:rsid w:val="00841060"/>
    <w:rsid w:val="00841765"/>
    <w:rsid w:val="008423D5"/>
    <w:rsid w:val="00843197"/>
    <w:rsid w:val="00843546"/>
    <w:rsid w:val="00844CE5"/>
    <w:rsid w:val="00845138"/>
    <w:rsid w:val="00845922"/>
    <w:rsid w:val="00845DBD"/>
    <w:rsid w:val="00846212"/>
    <w:rsid w:val="0084691D"/>
    <w:rsid w:val="00847419"/>
    <w:rsid w:val="00847B5E"/>
    <w:rsid w:val="00847F56"/>
    <w:rsid w:val="00847FA8"/>
    <w:rsid w:val="00850846"/>
    <w:rsid w:val="00851064"/>
    <w:rsid w:val="0085110F"/>
    <w:rsid w:val="00851323"/>
    <w:rsid w:val="008514CE"/>
    <w:rsid w:val="0085155E"/>
    <w:rsid w:val="008515B6"/>
    <w:rsid w:val="00851899"/>
    <w:rsid w:val="00851A88"/>
    <w:rsid w:val="008520B2"/>
    <w:rsid w:val="0085218E"/>
    <w:rsid w:val="008531E4"/>
    <w:rsid w:val="008532BA"/>
    <w:rsid w:val="00853798"/>
    <w:rsid w:val="00854839"/>
    <w:rsid w:val="00855257"/>
    <w:rsid w:val="0085623F"/>
    <w:rsid w:val="00856BAC"/>
    <w:rsid w:val="00856C40"/>
    <w:rsid w:val="008571E7"/>
    <w:rsid w:val="00860FCD"/>
    <w:rsid w:val="008612FB"/>
    <w:rsid w:val="00861351"/>
    <w:rsid w:val="008613B0"/>
    <w:rsid w:val="0086151F"/>
    <w:rsid w:val="00861CB6"/>
    <w:rsid w:val="00861E19"/>
    <w:rsid w:val="0086216E"/>
    <w:rsid w:val="00863755"/>
    <w:rsid w:val="00863991"/>
    <w:rsid w:val="00863B32"/>
    <w:rsid w:val="00863CE1"/>
    <w:rsid w:val="00863D5F"/>
    <w:rsid w:val="00864833"/>
    <w:rsid w:val="00864D70"/>
    <w:rsid w:val="00864F78"/>
    <w:rsid w:val="00866082"/>
    <w:rsid w:val="00866A60"/>
    <w:rsid w:val="00867732"/>
    <w:rsid w:val="00867A2E"/>
    <w:rsid w:val="00867BF9"/>
    <w:rsid w:val="00870642"/>
    <w:rsid w:val="00870F5E"/>
    <w:rsid w:val="008711C8"/>
    <w:rsid w:val="0087151C"/>
    <w:rsid w:val="00871D48"/>
    <w:rsid w:val="0087223D"/>
    <w:rsid w:val="00872268"/>
    <w:rsid w:val="0087238C"/>
    <w:rsid w:val="0087250B"/>
    <w:rsid w:val="00872918"/>
    <w:rsid w:val="00872D16"/>
    <w:rsid w:val="00872D5A"/>
    <w:rsid w:val="00873035"/>
    <w:rsid w:val="00873158"/>
    <w:rsid w:val="008739FB"/>
    <w:rsid w:val="0087406C"/>
    <w:rsid w:val="00874818"/>
    <w:rsid w:val="00874879"/>
    <w:rsid w:val="00874D7C"/>
    <w:rsid w:val="00874EAD"/>
    <w:rsid w:val="00875034"/>
    <w:rsid w:val="008750EA"/>
    <w:rsid w:val="008756EF"/>
    <w:rsid w:val="00875D31"/>
    <w:rsid w:val="008768D0"/>
    <w:rsid w:val="008769EA"/>
    <w:rsid w:val="00877021"/>
    <w:rsid w:val="0087783E"/>
    <w:rsid w:val="00877AF1"/>
    <w:rsid w:val="00877B97"/>
    <w:rsid w:val="00880607"/>
    <w:rsid w:val="00880BF4"/>
    <w:rsid w:val="00880BF8"/>
    <w:rsid w:val="00880C93"/>
    <w:rsid w:val="00880EFC"/>
    <w:rsid w:val="0088177A"/>
    <w:rsid w:val="0088188E"/>
    <w:rsid w:val="00881FB1"/>
    <w:rsid w:val="00882723"/>
    <w:rsid w:val="00882D6F"/>
    <w:rsid w:val="00883039"/>
    <w:rsid w:val="008836D3"/>
    <w:rsid w:val="00883BD3"/>
    <w:rsid w:val="00883F82"/>
    <w:rsid w:val="0088405A"/>
    <w:rsid w:val="008842F3"/>
    <w:rsid w:val="008845DC"/>
    <w:rsid w:val="0088467D"/>
    <w:rsid w:val="00884FCB"/>
    <w:rsid w:val="00885577"/>
    <w:rsid w:val="00885713"/>
    <w:rsid w:val="00886117"/>
    <w:rsid w:val="00886A36"/>
    <w:rsid w:val="00886F59"/>
    <w:rsid w:val="00887526"/>
    <w:rsid w:val="008902A8"/>
    <w:rsid w:val="00890408"/>
    <w:rsid w:val="008911ED"/>
    <w:rsid w:val="008926AE"/>
    <w:rsid w:val="008926DA"/>
    <w:rsid w:val="00892932"/>
    <w:rsid w:val="00892C01"/>
    <w:rsid w:val="00892C64"/>
    <w:rsid w:val="0089336F"/>
    <w:rsid w:val="0089399B"/>
    <w:rsid w:val="00893CAA"/>
    <w:rsid w:val="00893F47"/>
    <w:rsid w:val="00894065"/>
    <w:rsid w:val="008945BB"/>
    <w:rsid w:val="00894B64"/>
    <w:rsid w:val="00894DD3"/>
    <w:rsid w:val="00894F34"/>
    <w:rsid w:val="0089500B"/>
    <w:rsid w:val="00895FF4"/>
    <w:rsid w:val="008A0B93"/>
    <w:rsid w:val="008A0B9F"/>
    <w:rsid w:val="008A15F6"/>
    <w:rsid w:val="008A1B60"/>
    <w:rsid w:val="008A1F05"/>
    <w:rsid w:val="008A2273"/>
    <w:rsid w:val="008A2B80"/>
    <w:rsid w:val="008A2D92"/>
    <w:rsid w:val="008A2E3A"/>
    <w:rsid w:val="008A2E5A"/>
    <w:rsid w:val="008A3345"/>
    <w:rsid w:val="008A3444"/>
    <w:rsid w:val="008A38A8"/>
    <w:rsid w:val="008A3A52"/>
    <w:rsid w:val="008A4791"/>
    <w:rsid w:val="008A4D17"/>
    <w:rsid w:val="008A4E48"/>
    <w:rsid w:val="008A53F4"/>
    <w:rsid w:val="008A5F86"/>
    <w:rsid w:val="008A66CB"/>
    <w:rsid w:val="008A676E"/>
    <w:rsid w:val="008A6C75"/>
    <w:rsid w:val="008A72A2"/>
    <w:rsid w:val="008A73D9"/>
    <w:rsid w:val="008A756A"/>
    <w:rsid w:val="008A77DE"/>
    <w:rsid w:val="008B0B3A"/>
    <w:rsid w:val="008B0DDF"/>
    <w:rsid w:val="008B2D5D"/>
    <w:rsid w:val="008B36BE"/>
    <w:rsid w:val="008B484A"/>
    <w:rsid w:val="008B4DDE"/>
    <w:rsid w:val="008B529F"/>
    <w:rsid w:val="008B58E8"/>
    <w:rsid w:val="008B58F3"/>
    <w:rsid w:val="008B5BDA"/>
    <w:rsid w:val="008B60C8"/>
    <w:rsid w:val="008B6C43"/>
    <w:rsid w:val="008B6DE2"/>
    <w:rsid w:val="008B7585"/>
    <w:rsid w:val="008B7FD7"/>
    <w:rsid w:val="008C0007"/>
    <w:rsid w:val="008C057E"/>
    <w:rsid w:val="008C068B"/>
    <w:rsid w:val="008C082D"/>
    <w:rsid w:val="008C0C00"/>
    <w:rsid w:val="008C11D3"/>
    <w:rsid w:val="008C1316"/>
    <w:rsid w:val="008C16EB"/>
    <w:rsid w:val="008C1C01"/>
    <w:rsid w:val="008C1ED0"/>
    <w:rsid w:val="008C2218"/>
    <w:rsid w:val="008C2B8E"/>
    <w:rsid w:val="008C2EF6"/>
    <w:rsid w:val="008C3012"/>
    <w:rsid w:val="008C3022"/>
    <w:rsid w:val="008C3E61"/>
    <w:rsid w:val="008C4964"/>
    <w:rsid w:val="008C4A95"/>
    <w:rsid w:val="008C4EFF"/>
    <w:rsid w:val="008C5100"/>
    <w:rsid w:val="008C583E"/>
    <w:rsid w:val="008C62CE"/>
    <w:rsid w:val="008C67F6"/>
    <w:rsid w:val="008C68A5"/>
    <w:rsid w:val="008C68C6"/>
    <w:rsid w:val="008C6DE6"/>
    <w:rsid w:val="008C7640"/>
    <w:rsid w:val="008D0CA7"/>
    <w:rsid w:val="008D17A6"/>
    <w:rsid w:val="008D1889"/>
    <w:rsid w:val="008D1898"/>
    <w:rsid w:val="008D2017"/>
    <w:rsid w:val="008D2377"/>
    <w:rsid w:val="008D2A6C"/>
    <w:rsid w:val="008D2CA3"/>
    <w:rsid w:val="008D32B8"/>
    <w:rsid w:val="008D3D96"/>
    <w:rsid w:val="008D43E4"/>
    <w:rsid w:val="008D45DF"/>
    <w:rsid w:val="008D5B9F"/>
    <w:rsid w:val="008D5F1C"/>
    <w:rsid w:val="008D7063"/>
    <w:rsid w:val="008D71B3"/>
    <w:rsid w:val="008D72B5"/>
    <w:rsid w:val="008D7B82"/>
    <w:rsid w:val="008E003A"/>
    <w:rsid w:val="008E0CD0"/>
    <w:rsid w:val="008E10ED"/>
    <w:rsid w:val="008E11CA"/>
    <w:rsid w:val="008E1A01"/>
    <w:rsid w:val="008E1E4F"/>
    <w:rsid w:val="008E2398"/>
    <w:rsid w:val="008E2B7F"/>
    <w:rsid w:val="008E3343"/>
    <w:rsid w:val="008E46E2"/>
    <w:rsid w:val="008E4933"/>
    <w:rsid w:val="008E5671"/>
    <w:rsid w:val="008E57FC"/>
    <w:rsid w:val="008E5C4B"/>
    <w:rsid w:val="008E6D46"/>
    <w:rsid w:val="008E760D"/>
    <w:rsid w:val="008E764D"/>
    <w:rsid w:val="008E7A64"/>
    <w:rsid w:val="008E7DA5"/>
    <w:rsid w:val="008F08CE"/>
    <w:rsid w:val="008F0BC5"/>
    <w:rsid w:val="008F15EA"/>
    <w:rsid w:val="008F1676"/>
    <w:rsid w:val="008F1FA2"/>
    <w:rsid w:val="008F28B1"/>
    <w:rsid w:val="008F2F1E"/>
    <w:rsid w:val="008F2FBC"/>
    <w:rsid w:val="008F31B7"/>
    <w:rsid w:val="008F3B3F"/>
    <w:rsid w:val="008F41C6"/>
    <w:rsid w:val="008F42C6"/>
    <w:rsid w:val="008F4926"/>
    <w:rsid w:val="008F4E33"/>
    <w:rsid w:val="008F54CD"/>
    <w:rsid w:val="008F5837"/>
    <w:rsid w:val="008F5E92"/>
    <w:rsid w:val="008F638B"/>
    <w:rsid w:val="008F6B0B"/>
    <w:rsid w:val="008F6EC5"/>
    <w:rsid w:val="008F72BF"/>
    <w:rsid w:val="00900766"/>
    <w:rsid w:val="0090120A"/>
    <w:rsid w:val="009019AD"/>
    <w:rsid w:val="0090239B"/>
    <w:rsid w:val="00903A85"/>
    <w:rsid w:val="009051A2"/>
    <w:rsid w:val="00905243"/>
    <w:rsid w:val="0090560A"/>
    <w:rsid w:val="00905AA5"/>
    <w:rsid w:val="00905AEB"/>
    <w:rsid w:val="00905B35"/>
    <w:rsid w:val="00905D30"/>
    <w:rsid w:val="009063A1"/>
    <w:rsid w:val="00906421"/>
    <w:rsid w:val="00906830"/>
    <w:rsid w:val="009071EB"/>
    <w:rsid w:val="00910023"/>
    <w:rsid w:val="009114C5"/>
    <w:rsid w:val="00911741"/>
    <w:rsid w:val="00911D95"/>
    <w:rsid w:val="00912280"/>
    <w:rsid w:val="0091271D"/>
    <w:rsid w:val="00912929"/>
    <w:rsid w:val="009132F3"/>
    <w:rsid w:val="00913613"/>
    <w:rsid w:val="0091399C"/>
    <w:rsid w:val="00913F23"/>
    <w:rsid w:val="00914464"/>
    <w:rsid w:val="00914D7B"/>
    <w:rsid w:val="009151C3"/>
    <w:rsid w:val="00915FA3"/>
    <w:rsid w:val="009163C1"/>
    <w:rsid w:val="009178C3"/>
    <w:rsid w:val="00917CC1"/>
    <w:rsid w:val="00917E42"/>
    <w:rsid w:val="00920029"/>
    <w:rsid w:val="0092011B"/>
    <w:rsid w:val="009202E8"/>
    <w:rsid w:val="0092059D"/>
    <w:rsid w:val="00921136"/>
    <w:rsid w:val="009212E6"/>
    <w:rsid w:val="00921908"/>
    <w:rsid w:val="00921ABF"/>
    <w:rsid w:val="00921C62"/>
    <w:rsid w:val="0092205B"/>
    <w:rsid w:val="0092218E"/>
    <w:rsid w:val="009227BA"/>
    <w:rsid w:val="00922C9B"/>
    <w:rsid w:val="00923574"/>
    <w:rsid w:val="00923A94"/>
    <w:rsid w:val="00923C87"/>
    <w:rsid w:val="00923CB9"/>
    <w:rsid w:val="00923D49"/>
    <w:rsid w:val="00923DA9"/>
    <w:rsid w:val="00924023"/>
    <w:rsid w:val="00924154"/>
    <w:rsid w:val="00924519"/>
    <w:rsid w:val="00924557"/>
    <w:rsid w:val="00924935"/>
    <w:rsid w:val="00925127"/>
    <w:rsid w:val="009251D6"/>
    <w:rsid w:val="009266B2"/>
    <w:rsid w:val="00927281"/>
    <w:rsid w:val="00927EA9"/>
    <w:rsid w:val="00930CEA"/>
    <w:rsid w:val="00931FBD"/>
    <w:rsid w:val="009327E0"/>
    <w:rsid w:val="00932B3F"/>
    <w:rsid w:val="009330D8"/>
    <w:rsid w:val="009337B3"/>
    <w:rsid w:val="009338E7"/>
    <w:rsid w:val="009339B2"/>
    <w:rsid w:val="00933D7F"/>
    <w:rsid w:val="00934449"/>
    <w:rsid w:val="009344F1"/>
    <w:rsid w:val="0093494C"/>
    <w:rsid w:val="00934C02"/>
    <w:rsid w:val="00934CEA"/>
    <w:rsid w:val="00934F9C"/>
    <w:rsid w:val="00935230"/>
    <w:rsid w:val="00935BAB"/>
    <w:rsid w:val="00936216"/>
    <w:rsid w:val="00936D73"/>
    <w:rsid w:val="009370DE"/>
    <w:rsid w:val="0093726C"/>
    <w:rsid w:val="00937581"/>
    <w:rsid w:val="00941698"/>
    <w:rsid w:val="00941922"/>
    <w:rsid w:val="00941BE3"/>
    <w:rsid w:val="00941EED"/>
    <w:rsid w:val="009425F8"/>
    <w:rsid w:val="00942AA9"/>
    <w:rsid w:val="00943490"/>
    <w:rsid w:val="00943588"/>
    <w:rsid w:val="00943637"/>
    <w:rsid w:val="00943833"/>
    <w:rsid w:val="00943EBE"/>
    <w:rsid w:val="009440C6"/>
    <w:rsid w:val="00944AD1"/>
    <w:rsid w:val="0094508B"/>
    <w:rsid w:val="00945A2A"/>
    <w:rsid w:val="00945ED6"/>
    <w:rsid w:val="00946E46"/>
    <w:rsid w:val="00946F7F"/>
    <w:rsid w:val="00947266"/>
    <w:rsid w:val="009476EE"/>
    <w:rsid w:val="00947AD3"/>
    <w:rsid w:val="00947B44"/>
    <w:rsid w:val="009500DE"/>
    <w:rsid w:val="00951998"/>
    <w:rsid w:val="00953366"/>
    <w:rsid w:val="00953793"/>
    <w:rsid w:val="00953B81"/>
    <w:rsid w:val="00954667"/>
    <w:rsid w:val="00954AE5"/>
    <w:rsid w:val="00955043"/>
    <w:rsid w:val="00956868"/>
    <w:rsid w:val="009575DE"/>
    <w:rsid w:val="00957706"/>
    <w:rsid w:val="0096012E"/>
    <w:rsid w:val="009609DB"/>
    <w:rsid w:val="00961991"/>
    <w:rsid w:val="00961C75"/>
    <w:rsid w:val="00961D48"/>
    <w:rsid w:val="00962510"/>
    <w:rsid w:val="0096252E"/>
    <w:rsid w:val="009626D8"/>
    <w:rsid w:val="00962FAF"/>
    <w:rsid w:val="009634E3"/>
    <w:rsid w:val="00963503"/>
    <w:rsid w:val="00963FBA"/>
    <w:rsid w:val="00964737"/>
    <w:rsid w:val="009647D6"/>
    <w:rsid w:val="00964BEC"/>
    <w:rsid w:val="00964DBD"/>
    <w:rsid w:val="009654BE"/>
    <w:rsid w:val="009655DB"/>
    <w:rsid w:val="009660C2"/>
    <w:rsid w:val="00966254"/>
    <w:rsid w:val="00966663"/>
    <w:rsid w:val="00966C36"/>
    <w:rsid w:val="00966E2A"/>
    <w:rsid w:val="009672A9"/>
    <w:rsid w:val="009672E6"/>
    <w:rsid w:val="00967B10"/>
    <w:rsid w:val="00967B6E"/>
    <w:rsid w:val="00967BFA"/>
    <w:rsid w:val="00970326"/>
    <w:rsid w:val="00970B0C"/>
    <w:rsid w:val="00970B14"/>
    <w:rsid w:val="009714E3"/>
    <w:rsid w:val="009719D7"/>
    <w:rsid w:val="00971CFB"/>
    <w:rsid w:val="00972ABC"/>
    <w:rsid w:val="00972B5C"/>
    <w:rsid w:val="0097321F"/>
    <w:rsid w:val="00973401"/>
    <w:rsid w:val="0097350B"/>
    <w:rsid w:val="00973579"/>
    <w:rsid w:val="009742B0"/>
    <w:rsid w:val="00974B59"/>
    <w:rsid w:val="00974CDF"/>
    <w:rsid w:val="00975041"/>
    <w:rsid w:val="00975CAB"/>
    <w:rsid w:val="00975E99"/>
    <w:rsid w:val="0097694C"/>
    <w:rsid w:val="00977C4E"/>
    <w:rsid w:val="009800EB"/>
    <w:rsid w:val="00980611"/>
    <w:rsid w:val="00981C45"/>
    <w:rsid w:val="009820EF"/>
    <w:rsid w:val="00982E90"/>
    <w:rsid w:val="0098375F"/>
    <w:rsid w:val="009837DC"/>
    <w:rsid w:val="009844E5"/>
    <w:rsid w:val="00985411"/>
    <w:rsid w:val="00985C30"/>
    <w:rsid w:val="00985FE5"/>
    <w:rsid w:val="00986231"/>
    <w:rsid w:val="0098627E"/>
    <w:rsid w:val="009863C2"/>
    <w:rsid w:val="009864C8"/>
    <w:rsid w:val="00986AC8"/>
    <w:rsid w:val="00987072"/>
    <w:rsid w:val="0098709C"/>
    <w:rsid w:val="0098785F"/>
    <w:rsid w:val="00987CE6"/>
    <w:rsid w:val="00987DDB"/>
    <w:rsid w:val="00987F7A"/>
    <w:rsid w:val="00990369"/>
    <w:rsid w:val="0099134C"/>
    <w:rsid w:val="00991BF8"/>
    <w:rsid w:val="00991F9E"/>
    <w:rsid w:val="00992BA7"/>
    <w:rsid w:val="00992D3F"/>
    <w:rsid w:val="00992DED"/>
    <w:rsid w:val="00992E0F"/>
    <w:rsid w:val="00993EC8"/>
    <w:rsid w:val="00993FDB"/>
    <w:rsid w:val="009945F0"/>
    <w:rsid w:val="00994DE2"/>
    <w:rsid w:val="0099562E"/>
    <w:rsid w:val="00995AAD"/>
    <w:rsid w:val="00995C62"/>
    <w:rsid w:val="009977F4"/>
    <w:rsid w:val="00997C97"/>
    <w:rsid w:val="009A0274"/>
    <w:rsid w:val="009A0856"/>
    <w:rsid w:val="009A089E"/>
    <w:rsid w:val="009A0A12"/>
    <w:rsid w:val="009A13C0"/>
    <w:rsid w:val="009A2788"/>
    <w:rsid w:val="009A2ED8"/>
    <w:rsid w:val="009A2F6D"/>
    <w:rsid w:val="009A3191"/>
    <w:rsid w:val="009A4473"/>
    <w:rsid w:val="009A46FE"/>
    <w:rsid w:val="009A4A01"/>
    <w:rsid w:val="009A4E4B"/>
    <w:rsid w:val="009A5144"/>
    <w:rsid w:val="009A5C03"/>
    <w:rsid w:val="009A6062"/>
    <w:rsid w:val="009A6584"/>
    <w:rsid w:val="009A6E18"/>
    <w:rsid w:val="009A7B72"/>
    <w:rsid w:val="009B0099"/>
    <w:rsid w:val="009B040C"/>
    <w:rsid w:val="009B0D94"/>
    <w:rsid w:val="009B11D0"/>
    <w:rsid w:val="009B18F5"/>
    <w:rsid w:val="009B238F"/>
    <w:rsid w:val="009B278C"/>
    <w:rsid w:val="009B35C9"/>
    <w:rsid w:val="009B3CDA"/>
    <w:rsid w:val="009B3FA2"/>
    <w:rsid w:val="009B42C7"/>
    <w:rsid w:val="009B4EC8"/>
    <w:rsid w:val="009B576D"/>
    <w:rsid w:val="009B57D8"/>
    <w:rsid w:val="009B5B22"/>
    <w:rsid w:val="009B5E4A"/>
    <w:rsid w:val="009B5F69"/>
    <w:rsid w:val="009B7359"/>
    <w:rsid w:val="009B75E0"/>
    <w:rsid w:val="009C0561"/>
    <w:rsid w:val="009C18EF"/>
    <w:rsid w:val="009C1D43"/>
    <w:rsid w:val="009C3018"/>
    <w:rsid w:val="009C3B57"/>
    <w:rsid w:val="009C3B6A"/>
    <w:rsid w:val="009C433C"/>
    <w:rsid w:val="009C4A72"/>
    <w:rsid w:val="009C4D5E"/>
    <w:rsid w:val="009C59D6"/>
    <w:rsid w:val="009C5F1A"/>
    <w:rsid w:val="009C62D7"/>
    <w:rsid w:val="009C66DC"/>
    <w:rsid w:val="009C695F"/>
    <w:rsid w:val="009C6F1B"/>
    <w:rsid w:val="009C7045"/>
    <w:rsid w:val="009C7F64"/>
    <w:rsid w:val="009D031A"/>
    <w:rsid w:val="009D0849"/>
    <w:rsid w:val="009D0981"/>
    <w:rsid w:val="009D0F98"/>
    <w:rsid w:val="009D13FF"/>
    <w:rsid w:val="009D166D"/>
    <w:rsid w:val="009D16AD"/>
    <w:rsid w:val="009D27BF"/>
    <w:rsid w:val="009D348B"/>
    <w:rsid w:val="009D3538"/>
    <w:rsid w:val="009D369C"/>
    <w:rsid w:val="009D373E"/>
    <w:rsid w:val="009D3AD9"/>
    <w:rsid w:val="009D3EAF"/>
    <w:rsid w:val="009D3FF1"/>
    <w:rsid w:val="009D4034"/>
    <w:rsid w:val="009D45E5"/>
    <w:rsid w:val="009D4860"/>
    <w:rsid w:val="009D4948"/>
    <w:rsid w:val="009D4A1A"/>
    <w:rsid w:val="009D5936"/>
    <w:rsid w:val="009D609E"/>
    <w:rsid w:val="009D6A3D"/>
    <w:rsid w:val="009D6BAF"/>
    <w:rsid w:val="009D773B"/>
    <w:rsid w:val="009E18B4"/>
    <w:rsid w:val="009E18F7"/>
    <w:rsid w:val="009E201D"/>
    <w:rsid w:val="009E2474"/>
    <w:rsid w:val="009E2967"/>
    <w:rsid w:val="009E30FA"/>
    <w:rsid w:val="009E31DD"/>
    <w:rsid w:val="009E4071"/>
    <w:rsid w:val="009E40D5"/>
    <w:rsid w:val="009E44CC"/>
    <w:rsid w:val="009E4896"/>
    <w:rsid w:val="009E4EDB"/>
    <w:rsid w:val="009E5753"/>
    <w:rsid w:val="009E6FA0"/>
    <w:rsid w:val="009F03F8"/>
    <w:rsid w:val="009F0C87"/>
    <w:rsid w:val="009F1113"/>
    <w:rsid w:val="009F13DA"/>
    <w:rsid w:val="009F1741"/>
    <w:rsid w:val="009F24EE"/>
    <w:rsid w:val="009F28A0"/>
    <w:rsid w:val="009F2BAA"/>
    <w:rsid w:val="009F2E5B"/>
    <w:rsid w:val="009F3AE3"/>
    <w:rsid w:val="009F433D"/>
    <w:rsid w:val="009F4B5C"/>
    <w:rsid w:val="009F544F"/>
    <w:rsid w:val="009F6840"/>
    <w:rsid w:val="009F6A93"/>
    <w:rsid w:val="009F77B5"/>
    <w:rsid w:val="009F79AC"/>
    <w:rsid w:val="00A00128"/>
    <w:rsid w:val="00A0082F"/>
    <w:rsid w:val="00A01006"/>
    <w:rsid w:val="00A0133E"/>
    <w:rsid w:val="00A01ACC"/>
    <w:rsid w:val="00A02A32"/>
    <w:rsid w:val="00A02C78"/>
    <w:rsid w:val="00A02D75"/>
    <w:rsid w:val="00A03CD2"/>
    <w:rsid w:val="00A044A8"/>
    <w:rsid w:val="00A04BE7"/>
    <w:rsid w:val="00A0524B"/>
    <w:rsid w:val="00A05B00"/>
    <w:rsid w:val="00A06BD4"/>
    <w:rsid w:val="00A079B3"/>
    <w:rsid w:val="00A07B5E"/>
    <w:rsid w:val="00A07ED6"/>
    <w:rsid w:val="00A10223"/>
    <w:rsid w:val="00A103A7"/>
    <w:rsid w:val="00A11F81"/>
    <w:rsid w:val="00A138D3"/>
    <w:rsid w:val="00A13942"/>
    <w:rsid w:val="00A13C4C"/>
    <w:rsid w:val="00A13FB0"/>
    <w:rsid w:val="00A14031"/>
    <w:rsid w:val="00A14191"/>
    <w:rsid w:val="00A144C1"/>
    <w:rsid w:val="00A14587"/>
    <w:rsid w:val="00A14AB7"/>
    <w:rsid w:val="00A15199"/>
    <w:rsid w:val="00A152D8"/>
    <w:rsid w:val="00A15753"/>
    <w:rsid w:val="00A15875"/>
    <w:rsid w:val="00A15A12"/>
    <w:rsid w:val="00A163DC"/>
    <w:rsid w:val="00A16A11"/>
    <w:rsid w:val="00A17CBD"/>
    <w:rsid w:val="00A17EAB"/>
    <w:rsid w:val="00A17F63"/>
    <w:rsid w:val="00A21194"/>
    <w:rsid w:val="00A2150E"/>
    <w:rsid w:val="00A22478"/>
    <w:rsid w:val="00A2343A"/>
    <w:rsid w:val="00A23DCA"/>
    <w:rsid w:val="00A2442A"/>
    <w:rsid w:val="00A24E97"/>
    <w:rsid w:val="00A252FA"/>
    <w:rsid w:val="00A25346"/>
    <w:rsid w:val="00A268EA"/>
    <w:rsid w:val="00A26B8B"/>
    <w:rsid w:val="00A30C92"/>
    <w:rsid w:val="00A315ED"/>
    <w:rsid w:val="00A3172E"/>
    <w:rsid w:val="00A317DF"/>
    <w:rsid w:val="00A3192E"/>
    <w:rsid w:val="00A31E18"/>
    <w:rsid w:val="00A31F27"/>
    <w:rsid w:val="00A32201"/>
    <w:rsid w:val="00A32657"/>
    <w:rsid w:val="00A32ADA"/>
    <w:rsid w:val="00A33385"/>
    <w:rsid w:val="00A335AA"/>
    <w:rsid w:val="00A33E84"/>
    <w:rsid w:val="00A344E3"/>
    <w:rsid w:val="00A348A6"/>
    <w:rsid w:val="00A34C36"/>
    <w:rsid w:val="00A35209"/>
    <w:rsid w:val="00A3556F"/>
    <w:rsid w:val="00A356A8"/>
    <w:rsid w:val="00A3571E"/>
    <w:rsid w:val="00A364B7"/>
    <w:rsid w:val="00A36C4A"/>
    <w:rsid w:val="00A36DDD"/>
    <w:rsid w:val="00A3735F"/>
    <w:rsid w:val="00A409D0"/>
    <w:rsid w:val="00A40E28"/>
    <w:rsid w:val="00A413E9"/>
    <w:rsid w:val="00A417B3"/>
    <w:rsid w:val="00A424FD"/>
    <w:rsid w:val="00A425D7"/>
    <w:rsid w:val="00A425E3"/>
    <w:rsid w:val="00A42D7E"/>
    <w:rsid w:val="00A430AE"/>
    <w:rsid w:val="00A43441"/>
    <w:rsid w:val="00A439BE"/>
    <w:rsid w:val="00A43FB6"/>
    <w:rsid w:val="00A440DE"/>
    <w:rsid w:val="00A445B1"/>
    <w:rsid w:val="00A44BBC"/>
    <w:rsid w:val="00A44D11"/>
    <w:rsid w:val="00A466D3"/>
    <w:rsid w:val="00A468BD"/>
    <w:rsid w:val="00A469E7"/>
    <w:rsid w:val="00A46BD2"/>
    <w:rsid w:val="00A47EC9"/>
    <w:rsid w:val="00A47FA1"/>
    <w:rsid w:val="00A50A6A"/>
    <w:rsid w:val="00A50C40"/>
    <w:rsid w:val="00A52195"/>
    <w:rsid w:val="00A52389"/>
    <w:rsid w:val="00A52B2E"/>
    <w:rsid w:val="00A5351E"/>
    <w:rsid w:val="00A53594"/>
    <w:rsid w:val="00A5371B"/>
    <w:rsid w:val="00A53E9A"/>
    <w:rsid w:val="00A559C3"/>
    <w:rsid w:val="00A55D4C"/>
    <w:rsid w:val="00A55EB7"/>
    <w:rsid w:val="00A561BE"/>
    <w:rsid w:val="00A576D0"/>
    <w:rsid w:val="00A60705"/>
    <w:rsid w:val="00A60DFF"/>
    <w:rsid w:val="00A60EA6"/>
    <w:rsid w:val="00A60F1D"/>
    <w:rsid w:val="00A61397"/>
    <w:rsid w:val="00A620BB"/>
    <w:rsid w:val="00A6335A"/>
    <w:rsid w:val="00A63BF5"/>
    <w:rsid w:val="00A6436B"/>
    <w:rsid w:val="00A64560"/>
    <w:rsid w:val="00A64644"/>
    <w:rsid w:val="00A65FC2"/>
    <w:rsid w:val="00A666CC"/>
    <w:rsid w:val="00A66FEE"/>
    <w:rsid w:val="00A672AD"/>
    <w:rsid w:val="00A674E7"/>
    <w:rsid w:val="00A67C57"/>
    <w:rsid w:val="00A67DB0"/>
    <w:rsid w:val="00A70204"/>
    <w:rsid w:val="00A705CE"/>
    <w:rsid w:val="00A722EF"/>
    <w:rsid w:val="00A72A2E"/>
    <w:rsid w:val="00A72A9E"/>
    <w:rsid w:val="00A73575"/>
    <w:rsid w:val="00A73822"/>
    <w:rsid w:val="00A73F7A"/>
    <w:rsid w:val="00A7422C"/>
    <w:rsid w:val="00A74FAD"/>
    <w:rsid w:val="00A753B5"/>
    <w:rsid w:val="00A758B1"/>
    <w:rsid w:val="00A76561"/>
    <w:rsid w:val="00A76581"/>
    <w:rsid w:val="00A765F4"/>
    <w:rsid w:val="00A76859"/>
    <w:rsid w:val="00A76E3C"/>
    <w:rsid w:val="00A76E7F"/>
    <w:rsid w:val="00A771A6"/>
    <w:rsid w:val="00A7750F"/>
    <w:rsid w:val="00A77B72"/>
    <w:rsid w:val="00A77E4A"/>
    <w:rsid w:val="00A800ED"/>
    <w:rsid w:val="00A804CA"/>
    <w:rsid w:val="00A80B89"/>
    <w:rsid w:val="00A8170C"/>
    <w:rsid w:val="00A818A7"/>
    <w:rsid w:val="00A81963"/>
    <w:rsid w:val="00A81B94"/>
    <w:rsid w:val="00A81C84"/>
    <w:rsid w:val="00A82043"/>
    <w:rsid w:val="00A82EBD"/>
    <w:rsid w:val="00A83DBD"/>
    <w:rsid w:val="00A83DE0"/>
    <w:rsid w:val="00A84A49"/>
    <w:rsid w:val="00A84C47"/>
    <w:rsid w:val="00A84EB7"/>
    <w:rsid w:val="00A85A70"/>
    <w:rsid w:val="00A85C8F"/>
    <w:rsid w:val="00A862EB"/>
    <w:rsid w:val="00A86549"/>
    <w:rsid w:val="00A86FEA"/>
    <w:rsid w:val="00A8734F"/>
    <w:rsid w:val="00A878DB"/>
    <w:rsid w:val="00A87DDB"/>
    <w:rsid w:val="00A87DE7"/>
    <w:rsid w:val="00A87F01"/>
    <w:rsid w:val="00A903B4"/>
    <w:rsid w:val="00A90E7F"/>
    <w:rsid w:val="00A924B2"/>
    <w:rsid w:val="00A92799"/>
    <w:rsid w:val="00A935EA"/>
    <w:rsid w:val="00A9377C"/>
    <w:rsid w:val="00A93B0A"/>
    <w:rsid w:val="00A93FC4"/>
    <w:rsid w:val="00A94326"/>
    <w:rsid w:val="00A945CD"/>
    <w:rsid w:val="00A9493F"/>
    <w:rsid w:val="00A956F8"/>
    <w:rsid w:val="00A958B1"/>
    <w:rsid w:val="00A9643F"/>
    <w:rsid w:val="00A96B9F"/>
    <w:rsid w:val="00A97267"/>
    <w:rsid w:val="00AA13BC"/>
    <w:rsid w:val="00AA1441"/>
    <w:rsid w:val="00AA14E8"/>
    <w:rsid w:val="00AA1BEA"/>
    <w:rsid w:val="00AA1D80"/>
    <w:rsid w:val="00AA2081"/>
    <w:rsid w:val="00AA27F9"/>
    <w:rsid w:val="00AA282A"/>
    <w:rsid w:val="00AA35B4"/>
    <w:rsid w:val="00AA390B"/>
    <w:rsid w:val="00AA3BB5"/>
    <w:rsid w:val="00AA3CD6"/>
    <w:rsid w:val="00AA48C2"/>
    <w:rsid w:val="00AA4DEB"/>
    <w:rsid w:val="00AA5109"/>
    <w:rsid w:val="00AA6060"/>
    <w:rsid w:val="00AA618B"/>
    <w:rsid w:val="00AA6345"/>
    <w:rsid w:val="00AA6662"/>
    <w:rsid w:val="00AA6917"/>
    <w:rsid w:val="00AA6C68"/>
    <w:rsid w:val="00AA6F01"/>
    <w:rsid w:val="00AA6F61"/>
    <w:rsid w:val="00AA6F77"/>
    <w:rsid w:val="00AA721F"/>
    <w:rsid w:val="00AA729A"/>
    <w:rsid w:val="00AA758D"/>
    <w:rsid w:val="00AB0205"/>
    <w:rsid w:val="00AB02E8"/>
    <w:rsid w:val="00AB1013"/>
    <w:rsid w:val="00AB1B35"/>
    <w:rsid w:val="00AB1D70"/>
    <w:rsid w:val="00AB2207"/>
    <w:rsid w:val="00AB299E"/>
    <w:rsid w:val="00AB2E6F"/>
    <w:rsid w:val="00AB320B"/>
    <w:rsid w:val="00AB331F"/>
    <w:rsid w:val="00AB35FF"/>
    <w:rsid w:val="00AB383F"/>
    <w:rsid w:val="00AB421B"/>
    <w:rsid w:val="00AB42E2"/>
    <w:rsid w:val="00AB430D"/>
    <w:rsid w:val="00AB47C5"/>
    <w:rsid w:val="00AB4CEC"/>
    <w:rsid w:val="00AB5015"/>
    <w:rsid w:val="00AB5040"/>
    <w:rsid w:val="00AB5A71"/>
    <w:rsid w:val="00AB6003"/>
    <w:rsid w:val="00AB74C5"/>
    <w:rsid w:val="00AB78A0"/>
    <w:rsid w:val="00AB7EC5"/>
    <w:rsid w:val="00AB7F36"/>
    <w:rsid w:val="00AC06F5"/>
    <w:rsid w:val="00AC0966"/>
    <w:rsid w:val="00AC10E1"/>
    <w:rsid w:val="00AC130C"/>
    <w:rsid w:val="00AC17F6"/>
    <w:rsid w:val="00AC1A24"/>
    <w:rsid w:val="00AC35E1"/>
    <w:rsid w:val="00AC368E"/>
    <w:rsid w:val="00AC3A5D"/>
    <w:rsid w:val="00AC3D2C"/>
    <w:rsid w:val="00AC3F94"/>
    <w:rsid w:val="00AC4F13"/>
    <w:rsid w:val="00AC56BF"/>
    <w:rsid w:val="00AC58BB"/>
    <w:rsid w:val="00AC59E3"/>
    <w:rsid w:val="00AC6F28"/>
    <w:rsid w:val="00AD08A9"/>
    <w:rsid w:val="00AD0CB2"/>
    <w:rsid w:val="00AD0CE9"/>
    <w:rsid w:val="00AD1205"/>
    <w:rsid w:val="00AD1BA5"/>
    <w:rsid w:val="00AD1CB2"/>
    <w:rsid w:val="00AD27F1"/>
    <w:rsid w:val="00AD29BF"/>
    <w:rsid w:val="00AD309C"/>
    <w:rsid w:val="00AD3E95"/>
    <w:rsid w:val="00AD48E2"/>
    <w:rsid w:val="00AD4F12"/>
    <w:rsid w:val="00AD565C"/>
    <w:rsid w:val="00AD5C7B"/>
    <w:rsid w:val="00AD60B0"/>
    <w:rsid w:val="00AD6148"/>
    <w:rsid w:val="00AD6A09"/>
    <w:rsid w:val="00AD6B14"/>
    <w:rsid w:val="00AD6C7F"/>
    <w:rsid w:val="00AD6F0B"/>
    <w:rsid w:val="00AD73B3"/>
    <w:rsid w:val="00AD7716"/>
    <w:rsid w:val="00AD7722"/>
    <w:rsid w:val="00AD7CFC"/>
    <w:rsid w:val="00AE00EC"/>
    <w:rsid w:val="00AE04B0"/>
    <w:rsid w:val="00AE0C2E"/>
    <w:rsid w:val="00AE0F80"/>
    <w:rsid w:val="00AE1FAF"/>
    <w:rsid w:val="00AE2C4C"/>
    <w:rsid w:val="00AE2C7F"/>
    <w:rsid w:val="00AE4334"/>
    <w:rsid w:val="00AE459D"/>
    <w:rsid w:val="00AE4A3E"/>
    <w:rsid w:val="00AE5633"/>
    <w:rsid w:val="00AE5735"/>
    <w:rsid w:val="00AE5C06"/>
    <w:rsid w:val="00AE5C86"/>
    <w:rsid w:val="00AE614A"/>
    <w:rsid w:val="00AE66D3"/>
    <w:rsid w:val="00AE6C8F"/>
    <w:rsid w:val="00AE6F5D"/>
    <w:rsid w:val="00AE73CD"/>
    <w:rsid w:val="00AE7504"/>
    <w:rsid w:val="00AF08C2"/>
    <w:rsid w:val="00AF0E09"/>
    <w:rsid w:val="00AF1171"/>
    <w:rsid w:val="00AF118D"/>
    <w:rsid w:val="00AF1FBB"/>
    <w:rsid w:val="00AF29C0"/>
    <w:rsid w:val="00AF2FF3"/>
    <w:rsid w:val="00AF41FF"/>
    <w:rsid w:val="00AF4703"/>
    <w:rsid w:val="00AF5274"/>
    <w:rsid w:val="00AF6329"/>
    <w:rsid w:val="00AF6DEA"/>
    <w:rsid w:val="00AF727B"/>
    <w:rsid w:val="00AF7652"/>
    <w:rsid w:val="00AF76F8"/>
    <w:rsid w:val="00AF7CE3"/>
    <w:rsid w:val="00B00892"/>
    <w:rsid w:val="00B023BA"/>
    <w:rsid w:val="00B02F85"/>
    <w:rsid w:val="00B03EA4"/>
    <w:rsid w:val="00B03FA8"/>
    <w:rsid w:val="00B0458C"/>
    <w:rsid w:val="00B056B1"/>
    <w:rsid w:val="00B06662"/>
    <w:rsid w:val="00B06B6E"/>
    <w:rsid w:val="00B06B7E"/>
    <w:rsid w:val="00B07CEA"/>
    <w:rsid w:val="00B108D3"/>
    <w:rsid w:val="00B10BB8"/>
    <w:rsid w:val="00B113F7"/>
    <w:rsid w:val="00B11C29"/>
    <w:rsid w:val="00B121C4"/>
    <w:rsid w:val="00B1296A"/>
    <w:rsid w:val="00B12C77"/>
    <w:rsid w:val="00B12F05"/>
    <w:rsid w:val="00B1369F"/>
    <w:rsid w:val="00B13C57"/>
    <w:rsid w:val="00B1436A"/>
    <w:rsid w:val="00B14DFB"/>
    <w:rsid w:val="00B15384"/>
    <w:rsid w:val="00B16047"/>
    <w:rsid w:val="00B1630B"/>
    <w:rsid w:val="00B1663C"/>
    <w:rsid w:val="00B177C9"/>
    <w:rsid w:val="00B17D81"/>
    <w:rsid w:val="00B20FE3"/>
    <w:rsid w:val="00B21369"/>
    <w:rsid w:val="00B21E5C"/>
    <w:rsid w:val="00B22D0F"/>
    <w:rsid w:val="00B22DE7"/>
    <w:rsid w:val="00B22F97"/>
    <w:rsid w:val="00B23219"/>
    <w:rsid w:val="00B23C63"/>
    <w:rsid w:val="00B23E0B"/>
    <w:rsid w:val="00B241B9"/>
    <w:rsid w:val="00B242B6"/>
    <w:rsid w:val="00B246A0"/>
    <w:rsid w:val="00B2482D"/>
    <w:rsid w:val="00B24B1E"/>
    <w:rsid w:val="00B25B78"/>
    <w:rsid w:val="00B25C08"/>
    <w:rsid w:val="00B25E7E"/>
    <w:rsid w:val="00B26DAE"/>
    <w:rsid w:val="00B26FC3"/>
    <w:rsid w:val="00B27057"/>
    <w:rsid w:val="00B2794A"/>
    <w:rsid w:val="00B279F6"/>
    <w:rsid w:val="00B27DC9"/>
    <w:rsid w:val="00B302FE"/>
    <w:rsid w:val="00B30B6B"/>
    <w:rsid w:val="00B317C0"/>
    <w:rsid w:val="00B320F9"/>
    <w:rsid w:val="00B32E88"/>
    <w:rsid w:val="00B33F33"/>
    <w:rsid w:val="00B34013"/>
    <w:rsid w:val="00B344B0"/>
    <w:rsid w:val="00B34CC8"/>
    <w:rsid w:val="00B356B2"/>
    <w:rsid w:val="00B3636E"/>
    <w:rsid w:val="00B3642E"/>
    <w:rsid w:val="00B36A10"/>
    <w:rsid w:val="00B375DE"/>
    <w:rsid w:val="00B4151A"/>
    <w:rsid w:val="00B42641"/>
    <w:rsid w:val="00B43CC3"/>
    <w:rsid w:val="00B446A7"/>
    <w:rsid w:val="00B453A0"/>
    <w:rsid w:val="00B453C7"/>
    <w:rsid w:val="00B45922"/>
    <w:rsid w:val="00B4601D"/>
    <w:rsid w:val="00B46356"/>
    <w:rsid w:val="00B46FC6"/>
    <w:rsid w:val="00B47267"/>
    <w:rsid w:val="00B50712"/>
    <w:rsid w:val="00B509D6"/>
    <w:rsid w:val="00B50A2F"/>
    <w:rsid w:val="00B5136F"/>
    <w:rsid w:val="00B521D2"/>
    <w:rsid w:val="00B524B2"/>
    <w:rsid w:val="00B526B3"/>
    <w:rsid w:val="00B52924"/>
    <w:rsid w:val="00B53426"/>
    <w:rsid w:val="00B543D6"/>
    <w:rsid w:val="00B54459"/>
    <w:rsid w:val="00B54947"/>
    <w:rsid w:val="00B54D2C"/>
    <w:rsid w:val="00B54E35"/>
    <w:rsid w:val="00B5559D"/>
    <w:rsid w:val="00B556FC"/>
    <w:rsid w:val="00B55770"/>
    <w:rsid w:val="00B55822"/>
    <w:rsid w:val="00B55A0E"/>
    <w:rsid w:val="00B56592"/>
    <w:rsid w:val="00B56A9A"/>
    <w:rsid w:val="00B56EA8"/>
    <w:rsid w:val="00B571E7"/>
    <w:rsid w:val="00B574F9"/>
    <w:rsid w:val="00B57A87"/>
    <w:rsid w:val="00B612A4"/>
    <w:rsid w:val="00B61F1B"/>
    <w:rsid w:val="00B62C19"/>
    <w:rsid w:val="00B63A12"/>
    <w:rsid w:val="00B64B32"/>
    <w:rsid w:val="00B6594F"/>
    <w:rsid w:val="00B66E90"/>
    <w:rsid w:val="00B671CA"/>
    <w:rsid w:val="00B67B30"/>
    <w:rsid w:val="00B67BFA"/>
    <w:rsid w:val="00B709B5"/>
    <w:rsid w:val="00B71406"/>
    <w:rsid w:val="00B71409"/>
    <w:rsid w:val="00B715BE"/>
    <w:rsid w:val="00B7166F"/>
    <w:rsid w:val="00B72F7F"/>
    <w:rsid w:val="00B7361A"/>
    <w:rsid w:val="00B737F7"/>
    <w:rsid w:val="00B740DC"/>
    <w:rsid w:val="00B74A9D"/>
    <w:rsid w:val="00B74E17"/>
    <w:rsid w:val="00B75220"/>
    <w:rsid w:val="00B75C21"/>
    <w:rsid w:val="00B75D91"/>
    <w:rsid w:val="00B75FE7"/>
    <w:rsid w:val="00B760D3"/>
    <w:rsid w:val="00B7698F"/>
    <w:rsid w:val="00B76A1B"/>
    <w:rsid w:val="00B76AB4"/>
    <w:rsid w:val="00B76CA7"/>
    <w:rsid w:val="00B77B7E"/>
    <w:rsid w:val="00B77BE9"/>
    <w:rsid w:val="00B77C80"/>
    <w:rsid w:val="00B77CA9"/>
    <w:rsid w:val="00B77CDF"/>
    <w:rsid w:val="00B77FA8"/>
    <w:rsid w:val="00B8000E"/>
    <w:rsid w:val="00B80042"/>
    <w:rsid w:val="00B8039D"/>
    <w:rsid w:val="00B819FE"/>
    <w:rsid w:val="00B81C54"/>
    <w:rsid w:val="00B82430"/>
    <w:rsid w:val="00B82932"/>
    <w:rsid w:val="00B82C3F"/>
    <w:rsid w:val="00B82DD1"/>
    <w:rsid w:val="00B83626"/>
    <w:rsid w:val="00B83D18"/>
    <w:rsid w:val="00B84538"/>
    <w:rsid w:val="00B84771"/>
    <w:rsid w:val="00B85FF3"/>
    <w:rsid w:val="00B8678B"/>
    <w:rsid w:val="00B86BEE"/>
    <w:rsid w:val="00B86E80"/>
    <w:rsid w:val="00B87A82"/>
    <w:rsid w:val="00B87CD9"/>
    <w:rsid w:val="00B87E16"/>
    <w:rsid w:val="00B87F08"/>
    <w:rsid w:val="00B90118"/>
    <w:rsid w:val="00B905E2"/>
    <w:rsid w:val="00B90811"/>
    <w:rsid w:val="00B90E23"/>
    <w:rsid w:val="00B91DF6"/>
    <w:rsid w:val="00B92299"/>
    <w:rsid w:val="00B923AF"/>
    <w:rsid w:val="00B92900"/>
    <w:rsid w:val="00B92ABE"/>
    <w:rsid w:val="00B92ECB"/>
    <w:rsid w:val="00B934EE"/>
    <w:rsid w:val="00B941A7"/>
    <w:rsid w:val="00B9423D"/>
    <w:rsid w:val="00B9453E"/>
    <w:rsid w:val="00B94825"/>
    <w:rsid w:val="00B94B06"/>
    <w:rsid w:val="00B94E94"/>
    <w:rsid w:val="00B95A4D"/>
    <w:rsid w:val="00B95D53"/>
    <w:rsid w:val="00B96AE1"/>
    <w:rsid w:val="00B96D33"/>
    <w:rsid w:val="00B97433"/>
    <w:rsid w:val="00B97AB4"/>
    <w:rsid w:val="00BA035A"/>
    <w:rsid w:val="00BA1F6A"/>
    <w:rsid w:val="00BA2844"/>
    <w:rsid w:val="00BA2B54"/>
    <w:rsid w:val="00BA3921"/>
    <w:rsid w:val="00BA39A5"/>
    <w:rsid w:val="00BA4283"/>
    <w:rsid w:val="00BA4715"/>
    <w:rsid w:val="00BA5726"/>
    <w:rsid w:val="00BA5C5A"/>
    <w:rsid w:val="00BA6226"/>
    <w:rsid w:val="00BA6738"/>
    <w:rsid w:val="00BA6CEF"/>
    <w:rsid w:val="00BA76C6"/>
    <w:rsid w:val="00BA7A6C"/>
    <w:rsid w:val="00BB06DA"/>
    <w:rsid w:val="00BB12D4"/>
    <w:rsid w:val="00BB15B7"/>
    <w:rsid w:val="00BB1628"/>
    <w:rsid w:val="00BB18C8"/>
    <w:rsid w:val="00BB1CD8"/>
    <w:rsid w:val="00BB3902"/>
    <w:rsid w:val="00BB392E"/>
    <w:rsid w:val="00BB3D3C"/>
    <w:rsid w:val="00BB3EFA"/>
    <w:rsid w:val="00BB410B"/>
    <w:rsid w:val="00BB5723"/>
    <w:rsid w:val="00BB5AE1"/>
    <w:rsid w:val="00BB5BCB"/>
    <w:rsid w:val="00BB6319"/>
    <w:rsid w:val="00BB6893"/>
    <w:rsid w:val="00BB69CA"/>
    <w:rsid w:val="00BB6AD3"/>
    <w:rsid w:val="00BB6B99"/>
    <w:rsid w:val="00BC0758"/>
    <w:rsid w:val="00BC0DB2"/>
    <w:rsid w:val="00BC0EBA"/>
    <w:rsid w:val="00BC0EFA"/>
    <w:rsid w:val="00BC10D6"/>
    <w:rsid w:val="00BC13F5"/>
    <w:rsid w:val="00BC15CD"/>
    <w:rsid w:val="00BC180C"/>
    <w:rsid w:val="00BC1C06"/>
    <w:rsid w:val="00BC2525"/>
    <w:rsid w:val="00BC25C1"/>
    <w:rsid w:val="00BC37BA"/>
    <w:rsid w:val="00BC3A37"/>
    <w:rsid w:val="00BC3A56"/>
    <w:rsid w:val="00BC3ABC"/>
    <w:rsid w:val="00BC4605"/>
    <w:rsid w:val="00BC4712"/>
    <w:rsid w:val="00BC4BEF"/>
    <w:rsid w:val="00BC4D0C"/>
    <w:rsid w:val="00BC51AA"/>
    <w:rsid w:val="00BC54A9"/>
    <w:rsid w:val="00BC576E"/>
    <w:rsid w:val="00BC5B17"/>
    <w:rsid w:val="00BC5FC0"/>
    <w:rsid w:val="00BC6213"/>
    <w:rsid w:val="00BC6415"/>
    <w:rsid w:val="00BC6B2D"/>
    <w:rsid w:val="00BC6DF0"/>
    <w:rsid w:val="00BC7598"/>
    <w:rsid w:val="00BC7AFB"/>
    <w:rsid w:val="00BC7EA7"/>
    <w:rsid w:val="00BD0759"/>
    <w:rsid w:val="00BD1190"/>
    <w:rsid w:val="00BD1608"/>
    <w:rsid w:val="00BD1746"/>
    <w:rsid w:val="00BD1BD8"/>
    <w:rsid w:val="00BD1C78"/>
    <w:rsid w:val="00BD32FB"/>
    <w:rsid w:val="00BD35C5"/>
    <w:rsid w:val="00BD4171"/>
    <w:rsid w:val="00BD4AE1"/>
    <w:rsid w:val="00BD60C8"/>
    <w:rsid w:val="00BD6FB0"/>
    <w:rsid w:val="00BD7047"/>
    <w:rsid w:val="00BD725D"/>
    <w:rsid w:val="00BD76A3"/>
    <w:rsid w:val="00BE0349"/>
    <w:rsid w:val="00BE04BB"/>
    <w:rsid w:val="00BE0ABD"/>
    <w:rsid w:val="00BE0C0D"/>
    <w:rsid w:val="00BE0CB9"/>
    <w:rsid w:val="00BE0CD0"/>
    <w:rsid w:val="00BE13BD"/>
    <w:rsid w:val="00BE2529"/>
    <w:rsid w:val="00BE2711"/>
    <w:rsid w:val="00BE351A"/>
    <w:rsid w:val="00BE35DC"/>
    <w:rsid w:val="00BE3C2B"/>
    <w:rsid w:val="00BE4491"/>
    <w:rsid w:val="00BE4DFD"/>
    <w:rsid w:val="00BE4FC2"/>
    <w:rsid w:val="00BE50A5"/>
    <w:rsid w:val="00BE5248"/>
    <w:rsid w:val="00BE547B"/>
    <w:rsid w:val="00BE5BFC"/>
    <w:rsid w:val="00BE5DEB"/>
    <w:rsid w:val="00BE6308"/>
    <w:rsid w:val="00BE6687"/>
    <w:rsid w:val="00BE7029"/>
    <w:rsid w:val="00BE7428"/>
    <w:rsid w:val="00BE7AEB"/>
    <w:rsid w:val="00BE7BE9"/>
    <w:rsid w:val="00BE7D9C"/>
    <w:rsid w:val="00BE7EF5"/>
    <w:rsid w:val="00BE7FA3"/>
    <w:rsid w:val="00BF0382"/>
    <w:rsid w:val="00BF03FD"/>
    <w:rsid w:val="00BF0B54"/>
    <w:rsid w:val="00BF13B9"/>
    <w:rsid w:val="00BF172E"/>
    <w:rsid w:val="00BF1861"/>
    <w:rsid w:val="00BF1890"/>
    <w:rsid w:val="00BF217D"/>
    <w:rsid w:val="00BF2BDC"/>
    <w:rsid w:val="00BF2CF1"/>
    <w:rsid w:val="00BF2DF3"/>
    <w:rsid w:val="00BF2F09"/>
    <w:rsid w:val="00BF34EB"/>
    <w:rsid w:val="00BF4042"/>
    <w:rsid w:val="00BF4930"/>
    <w:rsid w:val="00BF4B27"/>
    <w:rsid w:val="00BF5832"/>
    <w:rsid w:val="00BF68DC"/>
    <w:rsid w:val="00BF7CC3"/>
    <w:rsid w:val="00C00019"/>
    <w:rsid w:val="00C001BC"/>
    <w:rsid w:val="00C009F3"/>
    <w:rsid w:val="00C0112D"/>
    <w:rsid w:val="00C015B7"/>
    <w:rsid w:val="00C01D1D"/>
    <w:rsid w:val="00C023BF"/>
    <w:rsid w:val="00C02430"/>
    <w:rsid w:val="00C031B6"/>
    <w:rsid w:val="00C03887"/>
    <w:rsid w:val="00C038D1"/>
    <w:rsid w:val="00C03EA3"/>
    <w:rsid w:val="00C04AA9"/>
    <w:rsid w:val="00C0524F"/>
    <w:rsid w:val="00C05718"/>
    <w:rsid w:val="00C05A64"/>
    <w:rsid w:val="00C0646D"/>
    <w:rsid w:val="00C06E9E"/>
    <w:rsid w:val="00C06F30"/>
    <w:rsid w:val="00C07411"/>
    <w:rsid w:val="00C07436"/>
    <w:rsid w:val="00C1008B"/>
    <w:rsid w:val="00C100E6"/>
    <w:rsid w:val="00C1128D"/>
    <w:rsid w:val="00C11443"/>
    <w:rsid w:val="00C114AA"/>
    <w:rsid w:val="00C1167E"/>
    <w:rsid w:val="00C11E37"/>
    <w:rsid w:val="00C12158"/>
    <w:rsid w:val="00C13081"/>
    <w:rsid w:val="00C131FE"/>
    <w:rsid w:val="00C13472"/>
    <w:rsid w:val="00C13493"/>
    <w:rsid w:val="00C142D4"/>
    <w:rsid w:val="00C14642"/>
    <w:rsid w:val="00C1493A"/>
    <w:rsid w:val="00C14E73"/>
    <w:rsid w:val="00C14F80"/>
    <w:rsid w:val="00C153BA"/>
    <w:rsid w:val="00C15CFA"/>
    <w:rsid w:val="00C1677F"/>
    <w:rsid w:val="00C168B9"/>
    <w:rsid w:val="00C178FD"/>
    <w:rsid w:val="00C17AA9"/>
    <w:rsid w:val="00C17E3E"/>
    <w:rsid w:val="00C20903"/>
    <w:rsid w:val="00C21975"/>
    <w:rsid w:val="00C219E8"/>
    <w:rsid w:val="00C22259"/>
    <w:rsid w:val="00C22314"/>
    <w:rsid w:val="00C225A2"/>
    <w:rsid w:val="00C22947"/>
    <w:rsid w:val="00C22D56"/>
    <w:rsid w:val="00C22DA6"/>
    <w:rsid w:val="00C22E50"/>
    <w:rsid w:val="00C23474"/>
    <w:rsid w:val="00C23630"/>
    <w:rsid w:val="00C23EC8"/>
    <w:rsid w:val="00C245F8"/>
    <w:rsid w:val="00C24882"/>
    <w:rsid w:val="00C24D39"/>
    <w:rsid w:val="00C24F75"/>
    <w:rsid w:val="00C2535A"/>
    <w:rsid w:val="00C25CAA"/>
    <w:rsid w:val="00C25D5D"/>
    <w:rsid w:val="00C26045"/>
    <w:rsid w:val="00C26054"/>
    <w:rsid w:val="00C26361"/>
    <w:rsid w:val="00C26417"/>
    <w:rsid w:val="00C26447"/>
    <w:rsid w:val="00C272DA"/>
    <w:rsid w:val="00C277A6"/>
    <w:rsid w:val="00C30CE9"/>
    <w:rsid w:val="00C312D6"/>
    <w:rsid w:val="00C31C7F"/>
    <w:rsid w:val="00C31D99"/>
    <w:rsid w:val="00C32EB5"/>
    <w:rsid w:val="00C33376"/>
    <w:rsid w:val="00C33E9B"/>
    <w:rsid w:val="00C344A4"/>
    <w:rsid w:val="00C34B11"/>
    <w:rsid w:val="00C354B8"/>
    <w:rsid w:val="00C3616A"/>
    <w:rsid w:val="00C3658F"/>
    <w:rsid w:val="00C36707"/>
    <w:rsid w:val="00C36BD1"/>
    <w:rsid w:val="00C372B7"/>
    <w:rsid w:val="00C378D6"/>
    <w:rsid w:val="00C4078B"/>
    <w:rsid w:val="00C40F58"/>
    <w:rsid w:val="00C41417"/>
    <w:rsid w:val="00C4181A"/>
    <w:rsid w:val="00C41F3F"/>
    <w:rsid w:val="00C43C24"/>
    <w:rsid w:val="00C43D89"/>
    <w:rsid w:val="00C43DB2"/>
    <w:rsid w:val="00C4483C"/>
    <w:rsid w:val="00C449F8"/>
    <w:rsid w:val="00C453DF"/>
    <w:rsid w:val="00C45CFD"/>
    <w:rsid w:val="00C45DA4"/>
    <w:rsid w:val="00C464D7"/>
    <w:rsid w:val="00C464EC"/>
    <w:rsid w:val="00C46701"/>
    <w:rsid w:val="00C4736C"/>
    <w:rsid w:val="00C47486"/>
    <w:rsid w:val="00C51263"/>
    <w:rsid w:val="00C5154F"/>
    <w:rsid w:val="00C5205D"/>
    <w:rsid w:val="00C521E3"/>
    <w:rsid w:val="00C52484"/>
    <w:rsid w:val="00C5307D"/>
    <w:rsid w:val="00C53102"/>
    <w:rsid w:val="00C54B04"/>
    <w:rsid w:val="00C54BEE"/>
    <w:rsid w:val="00C551FA"/>
    <w:rsid w:val="00C556C8"/>
    <w:rsid w:val="00C55959"/>
    <w:rsid w:val="00C5604B"/>
    <w:rsid w:val="00C56938"/>
    <w:rsid w:val="00C56A77"/>
    <w:rsid w:val="00C56CF5"/>
    <w:rsid w:val="00C572CF"/>
    <w:rsid w:val="00C574BA"/>
    <w:rsid w:val="00C57D77"/>
    <w:rsid w:val="00C611EA"/>
    <w:rsid w:val="00C631B8"/>
    <w:rsid w:val="00C632CA"/>
    <w:rsid w:val="00C6343F"/>
    <w:rsid w:val="00C635D5"/>
    <w:rsid w:val="00C63614"/>
    <w:rsid w:val="00C6388B"/>
    <w:rsid w:val="00C63CD4"/>
    <w:rsid w:val="00C64212"/>
    <w:rsid w:val="00C64666"/>
    <w:rsid w:val="00C64F66"/>
    <w:rsid w:val="00C65120"/>
    <w:rsid w:val="00C6620F"/>
    <w:rsid w:val="00C6663D"/>
    <w:rsid w:val="00C66660"/>
    <w:rsid w:val="00C66BD9"/>
    <w:rsid w:val="00C67645"/>
    <w:rsid w:val="00C677E4"/>
    <w:rsid w:val="00C67846"/>
    <w:rsid w:val="00C67CA5"/>
    <w:rsid w:val="00C703F5"/>
    <w:rsid w:val="00C70A52"/>
    <w:rsid w:val="00C70CF5"/>
    <w:rsid w:val="00C70E82"/>
    <w:rsid w:val="00C71553"/>
    <w:rsid w:val="00C71653"/>
    <w:rsid w:val="00C720EF"/>
    <w:rsid w:val="00C7270F"/>
    <w:rsid w:val="00C738E0"/>
    <w:rsid w:val="00C73B12"/>
    <w:rsid w:val="00C73B79"/>
    <w:rsid w:val="00C74122"/>
    <w:rsid w:val="00C74B59"/>
    <w:rsid w:val="00C74C88"/>
    <w:rsid w:val="00C75DB2"/>
    <w:rsid w:val="00C76DA1"/>
    <w:rsid w:val="00C77C92"/>
    <w:rsid w:val="00C77F4F"/>
    <w:rsid w:val="00C808E2"/>
    <w:rsid w:val="00C81178"/>
    <w:rsid w:val="00C81631"/>
    <w:rsid w:val="00C822C1"/>
    <w:rsid w:val="00C824B9"/>
    <w:rsid w:val="00C82F0B"/>
    <w:rsid w:val="00C82FB7"/>
    <w:rsid w:val="00C83BEE"/>
    <w:rsid w:val="00C841EC"/>
    <w:rsid w:val="00C84248"/>
    <w:rsid w:val="00C847EB"/>
    <w:rsid w:val="00C8510D"/>
    <w:rsid w:val="00C854C8"/>
    <w:rsid w:val="00C8586F"/>
    <w:rsid w:val="00C85F97"/>
    <w:rsid w:val="00C86A6A"/>
    <w:rsid w:val="00C86BC4"/>
    <w:rsid w:val="00C875BF"/>
    <w:rsid w:val="00C875E1"/>
    <w:rsid w:val="00C87B51"/>
    <w:rsid w:val="00C90703"/>
    <w:rsid w:val="00C908C0"/>
    <w:rsid w:val="00C908E3"/>
    <w:rsid w:val="00C9186C"/>
    <w:rsid w:val="00C918B1"/>
    <w:rsid w:val="00C91D8F"/>
    <w:rsid w:val="00C91F22"/>
    <w:rsid w:val="00C91FE8"/>
    <w:rsid w:val="00C92794"/>
    <w:rsid w:val="00C93407"/>
    <w:rsid w:val="00C93AC0"/>
    <w:rsid w:val="00C93BBB"/>
    <w:rsid w:val="00C93C90"/>
    <w:rsid w:val="00C94775"/>
    <w:rsid w:val="00C94883"/>
    <w:rsid w:val="00C94A93"/>
    <w:rsid w:val="00C958BB"/>
    <w:rsid w:val="00C95AB5"/>
    <w:rsid w:val="00C95AE7"/>
    <w:rsid w:val="00C96433"/>
    <w:rsid w:val="00C96B37"/>
    <w:rsid w:val="00C97D94"/>
    <w:rsid w:val="00C97DBD"/>
    <w:rsid w:val="00CA0894"/>
    <w:rsid w:val="00CA0F42"/>
    <w:rsid w:val="00CA0F7F"/>
    <w:rsid w:val="00CA11FA"/>
    <w:rsid w:val="00CA14A3"/>
    <w:rsid w:val="00CA1783"/>
    <w:rsid w:val="00CA1B35"/>
    <w:rsid w:val="00CA1E3F"/>
    <w:rsid w:val="00CA227D"/>
    <w:rsid w:val="00CA2AB7"/>
    <w:rsid w:val="00CA3002"/>
    <w:rsid w:val="00CA3412"/>
    <w:rsid w:val="00CA35DD"/>
    <w:rsid w:val="00CA3E99"/>
    <w:rsid w:val="00CA52B4"/>
    <w:rsid w:val="00CA559C"/>
    <w:rsid w:val="00CA58E4"/>
    <w:rsid w:val="00CA5E50"/>
    <w:rsid w:val="00CA6E39"/>
    <w:rsid w:val="00CA71AB"/>
    <w:rsid w:val="00CA71B2"/>
    <w:rsid w:val="00CA7419"/>
    <w:rsid w:val="00CA7DBB"/>
    <w:rsid w:val="00CB107C"/>
    <w:rsid w:val="00CB1367"/>
    <w:rsid w:val="00CB13F5"/>
    <w:rsid w:val="00CB44C3"/>
    <w:rsid w:val="00CB4B01"/>
    <w:rsid w:val="00CB59FE"/>
    <w:rsid w:val="00CB61B8"/>
    <w:rsid w:val="00CB6AA7"/>
    <w:rsid w:val="00CB6B6A"/>
    <w:rsid w:val="00CB6D10"/>
    <w:rsid w:val="00CB6F7A"/>
    <w:rsid w:val="00CB7300"/>
    <w:rsid w:val="00CB73F3"/>
    <w:rsid w:val="00CB77C3"/>
    <w:rsid w:val="00CB78BE"/>
    <w:rsid w:val="00CB7AA8"/>
    <w:rsid w:val="00CB7CD5"/>
    <w:rsid w:val="00CB7EBE"/>
    <w:rsid w:val="00CC007B"/>
    <w:rsid w:val="00CC0186"/>
    <w:rsid w:val="00CC0820"/>
    <w:rsid w:val="00CC09D9"/>
    <w:rsid w:val="00CC0EA5"/>
    <w:rsid w:val="00CC18C3"/>
    <w:rsid w:val="00CC1F09"/>
    <w:rsid w:val="00CC289E"/>
    <w:rsid w:val="00CC2D23"/>
    <w:rsid w:val="00CC3050"/>
    <w:rsid w:val="00CC310B"/>
    <w:rsid w:val="00CC3142"/>
    <w:rsid w:val="00CC3B47"/>
    <w:rsid w:val="00CC4CC3"/>
    <w:rsid w:val="00CC52A4"/>
    <w:rsid w:val="00CC5DD7"/>
    <w:rsid w:val="00CC5F33"/>
    <w:rsid w:val="00CC6103"/>
    <w:rsid w:val="00CC63FD"/>
    <w:rsid w:val="00CC6C6E"/>
    <w:rsid w:val="00CC7041"/>
    <w:rsid w:val="00CC715A"/>
    <w:rsid w:val="00CD004D"/>
    <w:rsid w:val="00CD0BDC"/>
    <w:rsid w:val="00CD0DDF"/>
    <w:rsid w:val="00CD0E11"/>
    <w:rsid w:val="00CD12B2"/>
    <w:rsid w:val="00CD15D7"/>
    <w:rsid w:val="00CD2B00"/>
    <w:rsid w:val="00CD377C"/>
    <w:rsid w:val="00CD3CCA"/>
    <w:rsid w:val="00CD4671"/>
    <w:rsid w:val="00CD4995"/>
    <w:rsid w:val="00CD4D82"/>
    <w:rsid w:val="00CD5A7C"/>
    <w:rsid w:val="00CD5C75"/>
    <w:rsid w:val="00CD6A48"/>
    <w:rsid w:val="00CD6B48"/>
    <w:rsid w:val="00CD6F3F"/>
    <w:rsid w:val="00CD7311"/>
    <w:rsid w:val="00CD735A"/>
    <w:rsid w:val="00CD749D"/>
    <w:rsid w:val="00CD7ABC"/>
    <w:rsid w:val="00CD7F09"/>
    <w:rsid w:val="00CE010F"/>
    <w:rsid w:val="00CE023E"/>
    <w:rsid w:val="00CE0314"/>
    <w:rsid w:val="00CE114C"/>
    <w:rsid w:val="00CE1596"/>
    <w:rsid w:val="00CE1AC8"/>
    <w:rsid w:val="00CE2D80"/>
    <w:rsid w:val="00CE3796"/>
    <w:rsid w:val="00CE3A83"/>
    <w:rsid w:val="00CE41C6"/>
    <w:rsid w:val="00CE41FA"/>
    <w:rsid w:val="00CE4CA9"/>
    <w:rsid w:val="00CE5316"/>
    <w:rsid w:val="00CE60C3"/>
    <w:rsid w:val="00CE79A9"/>
    <w:rsid w:val="00CF0243"/>
    <w:rsid w:val="00CF0A7E"/>
    <w:rsid w:val="00CF0C04"/>
    <w:rsid w:val="00CF0C98"/>
    <w:rsid w:val="00CF1154"/>
    <w:rsid w:val="00CF1751"/>
    <w:rsid w:val="00CF2014"/>
    <w:rsid w:val="00CF211F"/>
    <w:rsid w:val="00CF26B8"/>
    <w:rsid w:val="00CF2E22"/>
    <w:rsid w:val="00CF362D"/>
    <w:rsid w:val="00CF3E16"/>
    <w:rsid w:val="00CF3E30"/>
    <w:rsid w:val="00CF3E9A"/>
    <w:rsid w:val="00CF44E3"/>
    <w:rsid w:val="00CF4AD0"/>
    <w:rsid w:val="00CF5095"/>
    <w:rsid w:val="00CF5112"/>
    <w:rsid w:val="00CF54BB"/>
    <w:rsid w:val="00CF662B"/>
    <w:rsid w:val="00CF6754"/>
    <w:rsid w:val="00CF6809"/>
    <w:rsid w:val="00CF7252"/>
    <w:rsid w:val="00D00742"/>
    <w:rsid w:val="00D00ED0"/>
    <w:rsid w:val="00D02527"/>
    <w:rsid w:val="00D02A84"/>
    <w:rsid w:val="00D02F42"/>
    <w:rsid w:val="00D0378C"/>
    <w:rsid w:val="00D0385F"/>
    <w:rsid w:val="00D043DA"/>
    <w:rsid w:val="00D046DF"/>
    <w:rsid w:val="00D04976"/>
    <w:rsid w:val="00D04BD8"/>
    <w:rsid w:val="00D04FB1"/>
    <w:rsid w:val="00D051B1"/>
    <w:rsid w:val="00D059AA"/>
    <w:rsid w:val="00D063A6"/>
    <w:rsid w:val="00D06F25"/>
    <w:rsid w:val="00D07540"/>
    <w:rsid w:val="00D07AEC"/>
    <w:rsid w:val="00D103B8"/>
    <w:rsid w:val="00D10C08"/>
    <w:rsid w:val="00D10C6D"/>
    <w:rsid w:val="00D10E24"/>
    <w:rsid w:val="00D112EF"/>
    <w:rsid w:val="00D11561"/>
    <w:rsid w:val="00D1174A"/>
    <w:rsid w:val="00D11A6A"/>
    <w:rsid w:val="00D11E40"/>
    <w:rsid w:val="00D1282E"/>
    <w:rsid w:val="00D1291C"/>
    <w:rsid w:val="00D13A55"/>
    <w:rsid w:val="00D13D5A"/>
    <w:rsid w:val="00D142DF"/>
    <w:rsid w:val="00D1481B"/>
    <w:rsid w:val="00D14A1F"/>
    <w:rsid w:val="00D15106"/>
    <w:rsid w:val="00D1523C"/>
    <w:rsid w:val="00D157AC"/>
    <w:rsid w:val="00D1617F"/>
    <w:rsid w:val="00D1647A"/>
    <w:rsid w:val="00D179A1"/>
    <w:rsid w:val="00D17C61"/>
    <w:rsid w:val="00D207F6"/>
    <w:rsid w:val="00D2089C"/>
    <w:rsid w:val="00D2111D"/>
    <w:rsid w:val="00D21248"/>
    <w:rsid w:val="00D21A1F"/>
    <w:rsid w:val="00D21EB8"/>
    <w:rsid w:val="00D2255A"/>
    <w:rsid w:val="00D22E86"/>
    <w:rsid w:val="00D22FD9"/>
    <w:rsid w:val="00D230A0"/>
    <w:rsid w:val="00D2373F"/>
    <w:rsid w:val="00D24372"/>
    <w:rsid w:val="00D24A88"/>
    <w:rsid w:val="00D25347"/>
    <w:rsid w:val="00D25360"/>
    <w:rsid w:val="00D25486"/>
    <w:rsid w:val="00D2624B"/>
    <w:rsid w:val="00D26711"/>
    <w:rsid w:val="00D26901"/>
    <w:rsid w:val="00D2710C"/>
    <w:rsid w:val="00D272E3"/>
    <w:rsid w:val="00D278D7"/>
    <w:rsid w:val="00D30E90"/>
    <w:rsid w:val="00D31093"/>
    <w:rsid w:val="00D31222"/>
    <w:rsid w:val="00D312C9"/>
    <w:rsid w:val="00D3151F"/>
    <w:rsid w:val="00D31D42"/>
    <w:rsid w:val="00D31EBA"/>
    <w:rsid w:val="00D32134"/>
    <w:rsid w:val="00D321F2"/>
    <w:rsid w:val="00D3233C"/>
    <w:rsid w:val="00D3319A"/>
    <w:rsid w:val="00D33901"/>
    <w:rsid w:val="00D3411F"/>
    <w:rsid w:val="00D3486D"/>
    <w:rsid w:val="00D34C43"/>
    <w:rsid w:val="00D35861"/>
    <w:rsid w:val="00D35D56"/>
    <w:rsid w:val="00D360B8"/>
    <w:rsid w:val="00D36132"/>
    <w:rsid w:val="00D362A4"/>
    <w:rsid w:val="00D37E8B"/>
    <w:rsid w:val="00D401AC"/>
    <w:rsid w:val="00D40904"/>
    <w:rsid w:val="00D410AF"/>
    <w:rsid w:val="00D415FB"/>
    <w:rsid w:val="00D42474"/>
    <w:rsid w:val="00D42861"/>
    <w:rsid w:val="00D429CE"/>
    <w:rsid w:val="00D429F3"/>
    <w:rsid w:val="00D42A60"/>
    <w:rsid w:val="00D42C92"/>
    <w:rsid w:val="00D42E36"/>
    <w:rsid w:val="00D44092"/>
    <w:rsid w:val="00D440D8"/>
    <w:rsid w:val="00D44C07"/>
    <w:rsid w:val="00D44F13"/>
    <w:rsid w:val="00D45379"/>
    <w:rsid w:val="00D4576B"/>
    <w:rsid w:val="00D46178"/>
    <w:rsid w:val="00D47748"/>
    <w:rsid w:val="00D47EA7"/>
    <w:rsid w:val="00D50BDF"/>
    <w:rsid w:val="00D50C24"/>
    <w:rsid w:val="00D50C7F"/>
    <w:rsid w:val="00D50D36"/>
    <w:rsid w:val="00D51430"/>
    <w:rsid w:val="00D5201E"/>
    <w:rsid w:val="00D523DE"/>
    <w:rsid w:val="00D52574"/>
    <w:rsid w:val="00D5313C"/>
    <w:rsid w:val="00D53759"/>
    <w:rsid w:val="00D543A1"/>
    <w:rsid w:val="00D557E1"/>
    <w:rsid w:val="00D558F6"/>
    <w:rsid w:val="00D55DC7"/>
    <w:rsid w:val="00D56695"/>
    <w:rsid w:val="00D57C0B"/>
    <w:rsid w:val="00D57CB9"/>
    <w:rsid w:val="00D57D86"/>
    <w:rsid w:val="00D57DEA"/>
    <w:rsid w:val="00D57F9A"/>
    <w:rsid w:val="00D6090F"/>
    <w:rsid w:val="00D60BBD"/>
    <w:rsid w:val="00D610C8"/>
    <w:rsid w:val="00D61360"/>
    <w:rsid w:val="00D623A3"/>
    <w:rsid w:val="00D63059"/>
    <w:rsid w:val="00D633C1"/>
    <w:rsid w:val="00D637DC"/>
    <w:rsid w:val="00D63D0D"/>
    <w:rsid w:val="00D63F07"/>
    <w:rsid w:val="00D64E4A"/>
    <w:rsid w:val="00D6564B"/>
    <w:rsid w:val="00D65EC7"/>
    <w:rsid w:val="00D6744A"/>
    <w:rsid w:val="00D67BA4"/>
    <w:rsid w:val="00D701C1"/>
    <w:rsid w:val="00D706DD"/>
    <w:rsid w:val="00D71162"/>
    <w:rsid w:val="00D71243"/>
    <w:rsid w:val="00D719F1"/>
    <w:rsid w:val="00D72786"/>
    <w:rsid w:val="00D727CB"/>
    <w:rsid w:val="00D729AB"/>
    <w:rsid w:val="00D72CEB"/>
    <w:rsid w:val="00D72E0A"/>
    <w:rsid w:val="00D73540"/>
    <w:rsid w:val="00D7370C"/>
    <w:rsid w:val="00D73D93"/>
    <w:rsid w:val="00D7436F"/>
    <w:rsid w:val="00D74429"/>
    <w:rsid w:val="00D74605"/>
    <w:rsid w:val="00D74632"/>
    <w:rsid w:val="00D748D4"/>
    <w:rsid w:val="00D749B3"/>
    <w:rsid w:val="00D74E29"/>
    <w:rsid w:val="00D7513C"/>
    <w:rsid w:val="00D75E25"/>
    <w:rsid w:val="00D76DDA"/>
    <w:rsid w:val="00D7725E"/>
    <w:rsid w:val="00D775D9"/>
    <w:rsid w:val="00D77725"/>
    <w:rsid w:val="00D77975"/>
    <w:rsid w:val="00D8106A"/>
    <w:rsid w:val="00D812F6"/>
    <w:rsid w:val="00D813A9"/>
    <w:rsid w:val="00D81E15"/>
    <w:rsid w:val="00D821E1"/>
    <w:rsid w:val="00D82DEE"/>
    <w:rsid w:val="00D832D1"/>
    <w:rsid w:val="00D83624"/>
    <w:rsid w:val="00D83928"/>
    <w:rsid w:val="00D84280"/>
    <w:rsid w:val="00D84534"/>
    <w:rsid w:val="00D845E7"/>
    <w:rsid w:val="00D8477A"/>
    <w:rsid w:val="00D84FA2"/>
    <w:rsid w:val="00D8527F"/>
    <w:rsid w:val="00D853B4"/>
    <w:rsid w:val="00D85A04"/>
    <w:rsid w:val="00D869DD"/>
    <w:rsid w:val="00D870FE"/>
    <w:rsid w:val="00D87283"/>
    <w:rsid w:val="00D87721"/>
    <w:rsid w:val="00D87CAA"/>
    <w:rsid w:val="00D9043E"/>
    <w:rsid w:val="00D906FC"/>
    <w:rsid w:val="00D90B9F"/>
    <w:rsid w:val="00D9146A"/>
    <w:rsid w:val="00D915CF"/>
    <w:rsid w:val="00D91DC2"/>
    <w:rsid w:val="00D92C64"/>
    <w:rsid w:val="00D93CE8"/>
    <w:rsid w:val="00D93D61"/>
    <w:rsid w:val="00D93E7B"/>
    <w:rsid w:val="00D9515A"/>
    <w:rsid w:val="00D952E8"/>
    <w:rsid w:val="00D95B05"/>
    <w:rsid w:val="00D96CD5"/>
    <w:rsid w:val="00D96D53"/>
    <w:rsid w:val="00D976A6"/>
    <w:rsid w:val="00D97DF7"/>
    <w:rsid w:val="00DA0F4B"/>
    <w:rsid w:val="00DA0FBB"/>
    <w:rsid w:val="00DA0FCC"/>
    <w:rsid w:val="00DA1CCA"/>
    <w:rsid w:val="00DA2535"/>
    <w:rsid w:val="00DA2687"/>
    <w:rsid w:val="00DA298C"/>
    <w:rsid w:val="00DA2C46"/>
    <w:rsid w:val="00DA3070"/>
    <w:rsid w:val="00DA3AB2"/>
    <w:rsid w:val="00DA3DDC"/>
    <w:rsid w:val="00DA3F20"/>
    <w:rsid w:val="00DA443A"/>
    <w:rsid w:val="00DA4B34"/>
    <w:rsid w:val="00DA4F56"/>
    <w:rsid w:val="00DA4F80"/>
    <w:rsid w:val="00DA527C"/>
    <w:rsid w:val="00DA5637"/>
    <w:rsid w:val="00DA5E52"/>
    <w:rsid w:val="00DA66EF"/>
    <w:rsid w:val="00DA6804"/>
    <w:rsid w:val="00DA69FD"/>
    <w:rsid w:val="00DA7754"/>
    <w:rsid w:val="00DA78F7"/>
    <w:rsid w:val="00DB01A3"/>
    <w:rsid w:val="00DB0CC5"/>
    <w:rsid w:val="00DB0E1C"/>
    <w:rsid w:val="00DB1075"/>
    <w:rsid w:val="00DB1385"/>
    <w:rsid w:val="00DB17CD"/>
    <w:rsid w:val="00DB1BC1"/>
    <w:rsid w:val="00DB26D0"/>
    <w:rsid w:val="00DB2FDF"/>
    <w:rsid w:val="00DB3B62"/>
    <w:rsid w:val="00DB3DFC"/>
    <w:rsid w:val="00DB4460"/>
    <w:rsid w:val="00DB5287"/>
    <w:rsid w:val="00DB5343"/>
    <w:rsid w:val="00DB5592"/>
    <w:rsid w:val="00DB5914"/>
    <w:rsid w:val="00DB5E10"/>
    <w:rsid w:val="00DB62C8"/>
    <w:rsid w:val="00DB64D4"/>
    <w:rsid w:val="00DB6512"/>
    <w:rsid w:val="00DB6753"/>
    <w:rsid w:val="00DB69A5"/>
    <w:rsid w:val="00DB6CAD"/>
    <w:rsid w:val="00DB6EAC"/>
    <w:rsid w:val="00DB7644"/>
    <w:rsid w:val="00DC00FC"/>
    <w:rsid w:val="00DC037D"/>
    <w:rsid w:val="00DC096F"/>
    <w:rsid w:val="00DC0A30"/>
    <w:rsid w:val="00DC0AE6"/>
    <w:rsid w:val="00DC0AE7"/>
    <w:rsid w:val="00DC2AA5"/>
    <w:rsid w:val="00DC2B9D"/>
    <w:rsid w:val="00DC2FF4"/>
    <w:rsid w:val="00DC43E0"/>
    <w:rsid w:val="00DC5CB2"/>
    <w:rsid w:val="00DC5EDB"/>
    <w:rsid w:val="00DC618B"/>
    <w:rsid w:val="00DC6A1D"/>
    <w:rsid w:val="00DC6D3F"/>
    <w:rsid w:val="00DC7099"/>
    <w:rsid w:val="00DC7163"/>
    <w:rsid w:val="00DC76CC"/>
    <w:rsid w:val="00DC779E"/>
    <w:rsid w:val="00DC7A0A"/>
    <w:rsid w:val="00DD064D"/>
    <w:rsid w:val="00DD08C1"/>
    <w:rsid w:val="00DD091E"/>
    <w:rsid w:val="00DD1C39"/>
    <w:rsid w:val="00DD1D17"/>
    <w:rsid w:val="00DD20C9"/>
    <w:rsid w:val="00DD277C"/>
    <w:rsid w:val="00DD33B1"/>
    <w:rsid w:val="00DD3421"/>
    <w:rsid w:val="00DD3D7D"/>
    <w:rsid w:val="00DD5A84"/>
    <w:rsid w:val="00DD68D5"/>
    <w:rsid w:val="00DD7469"/>
    <w:rsid w:val="00DD7873"/>
    <w:rsid w:val="00DD7DB2"/>
    <w:rsid w:val="00DE0879"/>
    <w:rsid w:val="00DE124F"/>
    <w:rsid w:val="00DE126D"/>
    <w:rsid w:val="00DE1560"/>
    <w:rsid w:val="00DE15F1"/>
    <w:rsid w:val="00DE1611"/>
    <w:rsid w:val="00DE17BD"/>
    <w:rsid w:val="00DE17CA"/>
    <w:rsid w:val="00DE18BB"/>
    <w:rsid w:val="00DE1A14"/>
    <w:rsid w:val="00DE1D0A"/>
    <w:rsid w:val="00DE22E7"/>
    <w:rsid w:val="00DE2347"/>
    <w:rsid w:val="00DE23CA"/>
    <w:rsid w:val="00DE297E"/>
    <w:rsid w:val="00DE341B"/>
    <w:rsid w:val="00DE39A6"/>
    <w:rsid w:val="00DE3DEE"/>
    <w:rsid w:val="00DE4E14"/>
    <w:rsid w:val="00DE5456"/>
    <w:rsid w:val="00DE6DEA"/>
    <w:rsid w:val="00DE7503"/>
    <w:rsid w:val="00DE76D5"/>
    <w:rsid w:val="00DF0027"/>
    <w:rsid w:val="00DF08A0"/>
    <w:rsid w:val="00DF09C5"/>
    <w:rsid w:val="00DF1A5E"/>
    <w:rsid w:val="00DF1B2E"/>
    <w:rsid w:val="00DF1C8F"/>
    <w:rsid w:val="00DF233D"/>
    <w:rsid w:val="00DF283D"/>
    <w:rsid w:val="00DF28B3"/>
    <w:rsid w:val="00DF3551"/>
    <w:rsid w:val="00DF3663"/>
    <w:rsid w:val="00DF3FAC"/>
    <w:rsid w:val="00DF511C"/>
    <w:rsid w:val="00DF5C70"/>
    <w:rsid w:val="00DF6744"/>
    <w:rsid w:val="00DF6ED8"/>
    <w:rsid w:val="00DF6FF2"/>
    <w:rsid w:val="00DF76F3"/>
    <w:rsid w:val="00DF7767"/>
    <w:rsid w:val="00DF7C07"/>
    <w:rsid w:val="00DF7C9C"/>
    <w:rsid w:val="00E00090"/>
    <w:rsid w:val="00E000A2"/>
    <w:rsid w:val="00E00B72"/>
    <w:rsid w:val="00E00DC5"/>
    <w:rsid w:val="00E00EB2"/>
    <w:rsid w:val="00E0111C"/>
    <w:rsid w:val="00E011F3"/>
    <w:rsid w:val="00E01BD1"/>
    <w:rsid w:val="00E02198"/>
    <w:rsid w:val="00E021E9"/>
    <w:rsid w:val="00E0307D"/>
    <w:rsid w:val="00E032DC"/>
    <w:rsid w:val="00E0349E"/>
    <w:rsid w:val="00E03505"/>
    <w:rsid w:val="00E045B8"/>
    <w:rsid w:val="00E051B6"/>
    <w:rsid w:val="00E05AF5"/>
    <w:rsid w:val="00E061D3"/>
    <w:rsid w:val="00E06B69"/>
    <w:rsid w:val="00E07092"/>
    <w:rsid w:val="00E070FB"/>
    <w:rsid w:val="00E078EE"/>
    <w:rsid w:val="00E07C8C"/>
    <w:rsid w:val="00E101AF"/>
    <w:rsid w:val="00E10725"/>
    <w:rsid w:val="00E10D3F"/>
    <w:rsid w:val="00E10F00"/>
    <w:rsid w:val="00E1126A"/>
    <w:rsid w:val="00E112E7"/>
    <w:rsid w:val="00E113A1"/>
    <w:rsid w:val="00E11677"/>
    <w:rsid w:val="00E11877"/>
    <w:rsid w:val="00E124A1"/>
    <w:rsid w:val="00E12516"/>
    <w:rsid w:val="00E1281F"/>
    <w:rsid w:val="00E14006"/>
    <w:rsid w:val="00E14698"/>
    <w:rsid w:val="00E146C6"/>
    <w:rsid w:val="00E14D06"/>
    <w:rsid w:val="00E157BE"/>
    <w:rsid w:val="00E15952"/>
    <w:rsid w:val="00E15CB8"/>
    <w:rsid w:val="00E1644A"/>
    <w:rsid w:val="00E164DA"/>
    <w:rsid w:val="00E169D5"/>
    <w:rsid w:val="00E16B66"/>
    <w:rsid w:val="00E17531"/>
    <w:rsid w:val="00E17778"/>
    <w:rsid w:val="00E20919"/>
    <w:rsid w:val="00E20C9D"/>
    <w:rsid w:val="00E210D0"/>
    <w:rsid w:val="00E2110C"/>
    <w:rsid w:val="00E21248"/>
    <w:rsid w:val="00E2133B"/>
    <w:rsid w:val="00E22041"/>
    <w:rsid w:val="00E228A7"/>
    <w:rsid w:val="00E230D1"/>
    <w:rsid w:val="00E23272"/>
    <w:rsid w:val="00E233C5"/>
    <w:rsid w:val="00E2412B"/>
    <w:rsid w:val="00E24C23"/>
    <w:rsid w:val="00E24E5F"/>
    <w:rsid w:val="00E25170"/>
    <w:rsid w:val="00E25295"/>
    <w:rsid w:val="00E25484"/>
    <w:rsid w:val="00E25D68"/>
    <w:rsid w:val="00E262E0"/>
    <w:rsid w:val="00E27303"/>
    <w:rsid w:val="00E27455"/>
    <w:rsid w:val="00E27AE1"/>
    <w:rsid w:val="00E310DF"/>
    <w:rsid w:val="00E3118C"/>
    <w:rsid w:val="00E31451"/>
    <w:rsid w:val="00E321B7"/>
    <w:rsid w:val="00E323AC"/>
    <w:rsid w:val="00E3243C"/>
    <w:rsid w:val="00E32CA2"/>
    <w:rsid w:val="00E32D66"/>
    <w:rsid w:val="00E32EB7"/>
    <w:rsid w:val="00E34407"/>
    <w:rsid w:val="00E3453F"/>
    <w:rsid w:val="00E3458E"/>
    <w:rsid w:val="00E35200"/>
    <w:rsid w:val="00E355E3"/>
    <w:rsid w:val="00E36218"/>
    <w:rsid w:val="00E366F8"/>
    <w:rsid w:val="00E367E5"/>
    <w:rsid w:val="00E374AD"/>
    <w:rsid w:val="00E40B20"/>
    <w:rsid w:val="00E414C6"/>
    <w:rsid w:val="00E418DE"/>
    <w:rsid w:val="00E41C88"/>
    <w:rsid w:val="00E42D2D"/>
    <w:rsid w:val="00E42EAB"/>
    <w:rsid w:val="00E430D9"/>
    <w:rsid w:val="00E43349"/>
    <w:rsid w:val="00E43A9A"/>
    <w:rsid w:val="00E43EE6"/>
    <w:rsid w:val="00E43FF0"/>
    <w:rsid w:val="00E44B97"/>
    <w:rsid w:val="00E44CB5"/>
    <w:rsid w:val="00E44EAB"/>
    <w:rsid w:val="00E460F8"/>
    <w:rsid w:val="00E4632D"/>
    <w:rsid w:val="00E46AFA"/>
    <w:rsid w:val="00E471EE"/>
    <w:rsid w:val="00E47DA0"/>
    <w:rsid w:val="00E47E69"/>
    <w:rsid w:val="00E47F2A"/>
    <w:rsid w:val="00E47F85"/>
    <w:rsid w:val="00E50652"/>
    <w:rsid w:val="00E50AB4"/>
    <w:rsid w:val="00E51335"/>
    <w:rsid w:val="00E51710"/>
    <w:rsid w:val="00E5175C"/>
    <w:rsid w:val="00E522FE"/>
    <w:rsid w:val="00E52B6C"/>
    <w:rsid w:val="00E52F14"/>
    <w:rsid w:val="00E537A3"/>
    <w:rsid w:val="00E53B1E"/>
    <w:rsid w:val="00E53C4B"/>
    <w:rsid w:val="00E543CC"/>
    <w:rsid w:val="00E549C9"/>
    <w:rsid w:val="00E54F1A"/>
    <w:rsid w:val="00E565AA"/>
    <w:rsid w:val="00E57632"/>
    <w:rsid w:val="00E5777E"/>
    <w:rsid w:val="00E578DE"/>
    <w:rsid w:val="00E57D29"/>
    <w:rsid w:val="00E605C6"/>
    <w:rsid w:val="00E60835"/>
    <w:rsid w:val="00E60C38"/>
    <w:rsid w:val="00E60D30"/>
    <w:rsid w:val="00E613F2"/>
    <w:rsid w:val="00E61B8E"/>
    <w:rsid w:val="00E624EF"/>
    <w:rsid w:val="00E62A33"/>
    <w:rsid w:val="00E62A6B"/>
    <w:rsid w:val="00E63096"/>
    <w:rsid w:val="00E6451E"/>
    <w:rsid w:val="00E64D38"/>
    <w:rsid w:val="00E65301"/>
    <w:rsid w:val="00E65596"/>
    <w:rsid w:val="00E65A36"/>
    <w:rsid w:val="00E65F36"/>
    <w:rsid w:val="00E66A86"/>
    <w:rsid w:val="00E66FE9"/>
    <w:rsid w:val="00E67A69"/>
    <w:rsid w:val="00E67D25"/>
    <w:rsid w:val="00E702EA"/>
    <w:rsid w:val="00E70314"/>
    <w:rsid w:val="00E71A27"/>
    <w:rsid w:val="00E71D03"/>
    <w:rsid w:val="00E71EB1"/>
    <w:rsid w:val="00E72B99"/>
    <w:rsid w:val="00E7317C"/>
    <w:rsid w:val="00E73549"/>
    <w:rsid w:val="00E737CA"/>
    <w:rsid w:val="00E73D07"/>
    <w:rsid w:val="00E73D39"/>
    <w:rsid w:val="00E73ECD"/>
    <w:rsid w:val="00E74972"/>
    <w:rsid w:val="00E74A49"/>
    <w:rsid w:val="00E74D4F"/>
    <w:rsid w:val="00E751A2"/>
    <w:rsid w:val="00E75A16"/>
    <w:rsid w:val="00E75C18"/>
    <w:rsid w:val="00E75C3B"/>
    <w:rsid w:val="00E75F8B"/>
    <w:rsid w:val="00E75FA8"/>
    <w:rsid w:val="00E7666F"/>
    <w:rsid w:val="00E769DA"/>
    <w:rsid w:val="00E76C80"/>
    <w:rsid w:val="00E80DAD"/>
    <w:rsid w:val="00E81F39"/>
    <w:rsid w:val="00E82044"/>
    <w:rsid w:val="00E835FB"/>
    <w:rsid w:val="00E850A7"/>
    <w:rsid w:val="00E855E0"/>
    <w:rsid w:val="00E857E3"/>
    <w:rsid w:val="00E858C1"/>
    <w:rsid w:val="00E8608F"/>
    <w:rsid w:val="00E8649D"/>
    <w:rsid w:val="00E86C80"/>
    <w:rsid w:val="00E86E3C"/>
    <w:rsid w:val="00E871B5"/>
    <w:rsid w:val="00E8724E"/>
    <w:rsid w:val="00E87FE0"/>
    <w:rsid w:val="00E90EE7"/>
    <w:rsid w:val="00E917B2"/>
    <w:rsid w:val="00E9185F"/>
    <w:rsid w:val="00E91DAE"/>
    <w:rsid w:val="00E93576"/>
    <w:rsid w:val="00E93C4A"/>
    <w:rsid w:val="00E9557F"/>
    <w:rsid w:val="00E957FE"/>
    <w:rsid w:val="00E9658C"/>
    <w:rsid w:val="00E96F51"/>
    <w:rsid w:val="00E9702C"/>
    <w:rsid w:val="00E973CB"/>
    <w:rsid w:val="00E976FE"/>
    <w:rsid w:val="00EA0C2A"/>
    <w:rsid w:val="00EA22DB"/>
    <w:rsid w:val="00EA2718"/>
    <w:rsid w:val="00EA29C8"/>
    <w:rsid w:val="00EA2B16"/>
    <w:rsid w:val="00EA35C5"/>
    <w:rsid w:val="00EA4A28"/>
    <w:rsid w:val="00EA4A69"/>
    <w:rsid w:val="00EA4AF7"/>
    <w:rsid w:val="00EA4FCA"/>
    <w:rsid w:val="00EA51B7"/>
    <w:rsid w:val="00EA5341"/>
    <w:rsid w:val="00EA553B"/>
    <w:rsid w:val="00EA558A"/>
    <w:rsid w:val="00EA56A3"/>
    <w:rsid w:val="00EA7C34"/>
    <w:rsid w:val="00EA7EA6"/>
    <w:rsid w:val="00EB07B0"/>
    <w:rsid w:val="00EB0806"/>
    <w:rsid w:val="00EB1A7B"/>
    <w:rsid w:val="00EB1CC4"/>
    <w:rsid w:val="00EB1E72"/>
    <w:rsid w:val="00EB3E45"/>
    <w:rsid w:val="00EB45A2"/>
    <w:rsid w:val="00EB4BC8"/>
    <w:rsid w:val="00EB5D3A"/>
    <w:rsid w:val="00EB688D"/>
    <w:rsid w:val="00EB7334"/>
    <w:rsid w:val="00EB76CC"/>
    <w:rsid w:val="00EC00BF"/>
    <w:rsid w:val="00EC0393"/>
    <w:rsid w:val="00EC04AC"/>
    <w:rsid w:val="00EC06BB"/>
    <w:rsid w:val="00EC0A23"/>
    <w:rsid w:val="00EC0D20"/>
    <w:rsid w:val="00EC0E3F"/>
    <w:rsid w:val="00EC2048"/>
    <w:rsid w:val="00EC20AB"/>
    <w:rsid w:val="00EC2951"/>
    <w:rsid w:val="00EC2D88"/>
    <w:rsid w:val="00EC31A5"/>
    <w:rsid w:val="00EC34D7"/>
    <w:rsid w:val="00EC63CA"/>
    <w:rsid w:val="00EC65AA"/>
    <w:rsid w:val="00EC7076"/>
    <w:rsid w:val="00ED0DFC"/>
    <w:rsid w:val="00ED13C6"/>
    <w:rsid w:val="00ED1C46"/>
    <w:rsid w:val="00ED20F8"/>
    <w:rsid w:val="00ED213D"/>
    <w:rsid w:val="00ED2838"/>
    <w:rsid w:val="00ED2861"/>
    <w:rsid w:val="00ED28F3"/>
    <w:rsid w:val="00ED2A9E"/>
    <w:rsid w:val="00ED2CE5"/>
    <w:rsid w:val="00ED2DF5"/>
    <w:rsid w:val="00ED2FB9"/>
    <w:rsid w:val="00ED4514"/>
    <w:rsid w:val="00ED4706"/>
    <w:rsid w:val="00ED4B45"/>
    <w:rsid w:val="00ED51A6"/>
    <w:rsid w:val="00ED57E5"/>
    <w:rsid w:val="00ED6144"/>
    <w:rsid w:val="00ED7B52"/>
    <w:rsid w:val="00EE02CD"/>
    <w:rsid w:val="00EE3548"/>
    <w:rsid w:val="00EE419B"/>
    <w:rsid w:val="00EE4A99"/>
    <w:rsid w:val="00EE5707"/>
    <w:rsid w:val="00EE5AF8"/>
    <w:rsid w:val="00EE5BD3"/>
    <w:rsid w:val="00EE5CBC"/>
    <w:rsid w:val="00EE5F8C"/>
    <w:rsid w:val="00EE6D96"/>
    <w:rsid w:val="00EE704A"/>
    <w:rsid w:val="00EE722B"/>
    <w:rsid w:val="00EE78A1"/>
    <w:rsid w:val="00EE7A31"/>
    <w:rsid w:val="00EE7C7B"/>
    <w:rsid w:val="00EE7FB1"/>
    <w:rsid w:val="00EF00D4"/>
    <w:rsid w:val="00EF0B12"/>
    <w:rsid w:val="00EF0D6F"/>
    <w:rsid w:val="00EF101D"/>
    <w:rsid w:val="00EF141E"/>
    <w:rsid w:val="00EF28BA"/>
    <w:rsid w:val="00EF386C"/>
    <w:rsid w:val="00EF3B04"/>
    <w:rsid w:val="00EF4424"/>
    <w:rsid w:val="00EF46BE"/>
    <w:rsid w:val="00EF4BFB"/>
    <w:rsid w:val="00EF5443"/>
    <w:rsid w:val="00EF5B7A"/>
    <w:rsid w:val="00EF600E"/>
    <w:rsid w:val="00EF60B4"/>
    <w:rsid w:val="00EF6EA0"/>
    <w:rsid w:val="00EF75D5"/>
    <w:rsid w:val="00F0120E"/>
    <w:rsid w:val="00F012AC"/>
    <w:rsid w:val="00F03540"/>
    <w:rsid w:val="00F04733"/>
    <w:rsid w:val="00F04EBB"/>
    <w:rsid w:val="00F04F5C"/>
    <w:rsid w:val="00F05DED"/>
    <w:rsid w:val="00F05F5D"/>
    <w:rsid w:val="00F069B7"/>
    <w:rsid w:val="00F110B9"/>
    <w:rsid w:val="00F1272A"/>
    <w:rsid w:val="00F12BC8"/>
    <w:rsid w:val="00F13C62"/>
    <w:rsid w:val="00F13ECE"/>
    <w:rsid w:val="00F149C9"/>
    <w:rsid w:val="00F14AFC"/>
    <w:rsid w:val="00F151FA"/>
    <w:rsid w:val="00F15333"/>
    <w:rsid w:val="00F15E4D"/>
    <w:rsid w:val="00F16CDB"/>
    <w:rsid w:val="00F16E01"/>
    <w:rsid w:val="00F17506"/>
    <w:rsid w:val="00F176E6"/>
    <w:rsid w:val="00F178DB"/>
    <w:rsid w:val="00F17FBC"/>
    <w:rsid w:val="00F208C3"/>
    <w:rsid w:val="00F20CAA"/>
    <w:rsid w:val="00F21239"/>
    <w:rsid w:val="00F222EB"/>
    <w:rsid w:val="00F22706"/>
    <w:rsid w:val="00F24068"/>
    <w:rsid w:val="00F24507"/>
    <w:rsid w:val="00F2506B"/>
    <w:rsid w:val="00F2584C"/>
    <w:rsid w:val="00F25CF1"/>
    <w:rsid w:val="00F25EEE"/>
    <w:rsid w:val="00F260AF"/>
    <w:rsid w:val="00F2698E"/>
    <w:rsid w:val="00F26B00"/>
    <w:rsid w:val="00F27948"/>
    <w:rsid w:val="00F27D96"/>
    <w:rsid w:val="00F27FCF"/>
    <w:rsid w:val="00F30320"/>
    <w:rsid w:val="00F30651"/>
    <w:rsid w:val="00F30B55"/>
    <w:rsid w:val="00F3103A"/>
    <w:rsid w:val="00F31505"/>
    <w:rsid w:val="00F3167F"/>
    <w:rsid w:val="00F31FFB"/>
    <w:rsid w:val="00F322B4"/>
    <w:rsid w:val="00F33026"/>
    <w:rsid w:val="00F3372A"/>
    <w:rsid w:val="00F3377B"/>
    <w:rsid w:val="00F337DA"/>
    <w:rsid w:val="00F343AF"/>
    <w:rsid w:val="00F345C3"/>
    <w:rsid w:val="00F359A7"/>
    <w:rsid w:val="00F35BCB"/>
    <w:rsid w:val="00F368CE"/>
    <w:rsid w:val="00F3699C"/>
    <w:rsid w:val="00F36A88"/>
    <w:rsid w:val="00F36BD5"/>
    <w:rsid w:val="00F36F6C"/>
    <w:rsid w:val="00F37063"/>
    <w:rsid w:val="00F377ED"/>
    <w:rsid w:val="00F3783B"/>
    <w:rsid w:val="00F37B33"/>
    <w:rsid w:val="00F37B5D"/>
    <w:rsid w:val="00F40003"/>
    <w:rsid w:val="00F40460"/>
    <w:rsid w:val="00F40772"/>
    <w:rsid w:val="00F41C87"/>
    <w:rsid w:val="00F422E4"/>
    <w:rsid w:val="00F43643"/>
    <w:rsid w:val="00F44077"/>
    <w:rsid w:val="00F4423C"/>
    <w:rsid w:val="00F44730"/>
    <w:rsid w:val="00F459AF"/>
    <w:rsid w:val="00F45C7E"/>
    <w:rsid w:val="00F463B3"/>
    <w:rsid w:val="00F46E57"/>
    <w:rsid w:val="00F477D0"/>
    <w:rsid w:val="00F503BB"/>
    <w:rsid w:val="00F50B53"/>
    <w:rsid w:val="00F50DCC"/>
    <w:rsid w:val="00F51917"/>
    <w:rsid w:val="00F526D1"/>
    <w:rsid w:val="00F52C0F"/>
    <w:rsid w:val="00F53A1F"/>
    <w:rsid w:val="00F54106"/>
    <w:rsid w:val="00F55356"/>
    <w:rsid w:val="00F5557B"/>
    <w:rsid w:val="00F557CB"/>
    <w:rsid w:val="00F55A0E"/>
    <w:rsid w:val="00F55DD6"/>
    <w:rsid w:val="00F5641F"/>
    <w:rsid w:val="00F56DDB"/>
    <w:rsid w:val="00F578EC"/>
    <w:rsid w:val="00F578F6"/>
    <w:rsid w:val="00F57941"/>
    <w:rsid w:val="00F57B25"/>
    <w:rsid w:val="00F6083E"/>
    <w:rsid w:val="00F60A9D"/>
    <w:rsid w:val="00F60DBE"/>
    <w:rsid w:val="00F61063"/>
    <w:rsid w:val="00F619AF"/>
    <w:rsid w:val="00F619B5"/>
    <w:rsid w:val="00F63350"/>
    <w:rsid w:val="00F643D1"/>
    <w:rsid w:val="00F64420"/>
    <w:rsid w:val="00F645F7"/>
    <w:rsid w:val="00F64F62"/>
    <w:rsid w:val="00F6513F"/>
    <w:rsid w:val="00F657C7"/>
    <w:rsid w:val="00F666AA"/>
    <w:rsid w:val="00F669AB"/>
    <w:rsid w:val="00F66D23"/>
    <w:rsid w:val="00F66EF3"/>
    <w:rsid w:val="00F6713F"/>
    <w:rsid w:val="00F674EE"/>
    <w:rsid w:val="00F678FF"/>
    <w:rsid w:val="00F679C9"/>
    <w:rsid w:val="00F67D30"/>
    <w:rsid w:val="00F67E37"/>
    <w:rsid w:val="00F70400"/>
    <w:rsid w:val="00F70742"/>
    <w:rsid w:val="00F70A57"/>
    <w:rsid w:val="00F71CD0"/>
    <w:rsid w:val="00F72250"/>
    <w:rsid w:val="00F72A1A"/>
    <w:rsid w:val="00F72B80"/>
    <w:rsid w:val="00F72C32"/>
    <w:rsid w:val="00F72FF0"/>
    <w:rsid w:val="00F7327D"/>
    <w:rsid w:val="00F73CF7"/>
    <w:rsid w:val="00F74580"/>
    <w:rsid w:val="00F7471C"/>
    <w:rsid w:val="00F75163"/>
    <w:rsid w:val="00F751DB"/>
    <w:rsid w:val="00F75614"/>
    <w:rsid w:val="00F7602F"/>
    <w:rsid w:val="00F775E0"/>
    <w:rsid w:val="00F77808"/>
    <w:rsid w:val="00F77D09"/>
    <w:rsid w:val="00F806F6"/>
    <w:rsid w:val="00F80EE4"/>
    <w:rsid w:val="00F80F0D"/>
    <w:rsid w:val="00F8110F"/>
    <w:rsid w:val="00F813F7"/>
    <w:rsid w:val="00F81BEB"/>
    <w:rsid w:val="00F8218D"/>
    <w:rsid w:val="00F823D5"/>
    <w:rsid w:val="00F83824"/>
    <w:rsid w:val="00F83D1E"/>
    <w:rsid w:val="00F843D5"/>
    <w:rsid w:val="00F8449F"/>
    <w:rsid w:val="00F85196"/>
    <w:rsid w:val="00F852B3"/>
    <w:rsid w:val="00F857D1"/>
    <w:rsid w:val="00F860FC"/>
    <w:rsid w:val="00F8652E"/>
    <w:rsid w:val="00F871E3"/>
    <w:rsid w:val="00F872FB"/>
    <w:rsid w:val="00F907FE"/>
    <w:rsid w:val="00F91015"/>
    <w:rsid w:val="00F910BB"/>
    <w:rsid w:val="00F917D8"/>
    <w:rsid w:val="00F9218F"/>
    <w:rsid w:val="00F924B3"/>
    <w:rsid w:val="00F9273F"/>
    <w:rsid w:val="00F92DDA"/>
    <w:rsid w:val="00F92FAC"/>
    <w:rsid w:val="00F93096"/>
    <w:rsid w:val="00F931F6"/>
    <w:rsid w:val="00F93209"/>
    <w:rsid w:val="00F93A90"/>
    <w:rsid w:val="00F93FE3"/>
    <w:rsid w:val="00F94199"/>
    <w:rsid w:val="00F95293"/>
    <w:rsid w:val="00F95533"/>
    <w:rsid w:val="00F955D7"/>
    <w:rsid w:val="00F97A34"/>
    <w:rsid w:val="00FA0BBF"/>
    <w:rsid w:val="00FA0D9B"/>
    <w:rsid w:val="00FA0FC9"/>
    <w:rsid w:val="00FA104C"/>
    <w:rsid w:val="00FA1671"/>
    <w:rsid w:val="00FA22F3"/>
    <w:rsid w:val="00FA29AB"/>
    <w:rsid w:val="00FA2E57"/>
    <w:rsid w:val="00FA384E"/>
    <w:rsid w:val="00FA3890"/>
    <w:rsid w:val="00FA3C12"/>
    <w:rsid w:val="00FA3F7F"/>
    <w:rsid w:val="00FA3FF5"/>
    <w:rsid w:val="00FA4A8C"/>
    <w:rsid w:val="00FA544F"/>
    <w:rsid w:val="00FA592A"/>
    <w:rsid w:val="00FA5B8B"/>
    <w:rsid w:val="00FA5C41"/>
    <w:rsid w:val="00FA5DC3"/>
    <w:rsid w:val="00FA62F5"/>
    <w:rsid w:val="00FA6924"/>
    <w:rsid w:val="00FA6BBB"/>
    <w:rsid w:val="00FB0673"/>
    <w:rsid w:val="00FB1AB0"/>
    <w:rsid w:val="00FB205B"/>
    <w:rsid w:val="00FB248F"/>
    <w:rsid w:val="00FB29B1"/>
    <w:rsid w:val="00FB2FC3"/>
    <w:rsid w:val="00FB35EE"/>
    <w:rsid w:val="00FB3CA9"/>
    <w:rsid w:val="00FB3D59"/>
    <w:rsid w:val="00FB40B4"/>
    <w:rsid w:val="00FB4464"/>
    <w:rsid w:val="00FB48F5"/>
    <w:rsid w:val="00FB4944"/>
    <w:rsid w:val="00FB52C7"/>
    <w:rsid w:val="00FB532B"/>
    <w:rsid w:val="00FB6364"/>
    <w:rsid w:val="00FB69F6"/>
    <w:rsid w:val="00FB7117"/>
    <w:rsid w:val="00FB7D87"/>
    <w:rsid w:val="00FC10F5"/>
    <w:rsid w:val="00FC1C27"/>
    <w:rsid w:val="00FC1E84"/>
    <w:rsid w:val="00FC2269"/>
    <w:rsid w:val="00FC23A3"/>
    <w:rsid w:val="00FC3152"/>
    <w:rsid w:val="00FC31F6"/>
    <w:rsid w:val="00FC36B3"/>
    <w:rsid w:val="00FC3EBC"/>
    <w:rsid w:val="00FC4097"/>
    <w:rsid w:val="00FC4D1F"/>
    <w:rsid w:val="00FC4F37"/>
    <w:rsid w:val="00FC5164"/>
    <w:rsid w:val="00FC56B4"/>
    <w:rsid w:val="00FC58A5"/>
    <w:rsid w:val="00FC5931"/>
    <w:rsid w:val="00FC5BA7"/>
    <w:rsid w:val="00FC625C"/>
    <w:rsid w:val="00FC63BC"/>
    <w:rsid w:val="00FC64C3"/>
    <w:rsid w:val="00FC7D1A"/>
    <w:rsid w:val="00FD04ED"/>
    <w:rsid w:val="00FD086B"/>
    <w:rsid w:val="00FD0FA8"/>
    <w:rsid w:val="00FD1101"/>
    <w:rsid w:val="00FD176F"/>
    <w:rsid w:val="00FD1F30"/>
    <w:rsid w:val="00FD22C7"/>
    <w:rsid w:val="00FD277F"/>
    <w:rsid w:val="00FD2EF7"/>
    <w:rsid w:val="00FD3218"/>
    <w:rsid w:val="00FD3EC5"/>
    <w:rsid w:val="00FD478D"/>
    <w:rsid w:val="00FD4823"/>
    <w:rsid w:val="00FD490C"/>
    <w:rsid w:val="00FD4DF0"/>
    <w:rsid w:val="00FD5448"/>
    <w:rsid w:val="00FD5E83"/>
    <w:rsid w:val="00FD6302"/>
    <w:rsid w:val="00FD71E5"/>
    <w:rsid w:val="00FD7595"/>
    <w:rsid w:val="00FD7D37"/>
    <w:rsid w:val="00FD7ED3"/>
    <w:rsid w:val="00FE09FB"/>
    <w:rsid w:val="00FE15D9"/>
    <w:rsid w:val="00FE2D39"/>
    <w:rsid w:val="00FE2E37"/>
    <w:rsid w:val="00FE3784"/>
    <w:rsid w:val="00FE3B74"/>
    <w:rsid w:val="00FE429C"/>
    <w:rsid w:val="00FE4488"/>
    <w:rsid w:val="00FE44DE"/>
    <w:rsid w:val="00FE4582"/>
    <w:rsid w:val="00FE5501"/>
    <w:rsid w:val="00FE57F1"/>
    <w:rsid w:val="00FE5831"/>
    <w:rsid w:val="00FE5B77"/>
    <w:rsid w:val="00FE643A"/>
    <w:rsid w:val="00FE69B9"/>
    <w:rsid w:val="00FE69F2"/>
    <w:rsid w:val="00FF0C1E"/>
    <w:rsid w:val="00FF1219"/>
    <w:rsid w:val="00FF155A"/>
    <w:rsid w:val="00FF179E"/>
    <w:rsid w:val="00FF1EAB"/>
    <w:rsid w:val="00FF228B"/>
    <w:rsid w:val="00FF274D"/>
    <w:rsid w:val="00FF37A1"/>
    <w:rsid w:val="00FF3B81"/>
    <w:rsid w:val="00FF3E62"/>
    <w:rsid w:val="00FF4007"/>
    <w:rsid w:val="00FF4F02"/>
    <w:rsid w:val="00FF5D8C"/>
    <w:rsid w:val="00FF6142"/>
    <w:rsid w:val="00FF61A5"/>
    <w:rsid w:val="00FF656A"/>
    <w:rsid w:val="00FF686E"/>
    <w:rsid w:val="00FF7E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29E6AA8"/>
  <w15:docId w15:val="{82AA4C78-A2E1-4F3B-A551-342C869B4DF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04091F"/>
  </w:style>
  <w:style w:type="paragraph" w:styleId="Heading1">
    <w:name w:val="heading 1"/>
    <w:basedOn w:val="Normal"/>
    <w:link w:val="Heading1Char"/>
    <w:uiPriority w:val="9"/>
    <w:qFormat/>
    <w:rsid w:val="004E046B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44730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707AF8"/>
    <w:pPr>
      <w:spacing w:after="0"/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707AF8"/>
    <w:pPr>
      <w:spacing w:line="240" w:lineRule="auto"/>
      <w:jc w:val="both"/>
    </w:pPr>
    <w:rPr>
      <w:rFonts w:ascii="Calibri" w:hAnsi="Calibri"/>
    </w:rPr>
  </w:style>
  <w:style w:type="paragraph" w:styleId="Footer">
    <w:name w:val="footer"/>
    <w:basedOn w:val="Normal"/>
    <w:link w:val="FooterChar"/>
    <w:uiPriority w:val="99"/>
    <w:unhideWhenUsed/>
    <w:rsid w:val="004B5C12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B5C12"/>
  </w:style>
  <w:style w:type="character" w:styleId="PageNumber">
    <w:name w:val="page number"/>
    <w:basedOn w:val="DefaultParagraphFont"/>
    <w:uiPriority w:val="99"/>
    <w:semiHidden/>
    <w:unhideWhenUsed/>
    <w:rsid w:val="004B5C12"/>
  </w:style>
  <w:style w:type="paragraph" w:styleId="ListParagraph">
    <w:name w:val="List Paragraph"/>
    <w:basedOn w:val="Normal"/>
    <w:uiPriority w:val="34"/>
    <w:qFormat/>
    <w:rsid w:val="00461210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4E046B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D348A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D348A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unhideWhenUsed/>
    <w:rsid w:val="00E24C23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E24C23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24C23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24C23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24C23"/>
    <w:rPr>
      <w:b/>
      <w:bCs/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BB15B7"/>
  </w:style>
  <w:style w:type="paragraph" w:styleId="DocumentMap">
    <w:name w:val="Document Map"/>
    <w:basedOn w:val="Normal"/>
    <w:link w:val="DocumentMapChar"/>
    <w:uiPriority w:val="99"/>
    <w:semiHidden/>
    <w:unhideWhenUsed/>
    <w:rsid w:val="005028A3"/>
    <w:pPr>
      <w:spacing w:after="0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028A3"/>
    <w:rPr>
      <w:rFonts w:ascii="Times New Roman" w:hAnsi="Times New Roman" w:cs="Times New Roman"/>
      <w:sz w:val="24"/>
      <w:szCs w:val="24"/>
    </w:rPr>
  </w:style>
  <w:style w:type="paragraph" w:styleId="Revision">
    <w:name w:val="Revision"/>
    <w:hidden/>
    <w:uiPriority w:val="99"/>
    <w:semiHidden/>
    <w:rsid w:val="007D0932"/>
    <w:pPr>
      <w:spacing w:after="0" w:line="240" w:lineRule="auto"/>
    </w:pPr>
  </w:style>
  <w:style w:type="character" w:customStyle="1" w:styleId="nlm-named-content">
    <w:name w:val="nlm-named-content"/>
    <w:basedOn w:val="DefaultParagraphFont"/>
    <w:rsid w:val="0061542B"/>
  </w:style>
  <w:style w:type="character" w:customStyle="1" w:styleId="apple-converted-space">
    <w:name w:val="apple-converted-space"/>
    <w:basedOn w:val="DefaultParagraphFont"/>
    <w:rsid w:val="0061542B"/>
  </w:style>
  <w:style w:type="character" w:customStyle="1" w:styleId="nlm-institution">
    <w:name w:val="nlm-institution"/>
    <w:basedOn w:val="DefaultParagraphFont"/>
    <w:rsid w:val="0061542B"/>
  </w:style>
  <w:style w:type="character" w:customStyle="1" w:styleId="nlm-city">
    <w:name w:val="nlm-city"/>
    <w:basedOn w:val="DefaultParagraphFont"/>
    <w:rsid w:val="0061542B"/>
  </w:style>
  <w:style w:type="character" w:customStyle="1" w:styleId="nlm-country">
    <w:name w:val="nlm-country"/>
    <w:basedOn w:val="DefaultParagraphFont"/>
    <w:rsid w:val="0061542B"/>
  </w:style>
  <w:style w:type="paragraph" w:styleId="NormalWeb">
    <w:name w:val="Normal (Web)"/>
    <w:basedOn w:val="Normal"/>
    <w:uiPriority w:val="99"/>
    <w:unhideWhenUsed/>
    <w:rsid w:val="0043449E"/>
    <w:pPr>
      <w:spacing w:before="100" w:beforeAutospacing="1" w:after="100" w:afterAutospacing="1" w:line="240" w:lineRule="auto"/>
    </w:pPr>
    <w:rPr>
      <w:rFonts w:ascii="Times" w:hAnsi="Times" w:cs="Times New Roman"/>
      <w:sz w:val="20"/>
      <w:szCs w:val="20"/>
      <w:lang w:eastAsia="en-US"/>
    </w:rPr>
  </w:style>
  <w:style w:type="character" w:styleId="Hyperlink">
    <w:name w:val="Hyperlink"/>
    <w:basedOn w:val="DefaultParagraphFont"/>
    <w:uiPriority w:val="99"/>
    <w:unhideWhenUsed/>
    <w:rsid w:val="000138F3"/>
    <w:rPr>
      <w:color w:val="0000FF" w:themeColor="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44730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er">
    <w:name w:val="header"/>
    <w:basedOn w:val="Normal"/>
    <w:link w:val="HeaderChar"/>
    <w:uiPriority w:val="99"/>
    <w:unhideWhenUsed/>
    <w:rsid w:val="007A724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A724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0813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03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89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94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440385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9844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971980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88583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4542308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6489650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4819353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2066849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6137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907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41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531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465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169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437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6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630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686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818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667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12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590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652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941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085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078547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9938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032871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4008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0314999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529917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680827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1027452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27890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948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590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488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540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352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875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797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754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08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169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.steele@soton.ac.uk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mailto:L.D.Smith@soton.ac.uk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98F04443-2628-4A4D-9B02-D4518E59708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9</Pages>
  <Words>4381</Words>
  <Characters>24973</Characters>
  <Application>Microsoft Office Word</Application>
  <DocSecurity>0</DocSecurity>
  <Lines>208</Lines>
  <Paragraphs>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Southampton</Company>
  <LinksUpToDate>false</LinksUpToDate>
  <CharactersWithSpaces>292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mith L.D.</dc:creator>
  <cp:keywords/>
  <dc:description/>
  <cp:lastModifiedBy>Steele A.</cp:lastModifiedBy>
  <cp:revision>3</cp:revision>
  <cp:lastPrinted>2019-02-08T11:46:00Z</cp:lastPrinted>
  <dcterms:created xsi:type="dcterms:W3CDTF">2019-06-18T09:16:00Z</dcterms:created>
  <dcterms:modified xsi:type="dcterms:W3CDTF">2019-07-09T21:20:00Z</dcterms:modified>
</cp:coreProperties>
</file>